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85DB87" w14:textId="77777777" w:rsidR="00263489" w:rsidRPr="00CA0AD9" w:rsidRDefault="00263489" w:rsidP="00CA0AD9">
      <w:pPr>
        <w:jc w:val="both"/>
        <w:rPr>
          <w:b/>
        </w:rPr>
        <w:sectPr w:rsidR="00263489" w:rsidRPr="00CA0AD9" w:rsidSect="00377A19">
          <w:headerReference w:type="first" r:id="rId8"/>
          <w:footerReference w:type="first" r:id="rId9"/>
          <w:pgSz w:w="11906" w:h="16838" w:code="9"/>
          <w:pgMar w:top="2268" w:right="1701" w:bottom="1701" w:left="2268" w:header="708" w:footer="708" w:gutter="0"/>
          <w:cols w:space="708"/>
          <w:titlePg/>
          <w:docGrid w:linePitch="360"/>
        </w:sectPr>
      </w:pPr>
      <w:bookmarkStart w:id="0" w:name="_Toc98928249"/>
    </w:p>
    <w:p w14:paraId="29439426" w14:textId="77777777" w:rsidR="00263489" w:rsidRPr="00DC2DB8" w:rsidRDefault="00263489" w:rsidP="00263489">
      <w:pPr>
        <w:pStyle w:val="Heading1"/>
        <w:spacing w:line="600" w:lineRule="auto"/>
        <w:jc w:val="center"/>
        <w:rPr>
          <w:rFonts w:ascii="Times New Roman" w:hAnsi="Times New Roman"/>
          <w:b/>
          <w:color w:val="auto"/>
          <w:sz w:val="24"/>
        </w:rPr>
      </w:pPr>
      <w:r w:rsidRPr="00DC2DB8">
        <w:rPr>
          <w:rFonts w:ascii="Times New Roman" w:hAnsi="Times New Roman"/>
          <w:b/>
          <w:color w:val="auto"/>
          <w:sz w:val="24"/>
        </w:rPr>
        <w:lastRenderedPageBreak/>
        <w:t>DAFTAR PUSTAKA</w:t>
      </w:r>
    </w:p>
    <w:p w14:paraId="209741EF" w14:textId="77777777" w:rsidR="00263489" w:rsidRDefault="00263489" w:rsidP="0026348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sz w:val="24"/>
        </w:rPr>
        <w:fldChar w:fldCharType="begin" w:fldLock="1"/>
      </w:r>
      <w:r w:rsidRPr="00DC2DB8">
        <w:rPr>
          <w:rFonts w:ascii="Times New Roman" w:hAnsi="Times New Roman"/>
          <w:sz w:val="24"/>
        </w:rPr>
        <w:instrText xml:space="preserve">ADDIN Mendeley Bibliography CSL_BIBLIOGRAPHY </w:instrText>
      </w:r>
      <w:r w:rsidRPr="00DC2DB8">
        <w:rPr>
          <w:rFonts w:ascii="Times New Roman" w:hAnsi="Times New Roman"/>
          <w:sz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 xml:space="preserve">Atika. 2022. </w:t>
      </w:r>
      <w:r>
        <w:rPr>
          <w:rFonts w:ascii="Times New Roman" w:hAnsi="Times New Roman"/>
          <w:iCs/>
          <w:noProof/>
          <w:sz w:val="24"/>
          <w:szCs w:val="24"/>
        </w:rPr>
        <w:t>Bentuk Sumber Pendapatan Negara dan Daerah Beserta Contohnya</w:t>
      </w:r>
      <w:r>
        <w:rPr>
          <w:rFonts w:ascii="Times New Roman" w:hAnsi="Times New Roman"/>
          <w:noProof/>
          <w:sz w:val="24"/>
          <w:szCs w:val="24"/>
        </w:rPr>
        <w:t>, https://www.cnnindonesia.com/ekonomi/20220317143338-537-774047/sumber-pendapatan-negara-dan-daerah-beserta-contohnya, diakses pada 30 Maret 2022.</w:t>
      </w:r>
    </w:p>
    <w:p w14:paraId="65C93647" w14:textId="77777777" w:rsidR="00263489" w:rsidRDefault="00263489" w:rsidP="0026348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7334346E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Candra, J., Anita, J., Widya, &amp; Katharina, N. (2021). Pengaruh Kepemilikan Institusional, Kinerja Keuangan, Capital Intensity, Inventory Intensity, Greenaccounting Terhadap Taxavoidance Pada Perusahaan Maunfaktur Yang Terdaftar Di Bursa Efek Indonesia Periode 2017-2020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Jimea</w:t>
      </w:r>
      <w:r w:rsidRPr="00DC2DB8">
        <w:rPr>
          <w:rFonts w:ascii="Times New Roman" w:hAnsi="Times New Roman"/>
          <w:noProof/>
          <w:sz w:val="24"/>
          <w:szCs w:val="24"/>
        </w:rPr>
        <w:t xml:space="preserve">,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DC2DB8">
        <w:rPr>
          <w:rFonts w:ascii="Times New Roman" w:hAnsi="Times New Roman"/>
          <w:noProof/>
          <w:sz w:val="24"/>
          <w:szCs w:val="24"/>
        </w:rPr>
        <w:t>(3), 15–33.</w:t>
      </w:r>
    </w:p>
    <w:p w14:paraId="34CC5CB8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Djumena, E. (2014). Coca-Cola Diduga Akali Setoran Pajak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13 Juni 2014</w:t>
      </w:r>
      <w:r w:rsidRPr="00DC2DB8">
        <w:rPr>
          <w:rFonts w:ascii="Times New Roman" w:hAnsi="Times New Roman"/>
          <w:noProof/>
          <w:sz w:val="24"/>
          <w:szCs w:val="24"/>
        </w:rPr>
        <w:t>. https://money.kompas.com/read/2014/06/13/1135319/Coca-Cola.Diduga.Akali.Setoran.Pajak</w:t>
      </w:r>
    </w:p>
    <w:p w14:paraId="1F0DC2F5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Furi, G. D. (2018). Pengaruh Leverage, Ukuran Perusahaan, Inventory Intensity, Capital Intensity Ratio, Sales Growth, dan Komisaris Independen Terhadap Tax Avoidance (Studi Empiris Pada Perusahaan Manufaktur yang Terdaftar di Bursa Efek Indonesia Tahun 2014-2016)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Jom Feb</w:t>
      </w:r>
      <w:r w:rsidRPr="00DC2DB8">
        <w:rPr>
          <w:rFonts w:ascii="Times New Roman" w:hAnsi="Times New Roman"/>
          <w:noProof/>
          <w:sz w:val="24"/>
          <w:szCs w:val="24"/>
        </w:rPr>
        <w:t xml:space="preserve">,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DC2DB8">
        <w:rPr>
          <w:rFonts w:ascii="Times New Roman" w:hAnsi="Times New Roman"/>
          <w:noProof/>
          <w:sz w:val="24"/>
          <w:szCs w:val="24"/>
        </w:rPr>
        <w:t>, 1–15.</w:t>
      </w:r>
    </w:p>
    <w:p w14:paraId="6DFCE8C0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Ghozali, I. (2018)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Aplikasi analisis multivariate dengan program ibm spss 25</w:t>
      </w:r>
      <w:r w:rsidRPr="00DC2DB8">
        <w:rPr>
          <w:rFonts w:ascii="Times New Roman" w:hAnsi="Times New Roman"/>
          <w:noProof/>
          <w:sz w:val="24"/>
          <w:szCs w:val="24"/>
        </w:rPr>
        <w:t>.</w:t>
      </w:r>
      <w:r>
        <w:rPr>
          <w:rFonts w:ascii="Times New Roman" w:hAnsi="Times New Roman"/>
          <w:noProof/>
          <w:sz w:val="24"/>
          <w:szCs w:val="24"/>
        </w:rPr>
        <w:t>Universitas Diponegoro: Semarang.</w:t>
      </w:r>
    </w:p>
    <w:p w14:paraId="1A79ECFD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Haryani, E., Zirman, Z., &amp; Mayangsari, C. (2015). Pengaruh Kompensasi Eksekutif, Kepemilikan Saham Eksekutif, Preferensi Risiko Eksekutif dan Leverage terhadap Penghindaran Pajak (Tax Avoidance)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Jurnal Online Mahasiswa Fakultas Ekonomi Universitas Riau</w:t>
      </w:r>
      <w:r w:rsidRPr="00DC2DB8">
        <w:rPr>
          <w:rFonts w:ascii="Times New Roman" w:hAnsi="Times New Roman"/>
          <w:noProof/>
          <w:sz w:val="24"/>
          <w:szCs w:val="24"/>
        </w:rPr>
        <w:t xml:space="preserve">,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DC2DB8">
        <w:rPr>
          <w:rFonts w:ascii="Times New Roman" w:hAnsi="Times New Roman"/>
          <w:noProof/>
          <w:sz w:val="24"/>
          <w:szCs w:val="24"/>
        </w:rPr>
        <w:t>(2), 34156.</w:t>
      </w:r>
    </w:p>
    <w:p w14:paraId="5285544A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Indonesia, K. besar republik. (n.d.)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Geografi</w:t>
      </w:r>
      <w:r w:rsidRPr="00DC2DB8">
        <w:rPr>
          <w:rFonts w:ascii="Times New Roman" w:hAnsi="Times New Roman"/>
          <w:noProof/>
          <w:sz w:val="24"/>
          <w:szCs w:val="24"/>
        </w:rPr>
        <w:t>. Retrieved April 26, 2022, from https://kemlu.go.id/nur-sultan/id/pages/geografi/41/etc-menu</w:t>
      </w:r>
    </w:p>
    <w:p w14:paraId="5FFF856E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Indriyanti, K. D., &amp; Setiawan, P. E. (2019). Pengaruh Kompensasi Manajemen, Inventory Intensity Ratio, dan Profitabilitas Pada Tax Avoidance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E-Jurnal Akuntansi</w:t>
      </w:r>
      <w:r w:rsidRPr="00DC2DB8">
        <w:rPr>
          <w:rFonts w:ascii="Times New Roman" w:hAnsi="Times New Roman"/>
          <w:noProof/>
          <w:sz w:val="24"/>
          <w:szCs w:val="24"/>
        </w:rPr>
        <w:t xml:space="preserve">,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27</w:t>
      </w:r>
      <w:r w:rsidRPr="00DC2DB8">
        <w:rPr>
          <w:rFonts w:ascii="Times New Roman" w:hAnsi="Times New Roman"/>
          <w:noProof/>
          <w:sz w:val="24"/>
          <w:szCs w:val="24"/>
        </w:rPr>
        <w:t>, 1546. https://doi.org/10.24843/eja.2019.v27.i02.p27</w:t>
      </w:r>
    </w:p>
    <w:p w14:paraId="68AEB209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Kemenkeu. (2021)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Penerimaan Pajak Oktober</w:t>
      </w:r>
      <w:r w:rsidRPr="00DC2DB8">
        <w:rPr>
          <w:rFonts w:ascii="Times New Roman" w:hAnsi="Times New Roman"/>
          <w:noProof/>
          <w:sz w:val="24"/>
          <w:szCs w:val="24"/>
        </w:rPr>
        <w:t>. https://www.kemenkeu.go.id/publikasi/berita/penerimaan-pajak-oktober-capai-rp953-6-t-tumbuh-15-3/#:~:text=Jakarta%2C 25%2F11%2F2021,%2C3 persen (yoy).</w:t>
      </w:r>
    </w:p>
    <w:p w14:paraId="10F104C0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Kiryanto, &amp; Lestari, I. A. (2018). Dampak International Financial Reporting Standard (IFRS) terhadap Penghindaran Pajak (Tax Avoidance)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Jurnal Riset Akuntansi Keuangan</w:t>
      </w:r>
      <w:r w:rsidRPr="00DC2DB8">
        <w:rPr>
          <w:rFonts w:ascii="Times New Roman" w:hAnsi="Times New Roman"/>
          <w:noProof/>
          <w:sz w:val="24"/>
          <w:szCs w:val="24"/>
        </w:rPr>
        <w:t xml:space="preserve">,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DC2DB8">
        <w:rPr>
          <w:rFonts w:ascii="Times New Roman" w:hAnsi="Times New Roman"/>
          <w:noProof/>
          <w:sz w:val="24"/>
          <w:szCs w:val="24"/>
        </w:rPr>
        <w:t>(2), 1–19.</w:t>
      </w:r>
    </w:p>
    <w:p w14:paraId="094FE86F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Kurniawan, N. B. H., &amp; Trisnawati, R. (2019). Analisis Pengaruh Kompensasi Eksekutif, Kepemilikan Saham Eksekutif, Preferensi Risiko Eksekutif, dan Koneksi Politik terhadap Penghindaran Pajak Perusahaan (Tax Avoidance)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lastRenderedPageBreak/>
        <w:t>Seminar Nasional Dan Call for Paper Paradigma Pengembangan Ekonomi Kreatif Di Era 4.0</w:t>
      </w:r>
      <w:r w:rsidRPr="00DC2DB8">
        <w:rPr>
          <w:rFonts w:ascii="Times New Roman" w:hAnsi="Times New Roman"/>
          <w:noProof/>
          <w:sz w:val="24"/>
          <w:szCs w:val="24"/>
        </w:rPr>
        <w:t xml:space="preserve">,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DC2DB8">
        <w:rPr>
          <w:rFonts w:ascii="Times New Roman" w:hAnsi="Times New Roman"/>
          <w:noProof/>
          <w:sz w:val="24"/>
          <w:szCs w:val="24"/>
        </w:rPr>
        <w:t>(1), 133–148.</w:t>
      </w:r>
    </w:p>
    <w:p w14:paraId="5994A405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Leo Naldo, D. (2020)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Pengaruh Return On Assets, Debt To Asset Ratio, Capital Intensity dan Inventory Intensity</w:t>
      </w:r>
      <w:r w:rsidRPr="00DC2DB8">
        <w:rPr>
          <w:rFonts w:ascii="Times New Roman" w:hAnsi="Times New Roman"/>
          <w:noProof/>
          <w:sz w:val="24"/>
          <w:szCs w:val="24"/>
        </w:rPr>
        <w:t>.</w:t>
      </w:r>
    </w:p>
    <w:p w14:paraId="36652869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Mulya, A., Rahmatika, D. N., &amp; Kartikasari, M. D. (2019). Pengaruh Fraud Pentagon (Pressure, Opportunity, Rationalization, Competence dan Arrogance) Terhadap Pendeteksian Fraudulent Financial Statement Pada Perusahaan Property, Real Estate and Building Construction yang Terdaftar di Bursa Efek Indonesia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Permana : Jurnal Perpajakan, Manajemen, Dan Akuntansi</w:t>
      </w:r>
      <w:r w:rsidRPr="00DC2DB8">
        <w:rPr>
          <w:rFonts w:ascii="Times New Roman" w:hAnsi="Times New Roman"/>
          <w:noProof/>
          <w:sz w:val="24"/>
          <w:szCs w:val="24"/>
        </w:rPr>
        <w:t xml:space="preserve">,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11</w:t>
      </w:r>
      <w:r w:rsidRPr="00DC2DB8">
        <w:rPr>
          <w:rFonts w:ascii="Times New Roman" w:hAnsi="Times New Roman"/>
          <w:noProof/>
          <w:sz w:val="24"/>
          <w:szCs w:val="24"/>
        </w:rPr>
        <w:t>(1), 11–25. https://doi.org/10.24905/permana.v11i1.22</w:t>
      </w:r>
    </w:p>
    <w:p w14:paraId="61CC20C1" w14:textId="77777777" w:rsidR="00263489" w:rsidRDefault="00263489" w:rsidP="0026348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Nofiani, R. (2020). </w:t>
      </w:r>
      <w:r>
        <w:rPr>
          <w:rFonts w:ascii="Times New Roman" w:hAnsi="Times New Roman"/>
          <w:i/>
          <w:iCs/>
          <w:noProof/>
          <w:sz w:val="24"/>
          <w:szCs w:val="24"/>
        </w:rPr>
        <w:t xml:space="preserve">Pengaruh kepemilikan Manajerial, Leverage Dan </w:t>
      </w:r>
      <w:r>
        <w:rPr>
          <w:rFonts w:ascii="Times New Roman" w:hAnsi="Times New Roman"/>
          <w:iCs/>
          <w:noProof/>
          <w:sz w:val="24"/>
          <w:szCs w:val="24"/>
        </w:rPr>
        <w:t>Tingkat Pajak Efektif Terhadap Penhindaran Pajak</w:t>
      </w:r>
      <w:r>
        <w:rPr>
          <w:rFonts w:ascii="Times New Roman" w:hAnsi="Times New Roman"/>
          <w:noProof/>
          <w:sz w:val="24"/>
          <w:szCs w:val="24"/>
        </w:rPr>
        <w:t>. Universitas Wijaya Putra.</w:t>
      </w:r>
    </w:p>
    <w:p w14:paraId="6F11796E" w14:textId="77777777" w:rsidR="00263489" w:rsidRDefault="00263489" w:rsidP="0026348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C6C71B1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Pajak, A. (2021)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Mengenal Apa Itu Tax Avoidance</w:t>
      </w:r>
      <w:r w:rsidRPr="00DC2DB8">
        <w:rPr>
          <w:rFonts w:ascii="Times New Roman" w:hAnsi="Times New Roman"/>
          <w:noProof/>
          <w:sz w:val="24"/>
          <w:szCs w:val="24"/>
        </w:rPr>
        <w:t>. 11 April 201. https://ayopajak.com/tax-avoidance-adalah/</w:t>
      </w:r>
    </w:p>
    <w:p w14:paraId="3752492D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Prima, B. (2019)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Tax Justice laporan Bentoel lakukan penghindaran pajak, Indonesia rugi US$ 14 juta</w:t>
      </w:r>
      <w:r w:rsidRPr="00DC2DB8">
        <w:rPr>
          <w:rFonts w:ascii="Times New Roman" w:hAnsi="Times New Roman"/>
          <w:noProof/>
          <w:sz w:val="24"/>
          <w:szCs w:val="24"/>
        </w:rPr>
        <w:t>. 08 Mei 2019. https://nasional.kontan.co.id/news/tax-justice-laporkan-bentoel-lakukan-penghindaran-pajak-indonesia-rugi-rp-14-juta</w:t>
      </w:r>
    </w:p>
    <w:p w14:paraId="6ACE0DD3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Putri, C. L., &amp; Febrianty, M. (2016). Pengaruhcapital Intensity Ratio, Inventory Intensity Ratio,Ownership Strucutre Dan Profitability Terhadap Effective Tax Rate (Etr)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Jurnal Ilmiah Mahasiswa Ekonomi Akuntansi (JIMEKA)</w:t>
      </w:r>
      <w:r w:rsidRPr="00DC2DB8">
        <w:rPr>
          <w:rFonts w:ascii="Times New Roman" w:hAnsi="Times New Roman"/>
          <w:noProof/>
          <w:sz w:val="24"/>
          <w:szCs w:val="24"/>
        </w:rPr>
        <w:t xml:space="preserve">,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DC2DB8">
        <w:rPr>
          <w:rFonts w:ascii="Times New Roman" w:hAnsi="Times New Roman"/>
          <w:noProof/>
          <w:sz w:val="24"/>
          <w:szCs w:val="24"/>
        </w:rPr>
        <w:t>(1), 1.</w:t>
      </w:r>
    </w:p>
    <w:p w14:paraId="7DF5469E" w14:textId="77777777" w:rsidR="00263489" w:rsidRDefault="00263489" w:rsidP="0026348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Putri, L. E. (2018). </w:t>
      </w:r>
      <w:r>
        <w:rPr>
          <w:rFonts w:ascii="Times New Roman" w:hAnsi="Times New Roman"/>
          <w:i/>
          <w:iCs/>
          <w:noProof/>
          <w:sz w:val="24"/>
          <w:szCs w:val="24"/>
        </w:rPr>
        <w:t>Pengaruh Kepemilikan Institusional, Kepemilikan Manajerial, Preferensi Risiko Eksekutif, Leverage dan Ukuran Perusahaan Terhadap Penghindaran Pajak</w:t>
      </w:r>
      <w:r>
        <w:rPr>
          <w:rFonts w:ascii="Times New Roman" w:hAnsi="Times New Roman"/>
          <w:noProof/>
          <w:sz w:val="24"/>
          <w:szCs w:val="24"/>
        </w:rPr>
        <w:t>.</w:t>
      </w:r>
    </w:p>
    <w:p w14:paraId="45A31C0D" w14:textId="77777777" w:rsidR="00263489" w:rsidRDefault="00263489" w:rsidP="00263489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1D77F3EB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Sinaga, R., &amp; Malau, H. (2021). Pengaruh Capital Intensity dan Inventory Intensity Terhadap Penghindaran Pajak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Jurnal Ilmiah Mahasiswa Manajemen, Bisnis Dan Akuntansi (JIMMBA)</w:t>
      </w:r>
      <w:r w:rsidRPr="00DC2DB8">
        <w:rPr>
          <w:rFonts w:ascii="Times New Roman" w:hAnsi="Times New Roman"/>
          <w:noProof/>
          <w:sz w:val="24"/>
          <w:szCs w:val="24"/>
        </w:rPr>
        <w:t xml:space="preserve">,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DC2DB8">
        <w:rPr>
          <w:rFonts w:ascii="Times New Roman" w:hAnsi="Times New Roman"/>
          <w:noProof/>
          <w:sz w:val="24"/>
          <w:szCs w:val="24"/>
        </w:rPr>
        <w:t>(2), 311–322. https://doi.org/10.32639/jimmba.v3i2.811</w:t>
      </w:r>
    </w:p>
    <w:p w14:paraId="1DD54601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Sjahril, R. F., Yasa, I. N. P., &amp; Dewi, G. A. K. R. (2020). Analisis Faktor-Faktor Yang Mempengaruhi Tarif Pajak Efektif Pada Wajib Pajak Badan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Jurnal Ilmiah Mahasiswa Akuntansi</w:t>
      </w:r>
      <w:r w:rsidRPr="00DC2DB8">
        <w:rPr>
          <w:rFonts w:ascii="Times New Roman" w:hAnsi="Times New Roman"/>
          <w:noProof/>
          <w:sz w:val="24"/>
          <w:szCs w:val="24"/>
        </w:rPr>
        <w:t xml:space="preserve">,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11</w:t>
      </w:r>
      <w:r w:rsidRPr="00DC2DB8">
        <w:rPr>
          <w:rFonts w:ascii="Times New Roman" w:hAnsi="Times New Roman"/>
          <w:noProof/>
          <w:sz w:val="24"/>
          <w:szCs w:val="24"/>
        </w:rPr>
        <w:t>, 1–10.</w:t>
      </w:r>
    </w:p>
    <w:p w14:paraId="19EB60B8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Susilawaty, T. E. (2020). Analisis Faktor-Faktor Yang Mempengaruhi Tarif Pajak Efektif Pada Perusahaan Food and Beverage Yang Terdaftar Dibursa Efek Indonesia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Analisis Faktor-Faktor Yang Mempengaruhi Tarif Pajak Efektif Pada Perusahaan Food and Beverage Yang Terdaftar Dibursa Efek Indonesia</w:t>
      </w:r>
      <w:r w:rsidRPr="00DC2DB8">
        <w:rPr>
          <w:rFonts w:ascii="Times New Roman" w:hAnsi="Times New Roman"/>
          <w:noProof/>
          <w:sz w:val="24"/>
          <w:szCs w:val="24"/>
        </w:rPr>
        <w:t xml:space="preserve">,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DC2DB8">
        <w:rPr>
          <w:rFonts w:ascii="Times New Roman" w:hAnsi="Times New Roman"/>
          <w:noProof/>
          <w:sz w:val="24"/>
          <w:szCs w:val="24"/>
        </w:rPr>
        <w:t>(2), 1–18.</w:t>
      </w:r>
    </w:p>
    <w:p w14:paraId="75EA29D7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Widya, A., Yulianti, E., Oktapiani, M., Jannah, M., &amp; Prasetya, E. R. (2020). Pengaruh Capital Intensity Dan Inventory Intensity Terhadap Tax Avoidance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Program Studi Sarjana Akuntansi Universitas Pamulang</w:t>
      </w:r>
      <w:r w:rsidRPr="00DC2DB8">
        <w:rPr>
          <w:rFonts w:ascii="Times New Roman" w:hAnsi="Times New Roman"/>
          <w:noProof/>
          <w:sz w:val="24"/>
          <w:szCs w:val="24"/>
        </w:rPr>
        <w:t xml:space="preserve">,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DC2DB8">
        <w:rPr>
          <w:rFonts w:ascii="Times New Roman" w:hAnsi="Times New Roman"/>
          <w:noProof/>
          <w:sz w:val="24"/>
          <w:szCs w:val="24"/>
        </w:rPr>
        <w:t>(1), 89–99.</w:t>
      </w:r>
    </w:p>
    <w:p w14:paraId="33540362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lastRenderedPageBreak/>
        <w:t xml:space="preserve">Yuddy Yudawirawan, M., Yanuar, Y., &amp; Hamdy, S. (2021). Pengaruh Tata Kelola Perusahaan Dan Transfer Hubungan Istimewa Terhadap Tarif Pajak Efektif Perusahaan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SCIENTIFIC JOURNAL OF REFLECTION: Economic, Accounting, Management and Business</w:t>
      </w:r>
      <w:r w:rsidRPr="00DC2DB8">
        <w:rPr>
          <w:rFonts w:ascii="Times New Roman" w:hAnsi="Times New Roman"/>
          <w:noProof/>
          <w:sz w:val="24"/>
          <w:szCs w:val="24"/>
        </w:rPr>
        <w:t xml:space="preserve">,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DC2DB8">
        <w:rPr>
          <w:rFonts w:ascii="Times New Roman" w:hAnsi="Times New Roman"/>
          <w:noProof/>
          <w:sz w:val="24"/>
          <w:szCs w:val="24"/>
        </w:rPr>
        <w:t>(1), 1–10.</w:t>
      </w:r>
    </w:p>
    <w:p w14:paraId="39129E32" w14:textId="77777777" w:rsidR="00263489" w:rsidRPr="00DC2DB8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Yuliana, I. F., &amp; Wahyudi, D. (2018). Likuiditas, Profitabilitas, Leverage, Ukuran Perusahaan, Capital Intensity dan Inventory Intensity terhadap Agresivitas Pajak (Studi Empiris pada Perusahaan Manufaktur yang Terdaftar di Bursa Efek Indonesia Tahun 2013 – 2017)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Dinamika Akuntansi, Keuangan Dan Perbankan</w:t>
      </w:r>
      <w:r w:rsidRPr="00DC2DB8">
        <w:rPr>
          <w:rFonts w:ascii="Times New Roman" w:hAnsi="Times New Roman"/>
          <w:noProof/>
          <w:sz w:val="24"/>
          <w:szCs w:val="24"/>
        </w:rPr>
        <w:t xml:space="preserve">,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DC2DB8">
        <w:rPr>
          <w:rFonts w:ascii="Times New Roman" w:hAnsi="Times New Roman"/>
          <w:noProof/>
          <w:sz w:val="24"/>
          <w:szCs w:val="24"/>
        </w:rPr>
        <w:t>(2), 105–120. https://garuda.ristekbrin.go.id/documents/detail/1307245</w:t>
      </w:r>
    </w:p>
    <w:p w14:paraId="1A4BA49B" w14:textId="5EE7414D" w:rsidR="00263489" w:rsidRDefault="0026348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DC2DB8">
        <w:rPr>
          <w:rFonts w:ascii="Times New Roman" w:hAnsi="Times New Roman"/>
          <w:noProof/>
          <w:sz w:val="24"/>
          <w:szCs w:val="24"/>
        </w:rPr>
        <w:t xml:space="preserve">Yulianty, A., Ermania Khrisnatika, M., &amp; Firmansyah, A. (2021). Penghindaran Pajak Pada Perusahaan Pertambangan Di Indonesia: Profitabilitas, Tata Kelola Perusahaan, Intensitas Persediaan, Leverage.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JURNAL PAJAK INDONESIA (Indonesian Tax Review)</w:t>
      </w:r>
      <w:r w:rsidRPr="00DC2DB8">
        <w:rPr>
          <w:rFonts w:ascii="Times New Roman" w:hAnsi="Times New Roman"/>
          <w:noProof/>
          <w:sz w:val="24"/>
          <w:szCs w:val="24"/>
        </w:rPr>
        <w:t xml:space="preserve">, </w:t>
      </w:r>
      <w:r w:rsidRPr="00DC2DB8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DC2DB8">
        <w:rPr>
          <w:rFonts w:ascii="Times New Roman" w:hAnsi="Times New Roman"/>
          <w:noProof/>
          <w:sz w:val="24"/>
          <w:szCs w:val="24"/>
        </w:rPr>
        <w:t>(1), 20–31. https://doi.org/10.31092/jpi.v5i1.1201</w:t>
      </w:r>
    </w:p>
    <w:p w14:paraId="68C10B26" w14:textId="5F45316C" w:rsidR="00CA0AD9" w:rsidRDefault="00CA0AD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www.idx.co.id</w:t>
      </w:r>
    </w:p>
    <w:p w14:paraId="7C85D41F" w14:textId="2C689D5D" w:rsidR="00CA0AD9" w:rsidRPr="00DC2DB8" w:rsidRDefault="00CA0AD9" w:rsidP="0026348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>
        <w:rPr>
          <w:rFonts w:ascii="Times New Roman" w:hAnsi="Times New Roman"/>
          <w:noProof/>
          <w:sz w:val="24"/>
          <w:szCs w:val="24"/>
        </w:rPr>
        <w:t>www.kemenkeu.go.id</w:t>
      </w:r>
    </w:p>
    <w:p w14:paraId="62F689E0" w14:textId="77777777" w:rsidR="00263489" w:rsidRDefault="00263489" w:rsidP="00263489">
      <w:pPr>
        <w:spacing w:line="240" w:lineRule="auto"/>
        <w:jc w:val="both"/>
      </w:pPr>
      <w:r w:rsidRPr="00DC2DB8">
        <w:rPr>
          <w:rFonts w:ascii="Times New Roman" w:hAnsi="Times New Roman"/>
          <w:sz w:val="24"/>
        </w:rPr>
        <w:fldChar w:fldCharType="end"/>
      </w:r>
    </w:p>
    <w:p w14:paraId="259D375D" w14:textId="77777777" w:rsidR="001123D1" w:rsidRDefault="001123D1" w:rsidP="00445210">
      <w:pPr>
        <w:spacing w:after="0"/>
        <w:rPr>
          <w:rFonts w:ascii="Times New Roman" w:hAnsi="Times New Roman"/>
          <w:sz w:val="144"/>
        </w:rPr>
        <w:sectPr w:rsidR="001123D1" w:rsidSect="00377A19">
          <w:headerReference w:type="first" r:id="rId10"/>
          <w:footerReference w:type="first" r:id="rId11"/>
          <w:pgSz w:w="11906" w:h="16838" w:code="9"/>
          <w:pgMar w:top="2268" w:right="1701" w:bottom="1701" w:left="2268" w:header="708" w:footer="708" w:gutter="0"/>
          <w:cols w:space="708"/>
          <w:titlePg/>
          <w:docGrid w:linePitch="360"/>
        </w:sectPr>
      </w:pPr>
    </w:p>
    <w:p w14:paraId="1B61B69D" w14:textId="322285E3" w:rsidR="001123D1" w:rsidRDefault="001123D1" w:rsidP="008607CE">
      <w:pPr>
        <w:spacing w:after="0"/>
        <w:jc w:val="center"/>
        <w:rPr>
          <w:rFonts w:ascii="Times New Roman" w:hAnsi="Times New Roman"/>
          <w:sz w:val="144"/>
        </w:rPr>
      </w:pPr>
    </w:p>
    <w:p w14:paraId="717716BA" w14:textId="29C19B65" w:rsidR="00D8422E" w:rsidRDefault="00D8422E" w:rsidP="008607CE">
      <w:pPr>
        <w:spacing w:after="0"/>
        <w:jc w:val="center"/>
        <w:rPr>
          <w:rFonts w:ascii="Times New Roman" w:hAnsi="Times New Roman"/>
          <w:sz w:val="144"/>
        </w:rPr>
      </w:pPr>
    </w:p>
    <w:p w14:paraId="03733641" w14:textId="77777777" w:rsidR="00D8422E" w:rsidRDefault="00D8422E" w:rsidP="008607CE">
      <w:pPr>
        <w:spacing w:after="0"/>
        <w:jc w:val="center"/>
        <w:rPr>
          <w:rFonts w:ascii="Times New Roman" w:hAnsi="Times New Roman"/>
          <w:sz w:val="144"/>
        </w:rPr>
      </w:pPr>
    </w:p>
    <w:bookmarkEnd w:id="0"/>
    <w:p w14:paraId="3C9C79F8" w14:textId="28003DC5" w:rsidR="00441A61" w:rsidRDefault="00D8422E" w:rsidP="00D8422E">
      <w:pPr>
        <w:jc w:val="center"/>
        <w:rPr>
          <w:rFonts w:ascii="Times New Roman" w:hAnsi="Times New Roman"/>
          <w:sz w:val="144"/>
          <w:szCs w:val="144"/>
        </w:rPr>
      </w:pPr>
      <w:r w:rsidRPr="00D8422E">
        <w:rPr>
          <w:rFonts w:ascii="Times New Roman" w:hAnsi="Times New Roman"/>
          <w:sz w:val="144"/>
          <w:szCs w:val="144"/>
        </w:rPr>
        <w:t>LAMPIRAN</w:t>
      </w:r>
    </w:p>
    <w:p w14:paraId="2C4E779F" w14:textId="7938F835" w:rsidR="00263489" w:rsidRDefault="00263489" w:rsidP="00D8422E">
      <w:pPr>
        <w:jc w:val="center"/>
        <w:rPr>
          <w:rFonts w:ascii="Times New Roman" w:hAnsi="Times New Roman"/>
          <w:sz w:val="144"/>
          <w:szCs w:val="144"/>
        </w:rPr>
      </w:pPr>
    </w:p>
    <w:p w14:paraId="199710F4" w14:textId="53721251" w:rsidR="00263489" w:rsidRDefault="00263489" w:rsidP="00D8422E">
      <w:pPr>
        <w:jc w:val="center"/>
        <w:rPr>
          <w:rFonts w:ascii="Times New Roman" w:hAnsi="Times New Roman"/>
          <w:sz w:val="144"/>
          <w:szCs w:val="144"/>
        </w:rPr>
      </w:pPr>
    </w:p>
    <w:p w14:paraId="5A3597AC" w14:textId="5508910D" w:rsidR="00263489" w:rsidRDefault="00263489" w:rsidP="00D8422E">
      <w:pPr>
        <w:jc w:val="center"/>
        <w:rPr>
          <w:rFonts w:ascii="Times New Roman" w:hAnsi="Times New Roman"/>
          <w:sz w:val="144"/>
          <w:szCs w:val="144"/>
        </w:rPr>
      </w:pPr>
    </w:p>
    <w:p w14:paraId="2216C9B7" w14:textId="77777777" w:rsidR="00263489" w:rsidRPr="007D13D1" w:rsidRDefault="00263489" w:rsidP="00263489">
      <w:pPr>
        <w:jc w:val="center"/>
        <w:rPr>
          <w:rFonts w:ascii="Times New Roman" w:hAnsi="Times New Roman"/>
          <w:sz w:val="24"/>
        </w:rPr>
      </w:pPr>
      <w:r w:rsidRPr="007D13D1">
        <w:rPr>
          <w:rFonts w:ascii="Times New Roman" w:hAnsi="Times New Roman"/>
          <w:sz w:val="24"/>
        </w:rPr>
        <w:lastRenderedPageBreak/>
        <w:t>Lampiran 1</w:t>
      </w:r>
    </w:p>
    <w:p w14:paraId="5F454420" w14:textId="77777777" w:rsidR="00263489" w:rsidRPr="00F33992" w:rsidRDefault="00263489" w:rsidP="00263489">
      <w:pPr>
        <w:jc w:val="center"/>
        <w:rPr>
          <w:rFonts w:ascii="Times New Roman" w:hAnsi="Times New Roman"/>
        </w:rPr>
      </w:pPr>
      <w:r w:rsidRPr="00F33992">
        <w:rPr>
          <w:rFonts w:ascii="Times New Roman" w:hAnsi="Times New Roman"/>
        </w:rPr>
        <w:t xml:space="preserve">Daftar </w:t>
      </w:r>
      <w:proofErr w:type="spellStart"/>
      <w:r w:rsidRPr="00F33992">
        <w:rPr>
          <w:rFonts w:ascii="Times New Roman" w:hAnsi="Times New Roman"/>
        </w:rPr>
        <w:t>sampel</w:t>
      </w:r>
      <w:proofErr w:type="spellEnd"/>
      <w:r w:rsidRPr="00F33992">
        <w:rPr>
          <w:rFonts w:ascii="Times New Roman" w:hAnsi="Times New Roman"/>
        </w:rPr>
        <w:t xml:space="preserve"> Perusahaan </w:t>
      </w:r>
      <w:proofErr w:type="spellStart"/>
      <w:r w:rsidRPr="00F33992">
        <w:rPr>
          <w:rFonts w:ascii="Times New Roman" w:hAnsi="Times New Roman"/>
        </w:rPr>
        <w:t>Sektor</w:t>
      </w:r>
      <w:proofErr w:type="spellEnd"/>
      <w:r w:rsidRPr="00F33992">
        <w:rPr>
          <w:rFonts w:ascii="Times New Roman" w:hAnsi="Times New Roman"/>
        </w:rPr>
        <w:t xml:space="preserve"> </w:t>
      </w:r>
      <w:proofErr w:type="spellStart"/>
      <w:r w:rsidRPr="00F33992">
        <w:rPr>
          <w:rFonts w:ascii="Times New Roman" w:hAnsi="Times New Roman"/>
        </w:rPr>
        <w:t>Barang</w:t>
      </w:r>
      <w:proofErr w:type="spellEnd"/>
      <w:r w:rsidRPr="00F33992">
        <w:rPr>
          <w:rFonts w:ascii="Times New Roman" w:hAnsi="Times New Roman"/>
        </w:rPr>
        <w:t xml:space="preserve"> </w:t>
      </w:r>
      <w:proofErr w:type="spellStart"/>
      <w:r w:rsidRPr="00F33992">
        <w:rPr>
          <w:rFonts w:ascii="Times New Roman" w:hAnsi="Times New Roman"/>
        </w:rPr>
        <w:t>Konsumer</w:t>
      </w:r>
      <w:proofErr w:type="spellEnd"/>
      <w:r w:rsidRPr="00F33992">
        <w:rPr>
          <w:rFonts w:ascii="Times New Roman" w:hAnsi="Times New Roman"/>
        </w:rPr>
        <w:t xml:space="preserve"> Primer </w:t>
      </w:r>
      <w:proofErr w:type="spellStart"/>
      <w:r w:rsidRPr="00F33992">
        <w:rPr>
          <w:rFonts w:ascii="Times New Roman" w:hAnsi="Times New Roman"/>
        </w:rPr>
        <w:t>Tahun</w:t>
      </w:r>
      <w:proofErr w:type="spellEnd"/>
      <w:r w:rsidRPr="00F33992">
        <w:rPr>
          <w:rFonts w:ascii="Times New Roman" w:hAnsi="Times New Roman"/>
        </w:rPr>
        <w:t xml:space="preserve"> 2017-2021</w:t>
      </w:r>
    </w:p>
    <w:tbl>
      <w:tblPr>
        <w:tblW w:w="7796" w:type="dxa"/>
        <w:tblInd w:w="56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93"/>
        <w:gridCol w:w="1842"/>
        <w:gridCol w:w="4961"/>
      </w:tblGrid>
      <w:tr w:rsidR="00263489" w:rsidRPr="00F33992" w14:paraId="1026E718" w14:textId="77777777" w:rsidTr="00020667">
        <w:tc>
          <w:tcPr>
            <w:tcW w:w="993" w:type="dxa"/>
            <w:shd w:val="clear" w:color="auto" w:fill="auto"/>
          </w:tcPr>
          <w:p w14:paraId="7F5366DF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No</w:t>
            </w:r>
          </w:p>
        </w:tc>
        <w:tc>
          <w:tcPr>
            <w:tcW w:w="1842" w:type="dxa"/>
            <w:shd w:val="clear" w:color="auto" w:fill="auto"/>
          </w:tcPr>
          <w:p w14:paraId="3D9E84C1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Kode Saham</w:t>
            </w:r>
          </w:p>
        </w:tc>
        <w:tc>
          <w:tcPr>
            <w:tcW w:w="4961" w:type="dxa"/>
            <w:shd w:val="clear" w:color="auto" w:fill="auto"/>
          </w:tcPr>
          <w:p w14:paraId="0557B0D1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Nama Perusahaan</w:t>
            </w:r>
          </w:p>
        </w:tc>
      </w:tr>
      <w:tr w:rsidR="00263489" w:rsidRPr="00F33992" w14:paraId="133E6950" w14:textId="77777777" w:rsidTr="00020667">
        <w:tc>
          <w:tcPr>
            <w:tcW w:w="993" w:type="dxa"/>
            <w:shd w:val="clear" w:color="auto" w:fill="FFFFFF" w:themeFill="background1"/>
          </w:tcPr>
          <w:p w14:paraId="3F7C3ACB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1</w:t>
            </w:r>
          </w:p>
        </w:tc>
        <w:tc>
          <w:tcPr>
            <w:tcW w:w="1842" w:type="dxa"/>
            <w:shd w:val="clear" w:color="auto" w:fill="FFFFFF" w:themeFill="background1"/>
          </w:tcPr>
          <w:p w14:paraId="1BE844A1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AALI</w:t>
            </w:r>
          </w:p>
        </w:tc>
        <w:tc>
          <w:tcPr>
            <w:tcW w:w="4961" w:type="dxa"/>
            <w:shd w:val="clear" w:color="auto" w:fill="FFFFFF" w:themeFill="background1"/>
          </w:tcPr>
          <w:p w14:paraId="389DA7E2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Astra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Agro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Lestari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12198ED2" w14:textId="77777777" w:rsidTr="00020667">
        <w:tc>
          <w:tcPr>
            <w:tcW w:w="993" w:type="dxa"/>
            <w:shd w:val="clear" w:color="auto" w:fill="FFFFFF" w:themeFill="background1"/>
          </w:tcPr>
          <w:p w14:paraId="5C5ADE3B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2</w:t>
            </w:r>
          </w:p>
        </w:tc>
        <w:tc>
          <w:tcPr>
            <w:tcW w:w="1842" w:type="dxa"/>
            <w:shd w:val="clear" w:color="auto" w:fill="FFFFFF" w:themeFill="background1"/>
          </w:tcPr>
          <w:p w14:paraId="250C51CE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ADES</w:t>
            </w:r>
          </w:p>
        </w:tc>
        <w:tc>
          <w:tcPr>
            <w:tcW w:w="4961" w:type="dxa"/>
            <w:shd w:val="clear" w:color="auto" w:fill="FFFFFF" w:themeFill="background1"/>
          </w:tcPr>
          <w:p w14:paraId="64AB138A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Akasha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Wira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International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5769628C" w14:textId="77777777" w:rsidTr="00020667">
        <w:tc>
          <w:tcPr>
            <w:tcW w:w="993" w:type="dxa"/>
            <w:shd w:val="clear" w:color="auto" w:fill="FFFFFF" w:themeFill="background1"/>
          </w:tcPr>
          <w:p w14:paraId="7988C12A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3</w:t>
            </w:r>
          </w:p>
        </w:tc>
        <w:tc>
          <w:tcPr>
            <w:tcW w:w="1842" w:type="dxa"/>
            <w:shd w:val="clear" w:color="auto" w:fill="FFFFFF" w:themeFill="background1"/>
          </w:tcPr>
          <w:p w14:paraId="0E674EEA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AMRT</w:t>
            </w:r>
          </w:p>
        </w:tc>
        <w:tc>
          <w:tcPr>
            <w:tcW w:w="4961" w:type="dxa"/>
            <w:shd w:val="clear" w:color="auto" w:fill="FFFFFF" w:themeFill="background1"/>
          </w:tcPr>
          <w:p w14:paraId="2C4B14CA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F33992">
              <w:rPr>
                <w:rFonts w:ascii="Times New Roman" w:hAnsi="Times New Roman"/>
                <w:sz w:val="24"/>
              </w:rPr>
              <w:t>Sumber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Alfaria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rijaya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0442B86B" w14:textId="77777777" w:rsidTr="00020667">
        <w:tc>
          <w:tcPr>
            <w:tcW w:w="993" w:type="dxa"/>
            <w:shd w:val="clear" w:color="auto" w:fill="FFFFFF" w:themeFill="background1"/>
          </w:tcPr>
          <w:p w14:paraId="00F6748C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4</w:t>
            </w:r>
          </w:p>
        </w:tc>
        <w:tc>
          <w:tcPr>
            <w:tcW w:w="1842" w:type="dxa"/>
            <w:shd w:val="clear" w:color="auto" w:fill="FFFFFF" w:themeFill="background1"/>
          </w:tcPr>
          <w:p w14:paraId="09E1D09E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BUDI</w:t>
            </w:r>
          </w:p>
        </w:tc>
        <w:tc>
          <w:tcPr>
            <w:tcW w:w="4961" w:type="dxa"/>
            <w:shd w:val="clear" w:color="auto" w:fill="FFFFFF" w:themeFill="background1"/>
          </w:tcPr>
          <w:p w14:paraId="370CE1E4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Budi Starch &amp; Sweetener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15622A22" w14:textId="77777777" w:rsidTr="00020667">
        <w:tc>
          <w:tcPr>
            <w:tcW w:w="993" w:type="dxa"/>
            <w:shd w:val="clear" w:color="auto" w:fill="FFFFFF" w:themeFill="background1"/>
          </w:tcPr>
          <w:p w14:paraId="0EA98EBB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5</w:t>
            </w:r>
          </w:p>
        </w:tc>
        <w:tc>
          <w:tcPr>
            <w:tcW w:w="1842" w:type="dxa"/>
            <w:shd w:val="clear" w:color="auto" w:fill="FFFFFF" w:themeFill="background1"/>
          </w:tcPr>
          <w:p w14:paraId="19D555B5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CAMP</w:t>
            </w:r>
          </w:p>
        </w:tc>
        <w:tc>
          <w:tcPr>
            <w:tcW w:w="4961" w:type="dxa"/>
            <w:shd w:val="clear" w:color="auto" w:fill="FFFFFF" w:themeFill="background1"/>
          </w:tcPr>
          <w:p w14:paraId="2845B5F4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F33992">
              <w:rPr>
                <w:rFonts w:ascii="Times New Roman" w:hAnsi="Times New Roman"/>
                <w:sz w:val="24"/>
              </w:rPr>
              <w:t>Ampina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Ice Cream Industry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528C0658" w14:textId="77777777" w:rsidTr="00020667">
        <w:tc>
          <w:tcPr>
            <w:tcW w:w="993" w:type="dxa"/>
            <w:shd w:val="clear" w:color="auto" w:fill="FFFFFF" w:themeFill="background1"/>
          </w:tcPr>
          <w:p w14:paraId="71F721AE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6</w:t>
            </w:r>
          </w:p>
        </w:tc>
        <w:tc>
          <w:tcPr>
            <w:tcW w:w="1842" w:type="dxa"/>
            <w:shd w:val="clear" w:color="auto" w:fill="FFFFFF" w:themeFill="background1"/>
          </w:tcPr>
          <w:p w14:paraId="30D40D6B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CEKA</w:t>
            </w:r>
          </w:p>
        </w:tc>
        <w:tc>
          <w:tcPr>
            <w:tcW w:w="4961" w:type="dxa"/>
            <w:shd w:val="clear" w:color="auto" w:fill="FFFFFF" w:themeFill="background1"/>
          </w:tcPr>
          <w:p w14:paraId="5213896D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Wilmar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Cahaya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Indonesia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4A18FF66" w14:textId="77777777" w:rsidTr="00020667">
        <w:tc>
          <w:tcPr>
            <w:tcW w:w="993" w:type="dxa"/>
            <w:shd w:val="clear" w:color="auto" w:fill="FFFFFF" w:themeFill="background1"/>
          </w:tcPr>
          <w:p w14:paraId="60DC3F73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7</w:t>
            </w:r>
          </w:p>
        </w:tc>
        <w:tc>
          <w:tcPr>
            <w:tcW w:w="1842" w:type="dxa"/>
            <w:shd w:val="clear" w:color="auto" w:fill="FFFFFF" w:themeFill="background1"/>
          </w:tcPr>
          <w:p w14:paraId="7C7B04AD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CLEO</w:t>
            </w:r>
          </w:p>
        </w:tc>
        <w:tc>
          <w:tcPr>
            <w:tcW w:w="4961" w:type="dxa"/>
            <w:shd w:val="clear" w:color="auto" w:fill="FFFFFF" w:themeFill="background1"/>
          </w:tcPr>
          <w:p w14:paraId="166F6240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F33992">
              <w:rPr>
                <w:rFonts w:ascii="Times New Roman" w:hAnsi="Times New Roman"/>
                <w:sz w:val="24"/>
              </w:rPr>
              <w:t>Sariguna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Primatirta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3E995FEA" w14:textId="77777777" w:rsidTr="00020667">
        <w:tc>
          <w:tcPr>
            <w:tcW w:w="993" w:type="dxa"/>
            <w:shd w:val="clear" w:color="auto" w:fill="FFFFFF" w:themeFill="background1"/>
          </w:tcPr>
          <w:p w14:paraId="3C0AD734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8</w:t>
            </w:r>
          </w:p>
        </w:tc>
        <w:tc>
          <w:tcPr>
            <w:tcW w:w="1842" w:type="dxa"/>
            <w:shd w:val="clear" w:color="auto" w:fill="FFFFFF" w:themeFill="background1"/>
          </w:tcPr>
          <w:p w14:paraId="06EEB5FE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DLTA</w:t>
            </w:r>
          </w:p>
        </w:tc>
        <w:tc>
          <w:tcPr>
            <w:tcW w:w="4961" w:type="dxa"/>
            <w:shd w:val="clear" w:color="auto" w:fill="FFFFFF" w:themeFill="background1"/>
          </w:tcPr>
          <w:p w14:paraId="0EC88B6C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Delta Djakarta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74891D6D" w14:textId="77777777" w:rsidTr="00020667">
        <w:tc>
          <w:tcPr>
            <w:tcW w:w="993" w:type="dxa"/>
            <w:shd w:val="clear" w:color="auto" w:fill="FFFFFF" w:themeFill="background1"/>
          </w:tcPr>
          <w:p w14:paraId="1D0157E5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9</w:t>
            </w:r>
          </w:p>
        </w:tc>
        <w:tc>
          <w:tcPr>
            <w:tcW w:w="1842" w:type="dxa"/>
            <w:shd w:val="clear" w:color="auto" w:fill="FFFFFF" w:themeFill="background1"/>
          </w:tcPr>
          <w:p w14:paraId="5795B565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DSNG</w:t>
            </w:r>
          </w:p>
        </w:tc>
        <w:tc>
          <w:tcPr>
            <w:tcW w:w="4961" w:type="dxa"/>
            <w:shd w:val="clear" w:color="auto" w:fill="FFFFFF" w:themeFill="background1"/>
          </w:tcPr>
          <w:p w14:paraId="255CCF4A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Dharma Satya Nusantara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4D101085" w14:textId="77777777" w:rsidTr="00020667">
        <w:tc>
          <w:tcPr>
            <w:tcW w:w="993" w:type="dxa"/>
            <w:shd w:val="clear" w:color="auto" w:fill="FFFFFF" w:themeFill="background1"/>
          </w:tcPr>
          <w:p w14:paraId="4B3ACCBE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10</w:t>
            </w:r>
          </w:p>
        </w:tc>
        <w:tc>
          <w:tcPr>
            <w:tcW w:w="1842" w:type="dxa"/>
            <w:shd w:val="clear" w:color="auto" w:fill="FFFFFF" w:themeFill="background1"/>
          </w:tcPr>
          <w:p w14:paraId="29CD6F77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GGRM</w:t>
            </w:r>
          </w:p>
        </w:tc>
        <w:tc>
          <w:tcPr>
            <w:tcW w:w="4961" w:type="dxa"/>
            <w:shd w:val="clear" w:color="auto" w:fill="FFFFFF" w:themeFill="background1"/>
          </w:tcPr>
          <w:p w14:paraId="4939E4EC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Gudang Garam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38704CEF" w14:textId="77777777" w:rsidTr="00020667">
        <w:tc>
          <w:tcPr>
            <w:tcW w:w="993" w:type="dxa"/>
            <w:shd w:val="clear" w:color="auto" w:fill="FFFFFF" w:themeFill="background1"/>
          </w:tcPr>
          <w:p w14:paraId="7C568F89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11</w:t>
            </w:r>
          </w:p>
        </w:tc>
        <w:tc>
          <w:tcPr>
            <w:tcW w:w="1842" w:type="dxa"/>
            <w:shd w:val="clear" w:color="auto" w:fill="FFFFFF" w:themeFill="background1"/>
          </w:tcPr>
          <w:p w14:paraId="1FCD7714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HOKI</w:t>
            </w:r>
          </w:p>
        </w:tc>
        <w:tc>
          <w:tcPr>
            <w:tcW w:w="4961" w:type="dxa"/>
            <w:shd w:val="clear" w:color="auto" w:fill="FFFFFF" w:themeFill="background1"/>
          </w:tcPr>
          <w:p w14:paraId="285DFAEE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F33992">
              <w:rPr>
                <w:rFonts w:ascii="Times New Roman" w:hAnsi="Times New Roman"/>
                <w:sz w:val="24"/>
              </w:rPr>
              <w:t>Buyung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Poetra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Sembada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525A9570" w14:textId="77777777" w:rsidTr="00020667">
        <w:tc>
          <w:tcPr>
            <w:tcW w:w="993" w:type="dxa"/>
            <w:shd w:val="clear" w:color="auto" w:fill="FFFFFF" w:themeFill="background1"/>
          </w:tcPr>
          <w:p w14:paraId="474449CF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12</w:t>
            </w:r>
          </w:p>
        </w:tc>
        <w:tc>
          <w:tcPr>
            <w:tcW w:w="1842" w:type="dxa"/>
            <w:shd w:val="clear" w:color="auto" w:fill="FFFFFF" w:themeFill="background1"/>
          </w:tcPr>
          <w:p w14:paraId="21D07400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ICBP</w:t>
            </w:r>
          </w:p>
        </w:tc>
        <w:tc>
          <w:tcPr>
            <w:tcW w:w="4961" w:type="dxa"/>
            <w:shd w:val="clear" w:color="auto" w:fill="FFFFFF" w:themeFill="background1"/>
          </w:tcPr>
          <w:p w14:paraId="54FEE9C2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Indofood CBP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Sukses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Makmur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23EACE20" w14:textId="77777777" w:rsidTr="00020667">
        <w:tc>
          <w:tcPr>
            <w:tcW w:w="993" w:type="dxa"/>
            <w:shd w:val="clear" w:color="auto" w:fill="FFFFFF" w:themeFill="background1"/>
          </w:tcPr>
          <w:p w14:paraId="7823BAFB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13</w:t>
            </w:r>
          </w:p>
        </w:tc>
        <w:tc>
          <w:tcPr>
            <w:tcW w:w="1842" w:type="dxa"/>
            <w:shd w:val="clear" w:color="auto" w:fill="FFFFFF" w:themeFill="background1"/>
          </w:tcPr>
          <w:p w14:paraId="0DC93276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INDF</w:t>
            </w:r>
          </w:p>
        </w:tc>
        <w:tc>
          <w:tcPr>
            <w:tcW w:w="4961" w:type="dxa"/>
            <w:shd w:val="clear" w:color="auto" w:fill="FFFFFF" w:themeFill="background1"/>
          </w:tcPr>
          <w:p w14:paraId="7AA19555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Indofood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Sukses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Makmur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3A5396A8" w14:textId="77777777" w:rsidTr="00020667">
        <w:tc>
          <w:tcPr>
            <w:tcW w:w="993" w:type="dxa"/>
            <w:shd w:val="clear" w:color="auto" w:fill="FFFFFF" w:themeFill="background1"/>
          </w:tcPr>
          <w:p w14:paraId="01F25900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14</w:t>
            </w:r>
          </w:p>
        </w:tc>
        <w:tc>
          <w:tcPr>
            <w:tcW w:w="1842" w:type="dxa"/>
            <w:shd w:val="clear" w:color="auto" w:fill="FFFFFF" w:themeFill="background1"/>
          </w:tcPr>
          <w:p w14:paraId="494D1164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JPFA</w:t>
            </w:r>
          </w:p>
        </w:tc>
        <w:tc>
          <w:tcPr>
            <w:tcW w:w="4961" w:type="dxa"/>
            <w:shd w:val="clear" w:color="auto" w:fill="FFFFFF" w:themeFill="background1"/>
          </w:tcPr>
          <w:p w14:paraId="2CA1129B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F33992">
              <w:rPr>
                <w:rFonts w:ascii="Times New Roman" w:hAnsi="Times New Roman"/>
                <w:sz w:val="24"/>
              </w:rPr>
              <w:t>Japfa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Comfeed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Indonesia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342594D3" w14:textId="77777777" w:rsidTr="00020667">
        <w:tc>
          <w:tcPr>
            <w:tcW w:w="993" w:type="dxa"/>
            <w:shd w:val="clear" w:color="auto" w:fill="FFFFFF" w:themeFill="background1"/>
          </w:tcPr>
          <w:p w14:paraId="33C77669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15</w:t>
            </w:r>
          </w:p>
        </w:tc>
        <w:tc>
          <w:tcPr>
            <w:tcW w:w="1842" w:type="dxa"/>
            <w:shd w:val="clear" w:color="auto" w:fill="FFFFFF" w:themeFill="background1"/>
          </w:tcPr>
          <w:p w14:paraId="061669A6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KINO</w:t>
            </w:r>
          </w:p>
        </w:tc>
        <w:tc>
          <w:tcPr>
            <w:tcW w:w="4961" w:type="dxa"/>
            <w:shd w:val="clear" w:color="auto" w:fill="FFFFFF" w:themeFill="background1"/>
          </w:tcPr>
          <w:p w14:paraId="24DFAE11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Kino Indonesia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3AFD868A" w14:textId="77777777" w:rsidTr="00020667">
        <w:tc>
          <w:tcPr>
            <w:tcW w:w="993" w:type="dxa"/>
            <w:shd w:val="clear" w:color="auto" w:fill="FFFFFF" w:themeFill="background1"/>
          </w:tcPr>
          <w:p w14:paraId="20CB238B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16</w:t>
            </w:r>
          </w:p>
        </w:tc>
        <w:tc>
          <w:tcPr>
            <w:tcW w:w="1842" w:type="dxa"/>
            <w:shd w:val="clear" w:color="auto" w:fill="FFFFFF" w:themeFill="background1"/>
          </w:tcPr>
          <w:p w14:paraId="2C1F4A83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LSIP</w:t>
            </w:r>
          </w:p>
        </w:tc>
        <w:tc>
          <w:tcPr>
            <w:tcW w:w="4961" w:type="dxa"/>
            <w:shd w:val="clear" w:color="auto" w:fill="FFFFFF" w:themeFill="background1"/>
          </w:tcPr>
          <w:p w14:paraId="477A5436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PP London Sumatra Indonesia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0BE3165A" w14:textId="77777777" w:rsidTr="00020667">
        <w:tc>
          <w:tcPr>
            <w:tcW w:w="993" w:type="dxa"/>
            <w:shd w:val="clear" w:color="auto" w:fill="FFFFFF" w:themeFill="background1"/>
          </w:tcPr>
          <w:p w14:paraId="2B1F3DB1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17</w:t>
            </w:r>
          </w:p>
        </w:tc>
        <w:tc>
          <w:tcPr>
            <w:tcW w:w="1842" w:type="dxa"/>
            <w:shd w:val="clear" w:color="auto" w:fill="FFFFFF" w:themeFill="background1"/>
          </w:tcPr>
          <w:p w14:paraId="688E75CE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MIDI</w:t>
            </w:r>
          </w:p>
        </w:tc>
        <w:tc>
          <w:tcPr>
            <w:tcW w:w="4961" w:type="dxa"/>
            <w:shd w:val="clear" w:color="auto" w:fill="FFFFFF" w:themeFill="background1"/>
          </w:tcPr>
          <w:p w14:paraId="3C4A5D1E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Midi Utama Indonesia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15F604EA" w14:textId="77777777" w:rsidTr="00020667">
        <w:trPr>
          <w:trHeight w:val="517"/>
        </w:trPr>
        <w:tc>
          <w:tcPr>
            <w:tcW w:w="993" w:type="dxa"/>
            <w:shd w:val="clear" w:color="auto" w:fill="FFFFFF" w:themeFill="background1"/>
          </w:tcPr>
          <w:p w14:paraId="21DD34FE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18</w:t>
            </w:r>
          </w:p>
        </w:tc>
        <w:tc>
          <w:tcPr>
            <w:tcW w:w="1842" w:type="dxa"/>
            <w:shd w:val="clear" w:color="auto" w:fill="FFFFFF" w:themeFill="background1"/>
          </w:tcPr>
          <w:p w14:paraId="3E46B3E3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MLBI</w:t>
            </w:r>
          </w:p>
        </w:tc>
        <w:tc>
          <w:tcPr>
            <w:tcW w:w="4961" w:type="dxa"/>
            <w:shd w:val="clear" w:color="auto" w:fill="FFFFFF" w:themeFill="background1"/>
          </w:tcPr>
          <w:p w14:paraId="396FED79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Multi Bintang Indonesia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32E70305" w14:textId="77777777" w:rsidTr="00020667">
        <w:tc>
          <w:tcPr>
            <w:tcW w:w="993" w:type="dxa"/>
            <w:shd w:val="clear" w:color="auto" w:fill="FFFFFF" w:themeFill="background1"/>
          </w:tcPr>
          <w:p w14:paraId="1A274333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19</w:t>
            </w:r>
          </w:p>
        </w:tc>
        <w:tc>
          <w:tcPr>
            <w:tcW w:w="1842" w:type="dxa"/>
            <w:shd w:val="clear" w:color="auto" w:fill="FFFFFF" w:themeFill="background1"/>
          </w:tcPr>
          <w:p w14:paraId="6F49CC39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MYOR</w:t>
            </w:r>
          </w:p>
        </w:tc>
        <w:tc>
          <w:tcPr>
            <w:tcW w:w="4961" w:type="dxa"/>
            <w:shd w:val="clear" w:color="auto" w:fill="FFFFFF" w:themeFill="background1"/>
          </w:tcPr>
          <w:p w14:paraId="7D2C9898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F33992">
              <w:rPr>
                <w:rFonts w:ascii="Times New Roman" w:hAnsi="Times New Roman"/>
                <w:sz w:val="24"/>
              </w:rPr>
              <w:t>Mayora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Indah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24A3FBC9" w14:textId="77777777" w:rsidTr="00020667">
        <w:tc>
          <w:tcPr>
            <w:tcW w:w="993" w:type="dxa"/>
            <w:shd w:val="clear" w:color="auto" w:fill="FFFFFF" w:themeFill="background1"/>
          </w:tcPr>
          <w:p w14:paraId="636B9DC6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20</w:t>
            </w:r>
          </w:p>
        </w:tc>
        <w:tc>
          <w:tcPr>
            <w:tcW w:w="1842" w:type="dxa"/>
            <w:shd w:val="clear" w:color="auto" w:fill="FFFFFF" w:themeFill="background1"/>
          </w:tcPr>
          <w:p w14:paraId="32908F4B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RANC</w:t>
            </w:r>
          </w:p>
        </w:tc>
        <w:tc>
          <w:tcPr>
            <w:tcW w:w="4961" w:type="dxa"/>
            <w:shd w:val="clear" w:color="auto" w:fill="FFFFFF" w:themeFill="background1"/>
          </w:tcPr>
          <w:p w14:paraId="6ED60C55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Supra Boga Lestari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15DB4AA5" w14:textId="77777777" w:rsidTr="00020667">
        <w:tc>
          <w:tcPr>
            <w:tcW w:w="993" w:type="dxa"/>
            <w:shd w:val="clear" w:color="auto" w:fill="FFFFFF" w:themeFill="background1"/>
          </w:tcPr>
          <w:p w14:paraId="41FF1EDE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lastRenderedPageBreak/>
              <w:t>21</w:t>
            </w:r>
          </w:p>
        </w:tc>
        <w:tc>
          <w:tcPr>
            <w:tcW w:w="1842" w:type="dxa"/>
            <w:shd w:val="clear" w:color="auto" w:fill="FFFFFF" w:themeFill="background1"/>
          </w:tcPr>
          <w:p w14:paraId="7350041C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ROTI</w:t>
            </w:r>
          </w:p>
        </w:tc>
        <w:tc>
          <w:tcPr>
            <w:tcW w:w="4961" w:type="dxa"/>
            <w:shd w:val="clear" w:color="auto" w:fill="FFFFFF" w:themeFill="background1"/>
          </w:tcPr>
          <w:p w14:paraId="5FBAA1BA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Nippon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Indosari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Corpindo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02731F0E" w14:textId="77777777" w:rsidTr="00020667">
        <w:tc>
          <w:tcPr>
            <w:tcW w:w="993" w:type="dxa"/>
            <w:shd w:val="clear" w:color="auto" w:fill="FFFFFF" w:themeFill="background1"/>
          </w:tcPr>
          <w:p w14:paraId="18CB48E7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22</w:t>
            </w:r>
          </w:p>
        </w:tc>
        <w:tc>
          <w:tcPr>
            <w:tcW w:w="1842" w:type="dxa"/>
            <w:shd w:val="clear" w:color="auto" w:fill="FFFFFF" w:themeFill="background1"/>
          </w:tcPr>
          <w:p w14:paraId="49B878CB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SDPC</w:t>
            </w:r>
          </w:p>
        </w:tc>
        <w:tc>
          <w:tcPr>
            <w:tcW w:w="4961" w:type="dxa"/>
            <w:shd w:val="clear" w:color="auto" w:fill="FFFFFF" w:themeFill="background1"/>
          </w:tcPr>
          <w:p w14:paraId="44FEEA66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F33992">
              <w:rPr>
                <w:rFonts w:ascii="Times New Roman" w:hAnsi="Times New Roman"/>
                <w:sz w:val="24"/>
              </w:rPr>
              <w:t>Millenium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Pharmacon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International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79BE6A2B" w14:textId="77777777" w:rsidTr="00020667">
        <w:tc>
          <w:tcPr>
            <w:tcW w:w="993" w:type="dxa"/>
            <w:shd w:val="clear" w:color="auto" w:fill="FFFFFF" w:themeFill="background1"/>
          </w:tcPr>
          <w:p w14:paraId="157B00F4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23</w:t>
            </w:r>
          </w:p>
        </w:tc>
        <w:tc>
          <w:tcPr>
            <w:tcW w:w="1842" w:type="dxa"/>
            <w:shd w:val="clear" w:color="auto" w:fill="FFFFFF" w:themeFill="background1"/>
          </w:tcPr>
          <w:p w14:paraId="2AE05235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SKLT</w:t>
            </w:r>
          </w:p>
        </w:tc>
        <w:tc>
          <w:tcPr>
            <w:tcW w:w="4961" w:type="dxa"/>
            <w:shd w:val="clear" w:color="auto" w:fill="FFFFFF" w:themeFill="background1"/>
          </w:tcPr>
          <w:p w14:paraId="7ABE8342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F33992">
              <w:rPr>
                <w:rFonts w:ascii="Times New Roman" w:hAnsi="Times New Roman"/>
                <w:sz w:val="24"/>
              </w:rPr>
              <w:t>Sekar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Laut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02CDD263" w14:textId="77777777" w:rsidTr="00020667">
        <w:tc>
          <w:tcPr>
            <w:tcW w:w="993" w:type="dxa"/>
            <w:shd w:val="clear" w:color="auto" w:fill="FFFFFF" w:themeFill="background1"/>
          </w:tcPr>
          <w:p w14:paraId="18FBE2BE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24</w:t>
            </w:r>
          </w:p>
        </w:tc>
        <w:tc>
          <w:tcPr>
            <w:tcW w:w="1842" w:type="dxa"/>
            <w:shd w:val="clear" w:color="auto" w:fill="FFFFFF" w:themeFill="background1"/>
          </w:tcPr>
          <w:p w14:paraId="123654E3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SMAR</w:t>
            </w:r>
          </w:p>
        </w:tc>
        <w:tc>
          <w:tcPr>
            <w:tcW w:w="4961" w:type="dxa"/>
            <w:shd w:val="clear" w:color="auto" w:fill="FFFFFF" w:themeFill="background1"/>
          </w:tcPr>
          <w:p w14:paraId="49635557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Smart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7FEA80B2" w14:textId="77777777" w:rsidTr="00020667">
        <w:tc>
          <w:tcPr>
            <w:tcW w:w="993" w:type="dxa"/>
            <w:shd w:val="clear" w:color="auto" w:fill="FFFFFF" w:themeFill="background1"/>
          </w:tcPr>
          <w:p w14:paraId="2D0CC308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25</w:t>
            </w:r>
          </w:p>
        </w:tc>
        <w:tc>
          <w:tcPr>
            <w:tcW w:w="1842" w:type="dxa"/>
            <w:shd w:val="clear" w:color="auto" w:fill="FFFFFF" w:themeFill="background1"/>
          </w:tcPr>
          <w:p w14:paraId="5DA2E40C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SSMS</w:t>
            </w:r>
          </w:p>
        </w:tc>
        <w:tc>
          <w:tcPr>
            <w:tcW w:w="4961" w:type="dxa"/>
            <w:shd w:val="clear" w:color="auto" w:fill="FFFFFF" w:themeFill="background1"/>
          </w:tcPr>
          <w:p w14:paraId="4D137E8B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F33992">
              <w:rPr>
                <w:rFonts w:ascii="Times New Roman" w:hAnsi="Times New Roman"/>
                <w:sz w:val="24"/>
              </w:rPr>
              <w:t>Sawit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Sumbermas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Sarana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5D3D1CAF" w14:textId="77777777" w:rsidTr="00020667">
        <w:tc>
          <w:tcPr>
            <w:tcW w:w="993" w:type="dxa"/>
            <w:shd w:val="clear" w:color="auto" w:fill="FFFFFF" w:themeFill="background1"/>
          </w:tcPr>
          <w:p w14:paraId="62582393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26</w:t>
            </w:r>
          </w:p>
        </w:tc>
        <w:tc>
          <w:tcPr>
            <w:tcW w:w="1842" w:type="dxa"/>
            <w:shd w:val="clear" w:color="auto" w:fill="FFFFFF" w:themeFill="background1"/>
          </w:tcPr>
          <w:p w14:paraId="6A59A26E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STTP</w:t>
            </w:r>
          </w:p>
        </w:tc>
        <w:tc>
          <w:tcPr>
            <w:tcW w:w="4961" w:type="dxa"/>
            <w:shd w:val="clear" w:color="auto" w:fill="FFFFFF" w:themeFill="background1"/>
          </w:tcPr>
          <w:p w14:paraId="0BB9429C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F33992">
              <w:rPr>
                <w:rFonts w:ascii="Times New Roman" w:hAnsi="Times New Roman"/>
                <w:sz w:val="24"/>
              </w:rPr>
              <w:t>Siantar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Top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3D815B75" w14:textId="77777777" w:rsidTr="00020667">
        <w:tc>
          <w:tcPr>
            <w:tcW w:w="993" w:type="dxa"/>
            <w:shd w:val="clear" w:color="auto" w:fill="FFFFFF" w:themeFill="background1"/>
          </w:tcPr>
          <w:p w14:paraId="0C824064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27</w:t>
            </w:r>
          </w:p>
        </w:tc>
        <w:tc>
          <w:tcPr>
            <w:tcW w:w="1842" w:type="dxa"/>
            <w:shd w:val="clear" w:color="auto" w:fill="FFFFFF" w:themeFill="background1"/>
          </w:tcPr>
          <w:p w14:paraId="7BECF57F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TBLA</w:t>
            </w:r>
          </w:p>
        </w:tc>
        <w:tc>
          <w:tcPr>
            <w:tcW w:w="4961" w:type="dxa"/>
            <w:shd w:val="clear" w:color="auto" w:fill="FFFFFF" w:themeFill="background1"/>
          </w:tcPr>
          <w:p w14:paraId="4C92F9AE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Tunas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Baru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Lampung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F33992" w14:paraId="1E3E8DD8" w14:textId="77777777" w:rsidTr="00020667">
        <w:tc>
          <w:tcPr>
            <w:tcW w:w="993" w:type="dxa"/>
            <w:shd w:val="clear" w:color="auto" w:fill="FFFFFF" w:themeFill="background1"/>
          </w:tcPr>
          <w:p w14:paraId="269E69C7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28</w:t>
            </w:r>
          </w:p>
        </w:tc>
        <w:tc>
          <w:tcPr>
            <w:tcW w:w="1842" w:type="dxa"/>
            <w:shd w:val="clear" w:color="auto" w:fill="FFFFFF" w:themeFill="background1"/>
          </w:tcPr>
          <w:p w14:paraId="264CBBB4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TGKA</w:t>
            </w:r>
          </w:p>
        </w:tc>
        <w:tc>
          <w:tcPr>
            <w:tcW w:w="4961" w:type="dxa"/>
            <w:shd w:val="clear" w:color="auto" w:fill="FFFFFF" w:themeFill="background1"/>
          </w:tcPr>
          <w:p w14:paraId="68C9BC02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proofErr w:type="spellStart"/>
            <w:r w:rsidRPr="00F33992">
              <w:rPr>
                <w:rFonts w:ascii="Times New Roman" w:hAnsi="Times New Roman"/>
                <w:sz w:val="24"/>
              </w:rPr>
              <w:t>Tigaraksa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 xml:space="preserve"> Satria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  <w:tr w:rsidR="00263489" w:rsidRPr="00900568" w14:paraId="10BA6865" w14:textId="77777777" w:rsidTr="00020667">
        <w:tc>
          <w:tcPr>
            <w:tcW w:w="993" w:type="dxa"/>
            <w:shd w:val="clear" w:color="auto" w:fill="FFFFFF" w:themeFill="background1"/>
          </w:tcPr>
          <w:p w14:paraId="60D44745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29</w:t>
            </w:r>
          </w:p>
        </w:tc>
        <w:tc>
          <w:tcPr>
            <w:tcW w:w="1842" w:type="dxa"/>
            <w:shd w:val="clear" w:color="auto" w:fill="FFFFFF" w:themeFill="background1"/>
          </w:tcPr>
          <w:p w14:paraId="4ABF1DEC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>UNVR</w:t>
            </w:r>
          </w:p>
        </w:tc>
        <w:tc>
          <w:tcPr>
            <w:tcW w:w="4961" w:type="dxa"/>
            <w:shd w:val="clear" w:color="auto" w:fill="FFFFFF" w:themeFill="background1"/>
          </w:tcPr>
          <w:p w14:paraId="20EBCA3E" w14:textId="77777777" w:rsidR="00263489" w:rsidRPr="00F33992" w:rsidRDefault="00263489" w:rsidP="00020667">
            <w:pPr>
              <w:spacing w:after="0" w:line="480" w:lineRule="auto"/>
              <w:jc w:val="center"/>
              <w:rPr>
                <w:rFonts w:ascii="Times New Roman" w:hAnsi="Times New Roman"/>
                <w:sz w:val="24"/>
              </w:rPr>
            </w:pPr>
            <w:r w:rsidRPr="00F33992">
              <w:rPr>
                <w:rFonts w:ascii="Times New Roman" w:hAnsi="Times New Roman"/>
                <w:sz w:val="24"/>
              </w:rPr>
              <w:t xml:space="preserve">Unilever Indonesia </w:t>
            </w:r>
            <w:proofErr w:type="spellStart"/>
            <w:r w:rsidRPr="00F33992">
              <w:rPr>
                <w:rFonts w:ascii="Times New Roman" w:hAnsi="Times New Roman"/>
                <w:sz w:val="24"/>
              </w:rPr>
              <w:t>Tbk</w:t>
            </w:r>
            <w:proofErr w:type="spellEnd"/>
            <w:r w:rsidRPr="00F33992">
              <w:rPr>
                <w:rFonts w:ascii="Times New Roman" w:hAnsi="Times New Roman"/>
                <w:sz w:val="24"/>
              </w:rPr>
              <w:t>.</w:t>
            </w:r>
          </w:p>
        </w:tc>
      </w:tr>
    </w:tbl>
    <w:p w14:paraId="5A43A330" w14:textId="77777777" w:rsidR="00263489" w:rsidRPr="00371F1E" w:rsidRDefault="00263489" w:rsidP="00263489">
      <w:pPr>
        <w:spacing w:after="0"/>
        <w:jc w:val="center"/>
        <w:rPr>
          <w:rFonts w:ascii="Times New Roman" w:hAnsi="Times New Roman"/>
          <w:sz w:val="24"/>
        </w:rPr>
      </w:pPr>
    </w:p>
    <w:p w14:paraId="6FD840A0" w14:textId="77777777" w:rsidR="00263489" w:rsidRDefault="00263489" w:rsidP="00263489"/>
    <w:p w14:paraId="5634324F" w14:textId="77777777" w:rsidR="00263489" w:rsidRDefault="00263489" w:rsidP="00263489"/>
    <w:p w14:paraId="2B7AE807" w14:textId="77777777" w:rsidR="00263489" w:rsidRDefault="00263489" w:rsidP="00263489"/>
    <w:p w14:paraId="25241A87" w14:textId="77777777" w:rsidR="00263489" w:rsidRDefault="00263489" w:rsidP="00263489"/>
    <w:p w14:paraId="751A798B" w14:textId="77777777" w:rsidR="00263489" w:rsidRDefault="00263489" w:rsidP="00263489"/>
    <w:p w14:paraId="13B5B4CC" w14:textId="77777777" w:rsidR="00263489" w:rsidRDefault="00263489" w:rsidP="00263489">
      <w:pPr>
        <w:sectPr w:rsidR="00263489" w:rsidSect="00377A19">
          <w:pgSz w:w="11906" w:h="16838" w:code="9"/>
          <w:pgMar w:top="2268" w:right="1701" w:bottom="1701" w:left="2268" w:header="708" w:footer="708" w:gutter="0"/>
          <w:cols w:space="708"/>
          <w:titlePg/>
          <w:docGrid w:linePitch="360"/>
        </w:sectPr>
      </w:pPr>
    </w:p>
    <w:p w14:paraId="3CE5ADC8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  <w:r w:rsidRPr="007D13D1">
        <w:rPr>
          <w:rFonts w:ascii="Times New Roman" w:hAnsi="Times New Roman"/>
          <w:sz w:val="24"/>
        </w:rPr>
        <w:lastRenderedPageBreak/>
        <w:t>Lampiran 2</w:t>
      </w:r>
    </w:p>
    <w:p w14:paraId="5248A9EC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Output dan SPSS</w:t>
      </w:r>
    </w:p>
    <w:p w14:paraId="48AB9B86" w14:textId="77777777" w:rsidR="00263489" w:rsidRPr="007D13D1" w:rsidRDefault="00263489" w:rsidP="00263489">
      <w:pPr>
        <w:jc w:val="center"/>
        <w:rPr>
          <w:rFonts w:ascii="Times New Roman" w:hAnsi="Times New Roman"/>
          <w:sz w:val="24"/>
        </w:rPr>
      </w:pPr>
    </w:p>
    <w:tbl>
      <w:tblPr>
        <w:tblW w:w="8147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18" w:space="0" w:color="auto"/>
          <w:insideV w:val="single" w:sz="18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59"/>
        <w:gridCol w:w="1029"/>
        <w:gridCol w:w="1077"/>
        <w:gridCol w:w="1107"/>
        <w:gridCol w:w="1030"/>
        <w:gridCol w:w="1445"/>
      </w:tblGrid>
      <w:tr w:rsidR="00263489" w:rsidRPr="00835587" w14:paraId="3FFE38D3" w14:textId="77777777" w:rsidTr="00020667">
        <w:trPr>
          <w:cantSplit/>
        </w:trPr>
        <w:tc>
          <w:tcPr>
            <w:tcW w:w="8147" w:type="dxa"/>
            <w:gridSpan w:val="6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FFFFF"/>
            <w:vAlign w:val="center"/>
          </w:tcPr>
          <w:p w14:paraId="7A7A46E2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835587">
              <w:rPr>
                <w:rFonts w:ascii="Arial" w:hAnsi="Arial" w:cs="Arial"/>
                <w:b/>
                <w:bCs/>
                <w:color w:val="010205"/>
              </w:rPr>
              <w:t>Descriptive Statistics</w:t>
            </w:r>
          </w:p>
        </w:tc>
      </w:tr>
      <w:tr w:rsidR="00263489" w:rsidRPr="00835587" w14:paraId="778481D2" w14:textId="77777777" w:rsidTr="00020667">
        <w:trPr>
          <w:cantSplit/>
        </w:trPr>
        <w:tc>
          <w:tcPr>
            <w:tcW w:w="2459" w:type="dxa"/>
            <w:tcBorders>
              <w:top w:val="single" w:sz="18" w:space="0" w:color="auto"/>
            </w:tcBorders>
            <w:shd w:val="clear" w:color="auto" w:fill="FFFFFF"/>
            <w:vAlign w:val="bottom"/>
          </w:tcPr>
          <w:p w14:paraId="16D6BFB6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18" w:space="0" w:color="auto"/>
            </w:tcBorders>
            <w:shd w:val="clear" w:color="auto" w:fill="FFFFFF"/>
            <w:vAlign w:val="bottom"/>
          </w:tcPr>
          <w:p w14:paraId="4785606A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1077" w:type="dxa"/>
            <w:tcBorders>
              <w:top w:val="single" w:sz="18" w:space="0" w:color="auto"/>
            </w:tcBorders>
            <w:shd w:val="clear" w:color="auto" w:fill="FFFFFF"/>
            <w:vAlign w:val="bottom"/>
          </w:tcPr>
          <w:p w14:paraId="62D09E4B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Minimum</w:t>
            </w:r>
          </w:p>
        </w:tc>
        <w:tc>
          <w:tcPr>
            <w:tcW w:w="1107" w:type="dxa"/>
            <w:tcBorders>
              <w:top w:val="single" w:sz="18" w:space="0" w:color="auto"/>
            </w:tcBorders>
            <w:shd w:val="clear" w:color="auto" w:fill="FFFFFF"/>
            <w:vAlign w:val="bottom"/>
          </w:tcPr>
          <w:p w14:paraId="785590A3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Maximum</w:t>
            </w:r>
          </w:p>
        </w:tc>
        <w:tc>
          <w:tcPr>
            <w:tcW w:w="1030" w:type="dxa"/>
            <w:tcBorders>
              <w:top w:val="single" w:sz="18" w:space="0" w:color="auto"/>
            </w:tcBorders>
            <w:shd w:val="clear" w:color="auto" w:fill="FFFFFF"/>
            <w:vAlign w:val="bottom"/>
          </w:tcPr>
          <w:p w14:paraId="059AC4EA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Mean</w:t>
            </w:r>
          </w:p>
        </w:tc>
        <w:tc>
          <w:tcPr>
            <w:tcW w:w="1445" w:type="dxa"/>
            <w:tcBorders>
              <w:top w:val="single" w:sz="18" w:space="0" w:color="auto"/>
            </w:tcBorders>
            <w:shd w:val="clear" w:color="auto" w:fill="FFFFFF"/>
            <w:vAlign w:val="bottom"/>
          </w:tcPr>
          <w:p w14:paraId="1D80F6B0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Std. Deviation</w:t>
            </w:r>
          </w:p>
        </w:tc>
      </w:tr>
      <w:tr w:rsidR="00263489" w:rsidRPr="00835587" w14:paraId="349C622B" w14:textId="77777777" w:rsidTr="00020667">
        <w:trPr>
          <w:cantSplit/>
        </w:trPr>
        <w:tc>
          <w:tcPr>
            <w:tcW w:w="2459" w:type="dxa"/>
            <w:shd w:val="clear" w:color="auto" w:fill="FFFFFF" w:themeFill="background1"/>
          </w:tcPr>
          <w:p w14:paraId="317544DC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PREFERENSI RISIKO EKSEKUTIF</w:t>
            </w:r>
          </w:p>
        </w:tc>
        <w:tc>
          <w:tcPr>
            <w:tcW w:w="1029" w:type="dxa"/>
            <w:shd w:val="clear" w:color="auto" w:fill="FFFFFF"/>
          </w:tcPr>
          <w:p w14:paraId="7ADF713A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145</w:t>
            </w:r>
          </w:p>
        </w:tc>
        <w:tc>
          <w:tcPr>
            <w:tcW w:w="1077" w:type="dxa"/>
            <w:shd w:val="clear" w:color="auto" w:fill="FFFFFF"/>
          </w:tcPr>
          <w:p w14:paraId="6907BEF2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-8.52</w:t>
            </w:r>
          </w:p>
        </w:tc>
        <w:tc>
          <w:tcPr>
            <w:tcW w:w="1107" w:type="dxa"/>
            <w:shd w:val="clear" w:color="auto" w:fill="FFFFFF"/>
          </w:tcPr>
          <w:p w14:paraId="693533EF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1.61</w:t>
            </w:r>
          </w:p>
        </w:tc>
        <w:tc>
          <w:tcPr>
            <w:tcW w:w="1030" w:type="dxa"/>
            <w:shd w:val="clear" w:color="auto" w:fill="FFFFFF"/>
          </w:tcPr>
          <w:p w14:paraId="391658DA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.3301</w:t>
            </w:r>
          </w:p>
        </w:tc>
        <w:tc>
          <w:tcPr>
            <w:tcW w:w="1445" w:type="dxa"/>
            <w:shd w:val="clear" w:color="auto" w:fill="FFFFFF"/>
          </w:tcPr>
          <w:p w14:paraId="295B74CB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.93122</w:t>
            </w:r>
          </w:p>
        </w:tc>
      </w:tr>
      <w:tr w:rsidR="00263489" w:rsidRPr="00835587" w14:paraId="468BFDB3" w14:textId="77777777" w:rsidTr="00020667">
        <w:trPr>
          <w:cantSplit/>
        </w:trPr>
        <w:tc>
          <w:tcPr>
            <w:tcW w:w="2459" w:type="dxa"/>
            <w:shd w:val="clear" w:color="auto" w:fill="FFFFFF" w:themeFill="background1"/>
          </w:tcPr>
          <w:p w14:paraId="6E6EDDF7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TARIF PAJAK EFEKTIF</w:t>
            </w:r>
          </w:p>
        </w:tc>
        <w:tc>
          <w:tcPr>
            <w:tcW w:w="1029" w:type="dxa"/>
            <w:shd w:val="clear" w:color="auto" w:fill="FFFFFF"/>
          </w:tcPr>
          <w:p w14:paraId="2E463E79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145</w:t>
            </w:r>
          </w:p>
        </w:tc>
        <w:tc>
          <w:tcPr>
            <w:tcW w:w="1077" w:type="dxa"/>
            <w:shd w:val="clear" w:color="auto" w:fill="FFFFFF"/>
          </w:tcPr>
          <w:p w14:paraId="57D7779B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4.90</w:t>
            </w:r>
          </w:p>
        </w:tc>
        <w:tc>
          <w:tcPr>
            <w:tcW w:w="1107" w:type="dxa"/>
            <w:shd w:val="clear" w:color="auto" w:fill="FFFFFF"/>
          </w:tcPr>
          <w:p w14:paraId="00145260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5.96</w:t>
            </w:r>
          </w:p>
        </w:tc>
        <w:tc>
          <w:tcPr>
            <w:tcW w:w="1030" w:type="dxa"/>
            <w:shd w:val="clear" w:color="auto" w:fill="FFFFFF"/>
          </w:tcPr>
          <w:p w14:paraId="26A8D0EB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5.4780</w:t>
            </w:r>
          </w:p>
        </w:tc>
        <w:tc>
          <w:tcPr>
            <w:tcW w:w="1445" w:type="dxa"/>
            <w:shd w:val="clear" w:color="auto" w:fill="FFFFFF"/>
          </w:tcPr>
          <w:p w14:paraId="35638903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.20340</w:t>
            </w:r>
          </w:p>
        </w:tc>
      </w:tr>
      <w:tr w:rsidR="00263489" w:rsidRPr="00835587" w14:paraId="476DB6B1" w14:textId="77777777" w:rsidTr="00020667">
        <w:trPr>
          <w:cantSplit/>
        </w:trPr>
        <w:tc>
          <w:tcPr>
            <w:tcW w:w="2459" w:type="dxa"/>
            <w:shd w:val="clear" w:color="auto" w:fill="FFFFFF" w:themeFill="background1"/>
          </w:tcPr>
          <w:p w14:paraId="03908C0E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INTENSITAS PERSEDIAAN</w:t>
            </w:r>
          </w:p>
        </w:tc>
        <w:tc>
          <w:tcPr>
            <w:tcW w:w="1029" w:type="dxa"/>
            <w:shd w:val="clear" w:color="auto" w:fill="FFFFFF"/>
          </w:tcPr>
          <w:p w14:paraId="5B59A843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145</w:t>
            </w:r>
          </w:p>
        </w:tc>
        <w:tc>
          <w:tcPr>
            <w:tcW w:w="1077" w:type="dxa"/>
            <w:shd w:val="clear" w:color="auto" w:fill="FFFFFF"/>
          </w:tcPr>
          <w:p w14:paraId="1998EE81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2.40</w:t>
            </w:r>
          </w:p>
        </w:tc>
        <w:tc>
          <w:tcPr>
            <w:tcW w:w="1107" w:type="dxa"/>
            <w:shd w:val="clear" w:color="auto" w:fill="FFFFFF"/>
          </w:tcPr>
          <w:p w14:paraId="1B028E60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6.34</w:t>
            </w:r>
          </w:p>
        </w:tc>
        <w:tc>
          <w:tcPr>
            <w:tcW w:w="1030" w:type="dxa"/>
            <w:shd w:val="clear" w:color="auto" w:fill="FFFFFF"/>
          </w:tcPr>
          <w:p w14:paraId="4C1CC59A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4.8414</w:t>
            </w:r>
          </w:p>
        </w:tc>
        <w:tc>
          <w:tcPr>
            <w:tcW w:w="1445" w:type="dxa"/>
            <w:shd w:val="clear" w:color="auto" w:fill="FFFFFF"/>
          </w:tcPr>
          <w:p w14:paraId="06D57ECA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.78687</w:t>
            </w:r>
          </w:p>
        </w:tc>
      </w:tr>
      <w:tr w:rsidR="00263489" w:rsidRPr="00835587" w14:paraId="482A18D6" w14:textId="77777777" w:rsidTr="00020667">
        <w:trPr>
          <w:cantSplit/>
        </w:trPr>
        <w:tc>
          <w:tcPr>
            <w:tcW w:w="2459" w:type="dxa"/>
            <w:shd w:val="clear" w:color="auto" w:fill="FFFFFF" w:themeFill="background1"/>
          </w:tcPr>
          <w:p w14:paraId="57067DB0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PENGHINDARAN PAJAK</w:t>
            </w:r>
          </w:p>
        </w:tc>
        <w:tc>
          <w:tcPr>
            <w:tcW w:w="1029" w:type="dxa"/>
            <w:shd w:val="clear" w:color="auto" w:fill="FFFFFF"/>
          </w:tcPr>
          <w:p w14:paraId="2F10BD87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145</w:t>
            </w:r>
          </w:p>
        </w:tc>
        <w:tc>
          <w:tcPr>
            <w:tcW w:w="1077" w:type="dxa"/>
            <w:shd w:val="clear" w:color="auto" w:fill="FFFFFF"/>
          </w:tcPr>
          <w:p w14:paraId="3043AFCC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4.19</w:t>
            </w:r>
          </w:p>
        </w:tc>
        <w:tc>
          <w:tcPr>
            <w:tcW w:w="1107" w:type="dxa"/>
            <w:shd w:val="clear" w:color="auto" w:fill="FFFFFF"/>
          </w:tcPr>
          <w:p w14:paraId="2FBBF117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7.15</w:t>
            </w:r>
          </w:p>
        </w:tc>
        <w:tc>
          <w:tcPr>
            <w:tcW w:w="1030" w:type="dxa"/>
            <w:shd w:val="clear" w:color="auto" w:fill="FFFFFF"/>
          </w:tcPr>
          <w:p w14:paraId="581CB9E0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5.4356</w:t>
            </w:r>
          </w:p>
        </w:tc>
        <w:tc>
          <w:tcPr>
            <w:tcW w:w="1445" w:type="dxa"/>
            <w:shd w:val="clear" w:color="auto" w:fill="FFFFFF"/>
          </w:tcPr>
          <w:p w14:paraId="61139AE4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.50651</w:t>
            </w:r>
          </w:p>
        </w:tc>
      </w:tr>
      <w:tr w:rsidR="00263489" w:rsidRPr="00835587" w14:paraId="24F1F31D" w14:textId="77777777" w:rsidTr="00020667">
        <w:trPr>
          <w:cantSplit/>
        </w:trPr>
        <w:tc>
          <w:tcPr>
            <w:tcW w:w="2459" w:type="dxa"/>
            <w:shd w:val="clear" w:color="auto" w:fill="FFFFFF" w:themeFill="background1"/>
          </w:tcPr>
          <w:p w14:paraId="120794D3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Valid N (listwise)</w:t>
            </w:r>
          </w:p>
        </w:tc>
        <w:tc>
          <w:tcPr>
            <w:tcW w:w="1029" w:type="dxa"/>
            <w:shd w:val="clear" w:color="auto" w:fill="FFFFFF"/>
          </w:tcPr>
          <w:p w14:paraId="47E51647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145</w:t>
            </w:r>
          </w:p>
        </w:tc>
        <w:tc>
          <w:tcPr>
            <w:tcW w:w="1077" w:type="dxa"/>
            <w:shd w:val="clear" w:color="auto" w:fill="FFFFFF"/>
            <w:vAlign w:val="center"/>
          </w:tcPr>
          <w:p w14:paraId="3A948167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07" w:type="dxa"/>
            <w:shd w:val="clear" w:color="auto" w:fill="FFFFFF"/>
            <w:vAlign w:val="center"/>
          </w:tcPr>
          <w:p w14:paraId="6E351D90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30" w:type="dxa"/>
            <w:shd w:val="clear" w:color="auto" w:fill="FFFFFF"/>
            <w:vAlign w:val="center"/>
          </w:tcPr>
          <w:p w14:paraId="06BC12A7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45" w:type="dxa"/>
            <w:shd w:val="clear" w:color="auto" w:fill="FFFFFF"/>
            <w:vAlign w:val="center"/>
          </w:tcPr>
          <w:p w14:paraId="78245586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710855B5" w14:textId="77777777" w:rsidR="00263489" w:rsidRPr="007D13D1" w:rsidRDefault="00263489" w:rsidP="00263489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i/>
          <w:sz w:val="24"/>
          <w:szCs w:val="24"/>
        </w:rPr>
      </w:pPr>
      <w:proofErr w:type="spellStart"/>
      <w:r w:rsidRPr="007D13D1">
        <w:rPr>
          <w:rFonts w:ascii="Times New Roman" w:hAnsi="Times New Roman"/>
          <w:b/>
          <w:i/>
          <w:sz w:val="24"/>
          <w:szCs w:val="24"/>
        </w:rPr>
        <w:t>Sumber</w:t>
      </w:r>
      <w:proofErr w:type="spellEnd"/>
      <w:r w:rsidRPr="007D13D1">
        <w:rPr>
          <w:rFonts w:ascii="Times New Roman" w:hAnsi="Times New Roman"/>
          <w:b/>
          <w:i/>
          <w:sz w:val="24"/>
          <w:szCs w:val="24"/>
        </w:rPr>
        <w:t>:</w:t>
      </w:r>
      <w:r w:rsidRPr="007D13D1">
        <w:rPr>
          <w:rFonts w:ascii="Times New Roman" w:hAnsi="Times New Roman"/>
          <w:i/>
          <w:sz w:val="24"/>
          <w:szCs w:val="24"/>
        </w:rPr>
        <w:t xml:space="preserve"> Data </w:t>
      </w:r>
      <w:proofErr w:type="spellStart"/>
      <w:r w:rsidRPr="007D13D1">
        <w:rPr>
          <w:rFonts w:ascii="Times New Roman" w:hAnsi="Times New Roman"/>
          <w:i/>
          <w:sz w:val="24"/>
          <w:szCs w:val="24"/>
        </w:rPr>
        <w:t>Sekunder</w:t>
      </w:r>
      <w:proofErr w:type="spellEnd"/>
      <w:r w:rsidRPr="007D13D1">
        <w:rPr>
          <w:rFonts w:ascii="Times New Roman" w:hAnsi="Times New Roman"/>
          <w:i/>
          <w:sz w:val="24"/>
          <w:szCs w:val="24"/>
        </w:rPr>
        <w:t xml:space="preserve"> yang </w:t>
      </w:r>
      <w:proofErr w:type="spellStart"/>
      <w:r w:rsidRPr="007D13D1">
        <w:rPr>
          <w:rFonts w:ascii="Times New Roman" w:hAnsi="Times New Roman"/>
          <w:i/>
          <w:sz w:val="24"/>
          <w:szCs w:val="24"/>
        </w:rPr>
        <w:t>diolah</w:t>
      </w:r>
      <w:proofErr w:type="spellEnd"/>
      <w:r w:rsidRPr="007D13D1">
        <w:rPr>
          <w:rFonts w:ascii="Times New Roman" w:hAnsi="Times New Roman"/>
          <w:i/>
          <w:sz w:val="24"/>
          <w:szCs w:val="24"/>
        </w:rPr>
        <w:t>, 2022</w:t>
      </w:r>
    </w:p>
    <w:p w14:paraId="67CCE71B" w14:textId="77777777" w:rsidR="00263489" w:rsidRPr="00835587" w:rsidRDefault="00263489" w:rsidP="00263489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3ACAD572" w14:textId="77777777" w:rsidR="00263489" w:rsidRDefault="00263489" w:rsidP="00263489">
      <w:pPr>
        <w:spacing w:before="240" w:after="0" w:line="240" w:lineRule="auto"/>
        <w:ind w:left="1440" w:firstLine="720"/>
        <w:rPr>
          <w:rFonts w:ascii="Times New Roman" w:hAnsi="Times New Roman"/>
          <w:b/>
          <w:bCs/>
          <w:sz w:val="24"/>
        </w:rPr>
      </w:pPr>
    </w:p>
    <w:p w14:paraId="126B39B4" w14:textId="77777777" w:rsidR="00263489" w:rsidRDefault="00263489" w:rsidP="00263489">
      <w:pPr>
        <w:spacing w:before="240" w:after="0" w:line="240" w:lineRule="auto"/>
        <w:ind w:left="1440" w:firstLine="720"/>
        <w:rPr>
          <w:rFonts w:ascii="Times New Roman" w:hAnsi="Times New Roman"/>
          <w:b/>
          <w:bCs/>
          <w:sz w:val="24"/>
        </w:rPr>
      </w:pPr>
    </w:p>
    <w:p w14:paraId="36916637" w14:textId="77777777" w:rsidR="00263489" w:rsidRPr="00C016CC" w:rsidRDefault="00263489" w:rsidP="00263489">
      <w:pPr>
        <w:spacing w:before="240" w:after="0" w:line="240" w:lineRule="auto"/>
        <w:ind w:left="1440" w:firstLine="720"/>
        <w:rPr>
          <w:rFonts w:ascii="Times New Roman" w:hAnsi="Times New Roman"/>
          <w:sz w:val="24"/>
        </w:rPr>
      </w:pPr>
      <w:r w:rsidRPr="00C016CC">
        <w:rPr>
          <w:rFonts w:ascii="Times New Roman" w:hAnsi="Times New Roman"/>
          <w:b/>
          <w:bCs/>
          <w:sz w:val="24"/>
        </w:rPr>
        <w:t>One-Sample Kolmogorov-Smirnov Test</w:t>
      </w:r>
    </w:p>
    <w:tbl>
      <w:tblPr>
        <w:tblpPr w:leftFromText="180" w:rightFromText="180" w:vertAnchor="page" w:horzAnchor="margin" w:tblpXSpec="center" w:tblpY="8942"/>
        <w:tblW w:w="5022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18" w:space="0" w:color="auto"/>
          <w:insideV w:val="single" w:sz="18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288"/>
        <w:gridCol w:w="1353"/>
        <w:gridCol w:w="1381"/>
      </w:tblGrid>
      <w:tr w:rsidR="00263489" w:rsidRPr="00835587" w14:paraId="73543865" w14:textId="77777777" w:rsidTr="00020667">
        <w:trPr>
          <w:cantSplit/>
          <w:trHeight w:val="618"/>
        </w:trPr>
        <w:tc>
          <w:tcPr>
            <w:tcW w:w="3641" w:type="dxa"/>
            <w:gridSpan w:val="2"/>
            <w:tcBorders>
              <w:top w:val="single" w:sz="18" w:space="0" w:color="auto"/>
            </w:tcBorders>
            <w:shd w:val="clear" w:color="auto" w:fill="FFFFFF"/>
            <w:vAlign w:val="bottom"/>
          </w:tcPr>
          <w:p w14:paraId="030B0BD3" w14:textId="77777777" w:rsidR="00263489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  <w:p w14:paraId="59D147D6" w14:textId="77777777" w:rsidR="00263489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  <w:p w14:paraId="4CBDC0B3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81" w:type="dxa"/>
            <w:tcBorders>
              <w:top w:val="single" w:sz="18" w:space="0" w:color="auto"/>
            </w:tcBorders>
            <w:shd w:val="clear" w:color="auto" w:fill="FFFFFF"/>
            <w:vAlign w:val="bottom"/>
          </w:tcPr>
          <w:p w14:paraId="26966959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Unstandardized Predicted Value</w:t>
            </w:r>
          </w:p>
        </w:tc>
      </w:tr>
      <w:tr w:rsidR="00263489" w:rsidRPr="00835587" w14:paraId="4A2EB757" w14:textId="77777777" w:rsidTr="00020667">
        <w:trPr>
          <w:cantSplit/>
          <w:trHeight w:val="302"/>
        </w:trPr>
        <w:tc>
          <w:tcPr>
            <w:tcW w:w="3641" w:type="dxa"/>
            <w:gridSpan w:val="2"/>
            <w:shd w:val="clear" w:color="auto" w:fill="FFFFFF" w:themeFill="background1"/>
          </w:tcPr>
          <w:p w14:paraId="01047C52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1381" w:type="dxa"/>
            <w:shd w:val="clear" w:color="auto" w:fill="FFFFFF"/>
          </w:tcPr>
          <w:p w14:paraId="2422128F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145</w:t>
            </w:r>
          </w:p>
        </w:tc>
      </w:tr>
      <w:tr w:rsidR="00263489" w:rsidRPr="00835587" w14:paraId="62D22D6D" w14:textId="77777777" w:rsidTr="00020667">
        <w:trPr>
          <w:cantSplit/>
          <w:trHeight w:val="316"/>
        </w:trPr>
        <w:tc>
          <w:tcPr>
            <w:tcW w:w="2288" w:type="dxa"/>
            <w:vMerge w:val="restart"/>
            <w:shd w:val="clear" w:color="auto" w:fill="FFFFFF" w:themeFill="background1"/>
          </w:tcPr>
          <w:p w14:paraId="7D3C5D34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 xml:space="preserve">Normal </w:t>
            </w:r>
            <w:proofErr w:type="spellStart"/>
            <w:proofErr w:type="gramStart"/>
            <w:r w:rsidRPr="00835587">
              <w:rPr>
                <w:rFonts w:ascii="Arial" w:hAnsi="Arial" w:cs="Arial"/>
                <w:sz w:val="18"/>
                <w:szCs w:val="18"/>
              </w:rPr>
              <w:t>Parameters</w:t>
            </w:r>
            <w:r w:rsidRPr="00835587">
              <w:rPr>
                <w:rFonts w:ascii="Arial" w:hAnsi="Arial" w:cs="Arial"/>
                <w:sz w:val="18"/>
                <w:szCs w:val="18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1353" w:type="dxa"/>
            <w:shd w:val="clear" w:color="auto" w:fill="FFFFFF" w:themeFill="background1"/>
          </w:tcPr>
          <w:p w14:paraId="0FD09F43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Mean</w:t>
            </w:r>
          </w:p>
        </w:tc>
        <w:tc>
          <w:tcPr>
            <w:tcW w:w="1381" w:type="dxa"/>
            <w:shd w:val="clear" w:color="auto" w:fill="FFFFFF"/>
          </w:tcPr>
          <w:p w14:paraId="517A7B1F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5.4355673</w:t>
            </w:r>
          </w:p>
        </w:tc>
      </w:tr>
      <w:tr w:rsidR="00263489" w:rsidRPr="00835587" w14:paraId="6310D59A" w14:textId="77777777" w:rsidTr="00020667">
        <w:trPr>
          <w:cantSplit/>
          <w:trHeight w:val="345"/>
        </w:trPr>
        <w:tc>
          <w:tcPr>
            <w:tcW w:w="2288" w:type="dxa"/>
            <w:vMerge/>
            <w:shd w:val="clear" w:color="auto" w:fill="FFFFFF" w:themeFill="background1"/>
          </w:tcPr>
          <w:p w14:paraId="34258E48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53" w:type="dxa"/>
            <w:shd w:val="clear" w:color="auto" w:fill="FFFFFF" w:themeFill="background1"/>
          </w:tcPr>
          <w:p w14:paraId="1FD03846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Std. Deviation</w:t>
            </w:r>
          </w:p>
        </w:tc>
        <w:tc>
          <w:tcPr>
            <w:tcW w:w="1381" w:type="dxa"/>
            <w:shd w:val="clear" w:color="auto" w:fill="FFFFFF"/>
          </w:tcPr>
          <w:p w14:paraId="120BA049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.19094854</w:t>
            </w:r>
          </w:p>
        </w:tc>
      </w:tr>
      <w:tr w:rsidR="00263489" w:rsidRPr="00835587" w14:paraId="3CE59EAC" w14:textId="77777777" w:rsidTr="00020667">
        <w:trPr>
          <w:cantSplit/>
          <w:trHeight w:val="302"/>
        </w:trPr>
        <w:tc>
          <w:tcPr>
            <w:tcW w:w="2288" w:type="dxa"/>
            <w:vMerge w:val="restart"/>
            <w:shd w:val="clear" w:color="auto" w:fill="FFFFFF" w:themeFill="background1"/>
          </w:tcPr>
          <w:p w14:paraId="17DF60EB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Most Extreme Differences</w:t>
            </w:r>
          </w:p>
        </w:tc>
        <w:tc>
          <w:tcPr>
            <w:tcW w:w="1353" w:type="dxa"/>
            <w:shd w:val="clear" w:color="auto" w:fill="FFFFFF" w:themeFill="background1"/>
          </w:tcPr>
          <w:p w14:paraId="6F95E764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Absolute</w:t>
            </w:r>
          </w:p>
        </w:tc>
        <w:tc>
          <w:tcPr>
            <w:tcW w:w="1381" w:type="dxa"/>
            <w:shd w:val="clear" w:color="auto" w:fill="FFFFFF"/>
          </w:tcPr>
          <w:p w14:paraId="64DAE73B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.045</w:t>
            </w:r>
          </w:p>
        </w:tc>
      </w:tr>
      <w:tr w:rsidR="00263489" w:rsidRPr="00835587" w14:paraId="4983F9A7" w14:textId="77777777" w:rsidTr="00020667">
        <w:trPr>
          <w:cantSplit/>
          <w:trHeight w:val="359"/>
        </w:trPr>
        <w:tc>
          <w:tcPr>
            <w:tcW w:w="2288" w:type="dxa"/>
            <w:vMerge/>
            <w:shd w:val="clear" w:color="auto" w:fill="FFFFFF" w:themeFill="background1"/>
          </w:tcPr>
          <w:p w14:paraId="5004F6F6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53" w:type="dxa"/>
            <w:shd w:val="clear" w:color="auto" w:fill="FFFFFF" w:themeFill="background1"/>
          </w:tcPr>
          <w:p w14:paraId="69832A55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Positive</w:t>
            </w:r>
          </w:p>
        </w:tc>
        <w:tc>
          <w:tcPr>
            <w:tcW w:w="1381" w:type="dxa"/>
            <w:shd w:val="clear" w:color="auto" w:fill="FFFFFF"/>
          </w:tcPr>
          <w:p w14:paraId="67FBFF74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.045</w:t>
            </w:r>
          </w:p>
        </w:tc>
      </w:tr>
      <w:tr w:rsidR="00263489" w:rsidRPr="00835587" w14:paraId="503FD5FA" w14:textId="77777777" w:rsidTr="00020667">
        <w:trPr>
          <w:cantSplit/>
          <w:trHeight w:val="345"/>
        </w:trPr>
        <w:tc>
          <w:tcPr>
            <w:tcW w:w="2288" w:type="dxa"/>
            <w:vMerge/>
            <w:shd w:val="clear" w:color="auto" w:fill="FFFFFF" w:themeFill="background1"/>
          </w:tcPr>
          <w:p w14:paraId="670D66D0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53" w:type="dxa"/>
            <w:shd w:val="clear" w:color="auto" w:fill="FFFFFF" w:themeFill="background1"/>
          </w:tcPr>
          <w:p w14:paraId="082E3007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Negative</w:t>
            </w:r>
          </w:p>
        </w:tc>
        <w:tc>
          <w:tcPr>
            <w:tcW w:w="1381" w:type="dxa"/>
            <w:shd w:val="clear" w:color="auto" w:fill="FFFFFF"/>
          </w:tcPr>
          <w:p w14:paraId="6EF536AF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-.037</w:t>
            </w:r>
          </w:p>
        </w:tc>
      </w:tr>
      <w:tr w:rsidR="00263489" w:rsidRPr="00835587" w14:paraId="1423CF84" w14:textId="77777777" w:rsidTr="00020667">
        <w:trPr>
          <w:cantSplit/>
          <w:trHeight w:val="302"/>
        </w:trPr>
        <w:tc>
          <w:tcPr>
            <w:tcW w:w="3641" w:type="dxa"/>
            <w:gridSpan w:val="2"/>
            <w:tcBorders>
              <w:bottom w:val="single" w:sz="18" w:space="0" w:color="auto"/>
            </w:tcBorders>
            <w:shd w:val="clear" w:color="auto" w:fill="FFFFFF" w:themeFill="background1"/>
          </w:tcPr>
          <w:p w14:paraId="3C00C225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Test Statistic</w:t>
            </w:r>
          </w:p>
        </w:tc>
        <w:tc>
          <w:tcPr>
            <w:tcW w:w="1381" w:type="dxa"/>
            <w:tcBorders>
              <w:bottom w:val="single" w:sz="18" w:space="0" w:color="auto"/>
            </w:tcBorders>
            <w:shd w:val="clear" w:color="auto" w:fill="FFFFFF"/>
          </w:tcPr>
          <w:p w14:paraId="0424D59E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.045</w:t>
            </w:r>
          </w:p>
        </w:tc>
      </w:tr>
      <w:tr w:rsidR="00263489" w:rsidRPr="00835587" w14:paraId="4E3809E1" w14:textId="77777777" w:rsidTr="00020667">
        <w:trPr>
          <w:cantSplit/>
          <w:trHeight w:val="316"/>
        </w:trPr>
        <w:tc>
          <w:tcPr>
            <w:tcW w:w="3641" w:type="dxa"/>
            <w:gridSpan w:val="2"/>
            <w:tcBorders>
              <w:bottom w:val="single" w:sz="18" w:space="0" w:color="auto"/>
            </w:tcBorders>
            <w:shd w:val="clear" w:color="auto" w:fill="FFFFFF" w:themeFill="background1"/>
          </w:tcPr>
          <w:p w14:paraId="3CDCA883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835587">
              <w:rPr>
                <w:rFonts w:ascii="Arial" w:hAnsi="Arial" w:cs="Arial"/>
                <w:sz w:val="18"/>
                <w:szCs w:val="18"/>
              </w:rPr>
              <w:t>Asymp</w:t>
            </w:r>
            <w:proofErr w:type="spellEnd"/>
            <w:r w:rsidRPr="00835587">
              <w:rPr>
                <w:rFonts w:ascii="Arial" w:hAnsi="Arial" w:cs="Arial"/>
                <w:sz w:val="18"/>
                <w:szCs w:val="18"/>
              </w:rPr>
              <w:t>. Sig. (2-tailed)</w:t>
            </w:r>
          </w:p>
        </w:tc>
        <w:tc>
          <w:tcPr>
            <w:tcW w:w="1381" w:type="dxa"/>
            <w:tcBorders>
              <w:bottom w:val="single" w:sz="18" w:space="0" w:color="auto"/>
            </w:tcBorders>
            <w:shd w:val="clear" w:color="auto" w:fill="FFFFFF"/>
          </w:tcPr>
          <w:p w14:paraId="78396DD9" w14:textId="77777777" w:rsidR="00263489" w:rsidRPr="00835587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835587">
              <w:rPr>
                <w:rFonts w:ascii="Arial" w:hAnsi="Arial" w:cs="Arial"/>
                <w:sz w:val="18"/>
                <w:szCs w:val="18"/>
              </w:rPr>
              <w:t>.200</w:t>
            </w:r>
            <w:proofErr w:type="gramStart"/>
            <w:r w:rsidRPr="00835587">
              <w:rPr>
                <w:rFonts w:ascii="Arial" w:hAnsi="Arial" w:cs="Arial"/>
                <w:sz w:val="18"/>
                <w:szCs w:val="18"/>
                <w:vertAlign w:val="superscript"/>
              </w:rPr>
              <w:t>c,d</w:t>
            </w:r>
            <w:proofErr w:type="gramEnd"/>
          </w:p>
        </w:tc>
      </w:tr>
    </w:tbl>
    <w:p w14:paraId="56DFD3E1" w14:textId="77777777" w:rsidR="00263489" w:rsidRDefault="00263489" w:rsidP="00263489">
      <w:pPr>
        <w:spacing w:line="360" w:lineRule="auto"/>
        <w:jc w:val="center"/>
        <w:rPr>
          <w:rFonts w:ascii="Times New Roman" w:hAnsi="Times New Roman"/>
          <w:b/>
          <w:sz w:val="24"/>
        </w:rPr>
      </w:pPr>
    </w:p>
    <w:p w14:paraId="63D04217" w14:textId="77777777" w:rsidR="00263489" w:rsidRDefault="00263489" w:rsidP="00263489">
      <w:pPr>
        <w:spacing w:line="360" w:lineRule="auto"/>
        <w:jc w:val="center"/>
        <w:rPr>
          <w:rFonts w:ascii="Times New Roman" w:hAnsi="Times New Roman"/>
          <w:b/>
          <w:sz w:val="24"/>
        </w:rPr>
      </w:pPr>
    </w:p>
    <w:p w14:paraId="47846703" w14:textId="77777777" w:rsidR="00263489" w:rsidRDefault="00263489" w:rsidP="00263489">
      <w:pPr>
        <w:spacing w:line="360" w:lineRule="auto"/>
        <w:jc w:val="center"/>
        <w:rPr>
          <w:rFonts w:ascii="Times New Roman" w:hAnsi="Times New Roman"/>
          <w:b/>
          <w:sz w:val="24"/>
        </w:rPr>
      </w:pPr>
    </w:p>
    <w:p w14:paraId="3D70C531" w14:textId="77777777" w:rsidR="00263489" w:rsidRDefault="00263489" w:rsidP="00263489">
      <w:pPr>
        <w:spacing w:line="360" w:lineRule="auto"/>
        <w:jc w:val="center"/>
        <w:rPr>
          <w:rFonts w:ascii="Times New Roman" w:hAnsi="Times New Roman"/>
          <w:b/>
          <w:sz w:val="24"/>
        </w:rPr>
      </w:pPr>
    </w:p>
    <w:p w14:paraId="2A49C03E" w14:textId="77777777" w:rsidR="00263489" w:rsidRDefault="00263489" w:rsidP="00263489">
      <w:pPr>
        <w:spacing w:line="360" w:lineRule="auto"/>
        <w:jc w:val="center"/>
        <w:rPr>
          <w:rFonts w:ascii="Times New Roman" w:hAnsi="Times New Roman"/>
          <w:b/>
          <w:sz w:val="24"/>
        </w:rPr>
      </w:pPr>
    </w:p>
    <w:p w14:paraId="6A60E363" w14:textId="77777777" w:rsidR="00263489" w:rsidRDefault="00263489" w:rsidP="00263489">
      <w:pPr>
        <w:spacing w:line="360" w:lineRule="auto"/>
        <w:jc w:val="center"/>
        <w:rPr>
          <w:rFonts w:ascii="Times New Roman" w:hAnsi="Times New Roman"/>
          <w:b/>
          <w:sz w:val="24"/>
        </w:rPr>
      </w:pPr>
    </w:p>
    <w:p w14:paraId="22003724" w14:textId="77777777" w:rsidR="00263489" w:rsidRDefault="00263489" w:rsidP="00263489">
      <w:pPr>
        <w:spacing w:after="0" w:line="240" w:lineRule="auto"/>
        <w:rPr>
          <w:rFonts w:ascii="Times New Roman" w:hAnsi="Times New Roman"/>
          <w:b/>
          <w:sz w:val="24"/>
        </w:rPr>
      </w:pPr>
    </w:p>
    <w:p w14:paraId="7D502250" w14:textId="77777777" w:rsidR="00263489" w:rsidRDefault="00263489" w:rsidP="00263489">
      <w:pPr>
        <w:spacing w:after="0" w:line="240" w:lineRule="auto"/>
        <w:ind w:left="840" w:firstLine="720"/>
        <w:rPr>
          <w:rFonts w:ascii="Arial" w:hAnsi="Arial" w:cs="Arial"/>
          <w:sz w:val="16"/>
          <w:szCs w:val="18"/>
        </w:rPr>
      </w:pPr>
    </w:p>
    <w:p w14:paraId="064146C9" w14:textId="77777777" w:rsidR="00263489" w:rsidRDefault="00263489" w:rsidP="00263489">
      <w:pPr>
        <w:spacing w:after="0" w:line="240" w:lineRule="auto"/>
        <w:ind w:left="1843"/>
        <w:rPr>
          <w:rFonts w:ascii="Arial" w:hAnsi="Arial" w:cs="Arial"/>
          <w:sz w:val="16"/>
          <w:szCs w:val="18"/>
        </w:rPr>
      </w:pPr>
    </w:p>
    <w:p w14:paraId="114539E8" w14:textId="77777777" w:rsidR="00263489" w:rsidRDefault="00263489" w:rsidP="00263489">
      <w:pPr>
        <w:spacing w:after="0" w:line="240" w:lineRule="auto"/>
        <w:ind w:left="1843"/>
        <w:rPr>
          <w:rFonts w:ascii="Arial" w:hAnsi="Arial" w:cs="Arial"/>
          <w:sz w:val="16"/>
          <w:szCs w:val="18"/>
        </w:rPr>
      </w:pPr>
    </w:p>
    <w:p w14:paraId="27CB2531" w14:textId="77777777" w:rsidR="00263489" w:rsidRDefault="00263489" w:rsidP="00263489">
      <w:pPr>
        <w:spacing w:after="0" w:line="240" w:lineRule="auto"/>
        <w:ind w:left="1843"/>
        <w:rPr>
          <w:rFonts w:ascii="Arial" w:hAnsi="Arial" w:cs="Arial"/>
          <w:sz w:val="16"/>
          <w:szCs w:val="18"/>
        </w:rPr>
      </w:pPr>
    </w:p>
    <w:p w14:paraId="375E8D36" w14:textId="77777777" w:rsidR="00263489" w:rsidRPr="00C016CC" w:rsidRDefault="00263489" w:rsidP="00263489">
      <w:pPr>
        <w:spacing w:after="0" w:line="240" w:lineRule="auto"/>
        <w:ind w:left="1843"/>
        <w:rPr>
          <w:rFonts w:ascii="Times New Roman" w:hAnsi="Times New Roman"/>
          <w:b/>
        </w:rPr>
      </w:pPr>
      <w:r w:rsidRPr="00C016CC">
        <w:rPr>
          <w:rFonts w:ascii="Arial" w:hAnsi="Arial" w:cs="Arial"/>
          <w:sz w:val="16"/>
          <w:szCs w:val="18"/>
        </w:rPr>
        <w:t>a. Test distribution is Normal.</w:t>
      </w:r>
    </w:p>
    <w:p w14:paraId="415C243D" w14:textId="77777777" w:rsidR="00263489" w:rsidRPr="00C016CC" w:rsidRDefault="00263489" w:rsidP="00263489">
      <w:pPr>
        <w:spacing w:after="0" w:line="240" w:lineRule="auto"/>
        <w:ind w:left="1843"/>
        <w:rPr>
          <w:rFonts w:ascii="Times New Roman" w:hAnsi="Times New Roman"/>
          <w:b/>
        </w:rPr>
      </w:pPr>
      <w:r w:rsidRPr="00C016CC">
        <w:rPr>
          <w:rFonts w:ascii="Arial" w:hAnsi="Arial" w:cs="Arial"/>
          <w:sz w:val="16"/>
          <w:szCs w:val="18"/>
        </w:rPr>
        <w:t>b. Calculated from data</w:t>
      </w:r>
    </w:p>
    <w:p w14:paraId="06E706EA" w14:textId="77777777" w:rsidR="00263489" w:rsidRPr="00C016CC" w:rsidRDefault="00263489" w:rsidP="00263489">
      <w:pPr>
        <w:spacing w:after="0" w:line="240" w:lineRule="auto"/>
        <w:ind w:left="1843"/>
        <w:rPr>
          <w:rFonts w:ascii="Times New Roman" w:hAnsi="Times New Roman"/>
          <w:b/>
        </w:rPr>
      </w:pPr>
      <w:r w:rsidRPr="00C016CC">
        <w:rPr>
          <w:rFonts w:ascii="Arial" w:hAnsi="Arial" w:cs="Arial"/>
          <w:sz w:val="16"/>
          <w:szCs w:val="18"/>
        </w:rPr>
        <w:t>c. Lilliefors Significance Correction.</w:t>
      </w:r>
    </w:p>
    <w:p w14:paraId="6800EECF" w14:textId="77777777" w:rsidR="00263489" w:rsidRPr="00C016CC" w:rsidRDefault="00263489" w:rsidP="00263489">
      <w:pPr>
        <w:spacing w:after="0" w:line="240" w:lineRule="auto"/>
        <w:ind w:left="1843"/>
        <w:rPr>
          <w:rFonts w:ascii="Times New Roman" w:hAnsi="Times New Roman"/>
          <w:b/>
        </w:rPr>
      </w:pPr>
      <w:r w:rsidRPr="00C016CC">
        <w:rPr>
          <w:rFonts w:ascii="Arial" w:hAnsi="Arial" w:cs="Arial"/>
          <w:sz w:val="16"/>
          <w:szCs w:val="18"/>
        </w:rPr>
        <w:t>d. This is a lower bound of the true significance</w:t>
      </w:r>
    </w:p>
    <w:p w14:paraId="06D6770F" w14:textId="77777777" w:rsidR="00263489" w:rsidRPr="00C016CC" w:rsidRDefault="00263489" w:rsidP="00263489">
      <w:pPr>
        <w:spacing w:after="0" w:line="240" w:lineRule="auto"/>
        <w:ind w:left="1843"/>
        <w:rPr>
          <w:rFonts w:ascii="Times New Roman" w:hAnsi="Times New Roman"/>
          <w:i/>
        </w:rPr>
      </w:pPr>
      <w:proofErr w:type="spellStart"/>
      <w:r w:rsidRPr="00C016CC">
        <w:rPr>
          <w:rFonts w:ascii="Times New Roman" w:hAnsi="Times New Roman"/>
          <w:b/>
          <w:i/>
        </w:rPr>
        <w:t>Sumber</w:t>
      </w:r>
      <w:proofErr w:type="spellEnd"/>
      <w:r w:rsidRPr="00C016CC">
        <w:rPr>
          <w:rFonts w:ascii="Times New Roman" w:hAnsi="Times New Roman"/>
          <w:b/>
          <w:i/>
        </w:rPr>
        <w:t>:</w:t>
      </w:r>
      <w:r w:rsidRPr="00C016CC">
        <w:rPr>
          <w:rFonts w:ascii="Times New Roman" w:hAnsi="Times New Roman"/>
          <w:i/>
        </w:rPr>
        <w:t xml:space="preserve"> Data </w:t>
      </w:r>
      <w:proofErr w:type="spellStart"/>
      <w:r w:rsidRPr="00C016CC">
        <w:rPr>
          <w:rFonts w:ascii="Times New Roman" w:hAnsi="Times New Roman"/>
          <w:i/>
        </w:rPr>
        <w:t>sekunder</w:t>
      </w:r>
      <w:proofErr w:type="spellEnd"/>
      <w:r w:rsidRPr="00C016CC">
        <w:rPr>
          <w:rFonts w:ascii="Times New Roman" w:hAnsi="Times New Roman"/>
          <w:i/>
        </w:rPr>
        <w:t xml:space="preserve"> yang </w:t>
      </w:r>
      <w:proofErr w:type="spellStart"/>
      <w:r w:rsidRPr="00C016CC">
        <w:rPr>
          <w:rFonts w:ascii="Times New Roman" w:hAnsi="Times New Roman"/>
          <w:i/>
        </w:rPr>
        <w:t>diolah</w:t>
      </w:r>
      <w:proofErr w:type="spellEnd"/>
      <w:r w:rsidRPr="00C016CC">
        <w:rPr>
          <w:rFonts w:ascii="Times New Roman" w:hAnsi="Times New Roman"/>
          <w:i/>
        </w:rPr>
        <w:t>, 2022</w:t>
      </w:r>
    </w:p>
    <w:p w14:paraId="6CA23797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ind w:left="1843"/>
        <w:rPr>
          <w:rFonts w:ascii="Times New Roman" w:hAnsi="Times New Roman"/>
          <w:sz w:val="24"/>
          <w:szCs w:val="24"/>
        </w:rPr>
      </w:pPr>
    </w:p>
    <w:p w14:paraId="263B7E17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5360F0ED" w14:textId="77777777" w:rsidR="00263489" w:rsidRPr="0087380C" w:rsidRDefault="00263489" w:rsidP="00263489">
      <w:pPr>
        <w:autoSpaceDE w:val="0"/>
        <w:autoSpaceDN w:val="0"/>
        <w:adjustRightInd w:val="0"/>
        <w:spacing w:before="240" w:after="0" w:line="240" w:lineRule="auto"/>
        <w:ind w:left="2880" w:firstLine="381"/>
        <w:rPr>
          <w:rFonts w:ascii="Times New Roman" w:hAnsi="Times New Roman"/>
          <w:szCs w:val="24"/>
        </w:rPr>
      </w:pPr>
      <w:proofErr w:type="spellStart"/>
      <w:r w:rsidRPr="0087380C">
        <w:rPr>
          <w:rFonts w:ascii="Arial" w:hAnsi="Arial" w:cs="Arial"/>
          <w:b/>
          <w:bCs/>
          <w:color w:val="010205"/>
          <w:sz w:val="20"/>
        </w:rPr>
        <w:lastRenderedPageBreak/>
        <w:t>Coefficients</w:t>
      </w:r>
      <w:r w:rsidRPr="0087380C">
        <w:rPr>
          <w:rFonts w:ascii="Arial" w:hAnsi="Arial" w:cs="Arial"/>
          <w:b/>
          <w:bCs/>
          <w:color w:val="010205"/>
          <w:sz w:val="20"/>
          <w:vertAlign w:val="superscript"/>
        </w:rPr>
        <w:t>a</w:t>
      </w:r>
      <w:proofErr w:type="spellEnd"/>
    </w:p>
    <w:tbl>
      <w:tblPr>
        <w:tblpPr w:leftFromText="180" w:rightFromText="180" w:vertAnchor="text" w:horzAnchor="page" w:tblpX="4261" w:tblpY="121"/>
        <w:tblW w:w="444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07"/>
        <w:gridCol w:w="2039"/>
        <w:gridCol w:w="943"/>
        <w:gridCol w:w="859"/>
      </w:tblGrid>
      <w:tr w:rsidR="00263489" w:rsidRPr="00AA1923" w14:paraId="6C248C8C" w14:textId="77777777" w:rsidTr="00020667">
        <w:trPr>
          <w:cantSplit/>
          <w:trHeight w:val="328"/>
        </w:trPr>
        <w:tc>
          <w:tcPr>
            <w:tcW w:w="2646" w:type="dxa"/>
            <w:gridSpan w:val="2"/>
            <w:vMerge w:val="restart"/>
            <w:tcBorders>
              <w:top w:val="single" w:sz="18" w:space="0" w:color="auto"/>
              <w:left w:val="single" w:sz="18" w:space="0" w:color="auto"/>
              <w:bottom w:val="nil"/>
              <w:right w:val="single" w:sz="18" w:space="0" w:color="auto"/>
            </w:tcBorders>
            <w:shd w:val="clear" w:color="auto" w:fill="FFFFFF"/>
            <w:vAlign w:val="bottom"/>
          </w:tcPr>
          <w:p w14:paraId="49079342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AA1923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1802" w:type="dxa"/>
            <w:gridSpan w:val="2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42A918AD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A1923">
              <w:rPr>
                <w:rFonts w:ascii="Arial" w:hAnsi="Arial" w:cs="Arial"/>
                <w:sz w:val="18"/>
                <w:szCs w:val="18"/>
              </w:rPr>
              <w:t>Collinearity Statistics</w:t>
            </w:r>
          </w:p>
        </w:tc>
      </w:tr>
      <w:tr w:rsidR="00263489" w:rsidRPr="00AA1923" w14:paraId="7F9A9989" w14:textId="77777777" w:rsidTr="00020667">
        <w:trPr>
          <w:cantSplit/>
          <w:trHeight w:val="167"/>
        </w:trPr>
        <w:tc>
          <w:tcPr>
            <w:tcW w:w="2646" w:type="dxa"/>
            <w:gridSpan w:val="2"/>
            <w:vMerge/>
            <w:tcBorders>
              <w:top w:val="nil"/>
              <w:left w:val="single" w:sz="18" w:space="0" w:color="auto"/>
              <w:bottom w:val="nil"/>
              <w:right w:val="single" w:sz="18" w:space="0" w:color="auto"/>
            </w:tcBorders>
            <w:shd w:val="clear" w:color="auto" w:fill="FFFFFF"/>
            <w:vAlign w:val="bottom"/>
          </w:tcPr>
          <w:p w14:paraId="5130BFAF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43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56367AE8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A1923">
              <w:rPr>
                <w:rFonts w:ascii="Arial" w:hAnsi="Arial" w:cs="Arial"/>
                <w:sz w:val="18"/>
                <w:szCs w:val="18"/>
              </w:rPr>
              <w:t>Tolerance</w:t>
            </w:r>
          </w:p>
        </w:tc>
        <w:tc>
          <w:tcPr>
            <w:tcW w:w="859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03160A6D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A1923">
              <w:rPr>
                <w:rFonts w:ascii="Arial" w:hAnsi="Arial" w:cs="Arial"/>
                <w:sz w:val="18"/>
                <w:szCs w:val="18"/>
              </w:rPr>
              <w:t>VIF</w:t>
            </w:r>
          </w:p>
        </w:tc>
      </w:tr>
      <w:tr w:rsidR="00263489" w:rsidRPr="00AA1923" w14:paraId="79755FAD" w14:textId="77777777" w:rsidTr="00020667">
        <w:trPr>
          <w:cantSplit/>
          <w:trHeight w:val="167"/>
        </w:trPr>
        <w:tc>
          <w:tcPr>
            <w:tcW w:w="607" w:type="dxa"/>
            <w:vMerge w:val="restart"/>
            <w:tcBorders>
              <w:top w:val="single" w:sz="18" w:space="0" w:color="auto"/>
              <w:left w:val="single" w:sz="18" w:space="0" w:color="auto"/>
              <w:bottom w:val="single" w:sz="8" w:space="0" w:color="152935"/>
              <w:right w:val="single" w:sz="18" w:space="0" w:color="auto"/>
            </w:tcBorders>
            <w:shd w:val="clear" w:color="auto" w:fill="FFFFFF" w:themeFill="background1"/>
          </w:tcPr>
          <w:p w14:paraId="690127D6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AA1923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2039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 w:themeFill="background1"/>
          </w:tcPr>
          <w:p w14:paraId="6C623274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AA1923">
              <w:rPr>
                <w:rFonts w:ascii="Arial" w:hAnsi="Arial" w:cs="Arial"/>
                <w:sz w:val="18"/>
                <w:szCs w:val="18"/>
              </w:rPr>
              <w:t>(Constant)</w:t>
            </w:r>
          </w:p>
        </w:tc>
        <w:tc>
          <w:tcPr>
            <w:tcW w:w="943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center"/>
          </w:tcPr>
          <w:p w14:paraId="0E3673B2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9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center"/>
          </w:tcPr>
          <w:p w14:paraId="5A012856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63489" w:rsidRPr="00AA1923" w14:paraId="20096D70" w14:textId="77777777" w:rsidTr="00020667">
        <w:trPr>
          <w:cantSplit/>
          <w:trHeight w:val="340"/>
        </w:trPr>
        <w:tc>
          <w:tcPr>
            <w:tcW w:w="607" w:type="dxa"/>
            <w:vMerge/>
            <w:tcBorders>
              <w:top w:val="single" w:sz="8" w:space="0" w:color="152935"/>
              <w:left w:val="single" w:sz="18" w:space="0" w:color="auto"/>
              <w:bottom w:val="single" w:sz="8" w:space="0" w:color="152935"/>
              <w:right w:val="single" w:sz="18" w:space="0" w:color="auto"/>
            </w:tcBorders>
            <w:shd w:val="clear" w:color="auto" w:fill="FFFFFF" w:themeFill="background1"/>
          </w:tcPr>
          <w:p w14:paraId="26E47A64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039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 w:themeFill="background1"/>
          </w:tcPr>
          <w:p w14:paraId="263822A0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AA1923">
              <w:rPr>
                <w:rFonts w:ascii="Arial" w:hAnsi="Arial" w:cs="Arial"/>
                <w:sz w:val="18"/>
                <w:szCs w:val="18"/>
              </w:rPr>
              <w:t>PREFERENSI RISIKO EKSEKUTIF</w:t>
            </w:r>
          </w:p>
        </w:tc>
        <w:tc>
          <w:tcPr>
            <w:tcW w:w="943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529514DD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A1923">
              <w:rPr>
                <w:rFonts w:ascii="Arial" w:hAnsi="Arial" w:cs="Arial"/>
                <w:sz w:val="18"/>
                <w:szCs w:val="18"/>
              </w:rPr>
              <w:t>.968</w:t>
            </w:r>
          </w:p>
        </w:tc>
        <w:tc>
          <w:tcPr>
            <w:tcW w:w="859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3C4E39BA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A1923">
              <w:rPr>
                <w:rFonts w:ascii="Arial" w:hAnsi="Arial" w:cs="Arial"/>
                <w:sz w:val="18"/>
                <w:szCs w:val="18"/>
              </w:rPr>
              <w:t>1.033</w:t>
            </w:r>
          </w:p>
        </w:tc>
      </w:tr>
      <w:tr w:rsidR="00263489" w:rsidRPr="00AA1923" w14:paraId="7A58E26D" w14:textId="77777777" w:rsidTr="00020667">
        <w:trPr>
          <w:cantSplit/>
          <w:trHeight w:val="536"/>
        </w:trPr>
        <w:tc>
          <w:tcPr>
            <w:tcW w:w="607" w:type="dxa"/>
            <w:vMerge/>
            <w:tcBorders>
              <w:top w:val="single" w:sz="8" w:space="0" w:color="152935"/>
              <w:left w:val="single" w:sz="18" w:space="0" w:color="auto"/>
              <w:bottom w:val="single" w:sz="8" w:space="0" w:color="152935"/>
              <w:right w:val="single" w:sz="18" w:space="0" w:color="auto"/>
            </w:tcBorders>
            <w:shd w:val="clear" w:color="auto" w:fill="FFFFFF" w:themeFill="background1"/>
          </w:tcPr>
          <w:p w14:paraId="24B82580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039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 w:themeFill="background1"/>
          </w:tcPr>
          <w:p w14:paraId="478361BD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AA1923">
              <w:rPr>
                <w:rFonts w:ascii="Arial" w:hAnsi="Arial" w:cs="Arial"/>
                <w:sz w:val="18"/>
                <w:szCs w:val="18"/>
              </w:rPr>
              <w:t>TARIF PAJAK EFEKTIF</w:t>
            </w:r>
          </w:p>
        </w:tc>
        <w:tc>
          <w:tcPr>
            <w:tcW w:w="943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16495905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A1923">
              <w:rPr>
                <w:rFonts w:ascii="Arial" w:hAnsi="Arial" w:cs="Arial"/>
                <w:sz w:val="18"/>
                <w:szCs w:val="18"/>
              </w:rPr>
              <w:t>.923</w:t>
            </w:r>
          </w:p>
        </w:tc>
        <w:tc>
          <w:tcPr>
            <w:tcW w:w="859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16E8C1A0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A1923">
              <w:rPr>
                <w:rFonts w:ascii="Arial" w:hAnsi="Arial" w:cs="Arial"/>
                <w:sz w:val="18"/>
                <w:szCs w:val="18"/>
              </w:rPr>
              <w:t>1.083</w:t>
            </w:r>
          </w:p>
        </w:tc>
      </w:tr>
      <w:tr w:rsidR="00263489" w:rsidRPr="00AA1923" w14:paraId="140BB9D3" w14:textId="77777777" w:rsidTr="00020667">
        <w:trPr>
          <w:cantSplit/>
          <w:trHeight w:val="179"/>
        </w:trPr>
        <w:tc>
          <w:tcPr>
            <w:tcW w:w="607" w:type="dxa"/>
            <w:vMerge/>
            <w:tcBorders>
              <w:top w:val="single" w:sz="8" w:space="0" w:color="152935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 w:themeFill="background1"/>
          </w:tcPr>
          <w:p w14:paraId="3EF35E7E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039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 w:themeFill="background1"/>
          </w:tcPr>
          <w:p w14:paraId="197CDB05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AA1923">
              <w:rPr>
                <w:rFonts w:ascii="Arial" w:hAnsi="Arial" w:cs="Arial"/>
                <w:sz w:val="18"/>
                <w:szCs w:val="18"/>
              </w:rPr>
              <w:t>INTENSITAS PERSEDIAAN</w:t>
            </w:r>
          </w:p>
        </w:tc>
        <w:tc>
          <w:tcPr>
            <w:tcW w:w="943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65EB2116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A1923">
              <w:rPr>
                <w:rFonts w:ascii="Arial" w:hAnsi="Arial" w:cs="Arial"/>
                <w:sz w:val="18"/>
                <w:szCs w:val="18"/>
              </w:rPr>
              <w:t>.921</w:t>
            </w:r>
          </w:p>
        </w:tc>
        <w:tc>
          <w:tcPr>
            <w:tcW w:w="859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086133C5" w14:textId="77777777" w:rsidR="00263489" w:rsidRPr="00AA1923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A1923">
              <w:rPr>
                <w:rFonts w:ascii="Arial" w:hAnsi="Arial" w:cs="Arial"/>
                <w:sz w:val="18"/>
                <w:szCs w:val="18"/>
              </w:rPr>
              <w:t>1.086</w:t>
            </w:r>
          </w:p>
        </w:tc>
      </w:tr>
    </w:tbl>
    <w:p w14:paraId="20E4A267" w14:textId="77777777" w:rsidR="00263489" w:rsidRPr="0087380C" w:rsidRDefault="00263489" w:rsidP="00263489"/>
    <w:p w14:paraId="7E371F95" w14:textId="77777777" w:rsidR="00263489" w:rsidRDefault="00263489" w:rsidP="00263489">
      <w:pPr>
        <w:spacing w:line="360" w:lineRule="auto"/>
        <w:jc w:val="center"/>
        <w:rPr>
          <w:rFonts w:ascii="Times New Roman" w:hAnsi="Times New Roman"/>
          <w:b/>
          <w:sz w:val="24"/>
        </w:rPr>
      </w:pPr>
    </w:p>
    <w:p w14:paraId="23C392FD" w14:textId="77777777" w:rsidR="00263489" w:rsidRDefault="00263489" w:rsidP="00263489">
      <w:pPr>
        <w:spacing w:line="360" w:lineRule="auto"/>
        <w:jc w:val="center"/>
        <w:rPr>
          <w:rFonts w:ascii="Times New Roman" w:hAnsi="Times New Roman"/>
          <w:b/>
          <w:sz w:val="24"/>
        </w:rPr>
      </w:pPr>
    </w:p>
    <w:p w14:paraId="20EAB121" w14:textId="77777777" w:rsidR="00263489" w:rsidRDefault="00263489" w:rsidP="00263489">
      <w:pPr>
        <w:spacing w:line="360" w:lineRule="auto"/>
        <w:jc w:val="center"/>
        <w:rPr>
          <w:rFonts w:ascii="Times New Roman" w:hAnsi="Times New Roman"/>
          <w:b/>
          <w:sz w:val="24"/>
        </w:rPr>
      </w:pPr>
    </w:p>
    <w:p w14:paraId="669A01D3" w14:textId="77777777" w:rsidR="00263489" w:rsidRDefault="00263489" w:rsidP="00263489">
      <w:pPr>
        <w:spacing w:line="360" w:lineRule="auto"/>
        <w:jc w:val="center"/>
        <w:rPr>
          <w:rFonts w:ascii="Times New Roman" w:hAnsi="Times New Roman"/>
          <w:b/>
          <w:sz w:val="24"/>
        </w:rPr>
      </w:pPr>
    </w:p>
    <w:p w14:paraId="3D44D664" w14:textId="77777777" w:rsidR="00263489" w:rsidRDefault="00263489" w:rsidP="00263489">
      <w:pPr>
        <w:spacing w:line="360" w:lineRule="auto"/>
        <w:jc w:val="center"/>
        <w:rPr>
          <w:rFonts w:ascii="Times New Roman" w:hAnsi="Times New Roman"/>
          <w:b/>
          <w:sz w:val="24"/>
        </w:rPr>
      </w:pPr>
    </w:p>
    <w:p w14:paraId="14E192E5" w14:textId="77777777" w:rsidR="00263489" w:rsidRDefault="00263489" w:rsidP="00263489">
      <w:pPr>
        <w:spacing w:line="360" w:lineRule="auto"/>
        <w:jc w:val="center"/>
        <w:rPr>
          <w:rFonts w:ascii="Times New Roman" w:hAnsi="Times New Roman"/>
          <w:b/>
          <w:sz w:val="24"/>
        </w:rPr>
      </w:pPr>
    </w:p>
    <w:p w14:paraId="2CCD297E" w14:textId="77777777" w:rsidR="00263489" w:rsidRDefault="00263489" w:rsidP="00263489">
      <w:pPr>
        <w:spacing w:line="360" w:lineRule="auto"/>
        <w:jc w:val="center"/>
        <w:rPr>
          <w:rFonts w:ascii="Times New Roman" w:hAnsi="Times New Roman"/>
          <w:b/>
          <w:sz w:val="24"/>
        </w:rPr>
      </w:pPr>
    </w:p>
    <w:p w14:paraId="55BD997E" w14:textId="77777777" w:rsidR="00263489" w:rsidRPr="00B94864" w:rsidRDefault="00263489" w:rsidP="00263489">
      <w:pPr>
        <w:pStyle w:val="ListParagraph"/>
        <w:numPr>
          <w:ilvl w:val="0"/>
          <w:numId w:val="42"/>
        </w:numPr>
        <w:autoSpaceDE w:val="0"/>
        <w:autoSpaceDN w:val="0"/>
        <w:adjustRightInd w:val="0"/>
        <w:spacing w:line="240" w:lineRule="auto"/>
        <w:rPr>
          <w:rFonts w:ascii="Arial" w:hAnsi="Arial" w:cs="Arial"/>
          <w:color w:val="010205"/>
          <w:sz w:val="16"/>
          <w:szCs w:val="18"/>
        </w:rPr>
      </w:pPr>
      <w:r w:rsidRPr="005D1B0F">
        <w:rPr>
          <w:rFonts w:ascii="Arial" w:hAnsi="Arial" w:cs="Arial"/>
          <w:color w:val="010205"/>
          <w:sz w:val="16"/>
          <w:szCs w:val="18"/>
        </w:rPr>
        <w:t>Dependent Variable: PENGHINDARAN PAJAK</w:t>
      </w:r>
    </w:p>
    <w:p w14:paraId="65B664FE" w14:textId="77777777" w:rsidR="00263489" w:rsidRPr="000F56DE" w:rsidRDefault="00263489" w:rsidP="00263489">
      <w:pPr>
        <w:pStyle w:val="ListParagraph"/>
        <w:autoSpaceDE w:val="0"/>
        <w:autoSpaceDN w:val="0"/>
        <w:adjustRightInd w:val="0"/>
        <w:spacing w:line="240" w:lineRule="auto"/>
        <w:ind w:left="1701"/>
        <w:rPr>
          <w:rFonts w:ascii="Arial" w:hAnsi="Arial" w:cs="Arial"/>
          <w:i/>
          <w:color w:val="010205"/>
          <w:sz w:val="16"/>
          <w:szCs w:val="18"/>
        </w:rPr>
      </w:pPr>
      <w:proofErr w:type="spellStart"/>
      <w:r w:rsidRPr="000F56DE">
        <w:rPr>
          <w:rFonts w:ascii="Times New Roman" w:hAnsi="Times New Roman"/>
          <w:b/>
          <w:i/>
          <w:szCs w:val="24"/>
        </w:rPr>
        <w:t>Sumber</w:t>
      </w:r>
      <w:proofErr w:type="spellEnd"/>
      <w:r w:rsidRPr="000F56DE">
        <w:rPr>
          <w:rFonts w:ascii="Times New Roman" w:hAnsi="Times New Roman"/>
          <w:b/>
          <w:i/>
          <w:szCs w:val="24"/>
        </w:rPr>
        <w:t>:</w:t>
      </w:r>
      <w:r>
        <w:rPr>
          <w:rFonts w:ascii="Times New Roman" w:hAnsi="Times New Roman"/>
          <w:i/>
          <w:szCs w:val="24"/>
        </w:rPr>
        <w:t xml:space="preserve"> Data </w:t>
      </w:r>
      <w:proofErr w:type="spellStart"/>
      <w:r>
        <w:rPr>
          <w:rFonts w:ascii="Times New Roman" w:hAnsi="Times New Roman"/>
          <w:i/>
          <w:szCs w:val="24"/>
        </w:rPr>
        <w:t>Sekunder</w:t>
      </w:r>
      <w:proofErr w:type="spellEnd"/>
      <w:r>
        <w:rPr>
          <w:rFonts w:ascii="Times New Roman" w:hAnsi="Times New Roman"/>
          <w:i/>
          <w:szCs w:val="24"/>
        </w:rPr>
        <w:t xml:space="preserve"> yang </w:t>
      </w:r>
      <w:proofErr w:type="spellStart"/>
      <w:r>
        <w:rPr>
          <w:rFonts w:ascii="Times New Roman" w:hAnsi="Times New Roman"/>
          <w:i/>
          <w:szCs w:val="24"/>
        </w:rPr>
        <w:t>diolah</w:t>
      </w:r>
      <w:proofErr w:type="spellEnd"/>
      <w:r>
        <w:rPr>
          <w:rFonts w:ascii="Times New Roman" w:hAnsi="Times New Roman"/>
          <w:i/>
          <w:szCs w:val="24"/>
        </w:rPr>
        <w:t xml:space="preserve">, </w:t>
      </w:r>
      <w:r w:rsidRPr="000F56DE">
        <w:rPr>
          <w:rFonts w:ascii="Times New Roman" w:hAnsi="Times New Roman"/>
          <w:i/>
          <w:szCs w:val="24"/>
        </w:rPr>
        <w:t>2022</w:t>
      </w:r>
      <w:r>
        <w:rPr>
          <w:rFonts w:ascii="Times New Roman" w:hAnsi="Times New Roman"/>
          <w:i/>
          <w:szCs w:val="24"/>
        </w:rPr>
        <w:t>.</w:t>
      </w:r>
    </w:p>
    <w:p w14:paraId="214D4588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14:paraId="2C714368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1033ADD2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29A01E3E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  <w:r>
        <w:rPr>
          <w:rFonts w:ascii="Times New Roman" w:hAnsi="Times New Roman"/>
          <w:noProof/>
          <w:sz w:val="24"/>
          <w:szCs w:val="24"/>
        </w:rPr>
        <w:drawing>
          <wp:anchor distT="0" distB="0" distL="114300" distR="114300" simplePos="0" relativeHeight="251713536" behindDoc="0" locked="0" layoutInCell="1" allowOverlap="1" wp14:anchorId="1BDC46CA" wp14:editId="6C948294">
            <wp:simplePos x="0" y="0"/>
            <wp:positionH relativeFrom="margin">
              <wp:align>center</wp:align>
            </wp:positionH>
            <wp:positionV relativeFrom="paragraph">
              <wp:posOffset>113679</wp:posOffset>
            </wp:positionV>
            <wp:extent cx="3522581" cy="2076450"/>
            <wp:effectExtent l="0" t="0" r="1905" b="0"/>
            <wp:wrapNone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2581" cy="2076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7EB4F8E7" w14:textId="77777777" w:rsidR="00263489" w:rsidRDefault="00263489" w:rsidP="00263489">
      <w:pPr>
        <w:spacing w:line="360" w:lineRule="auto"/>
        <w:ind w:left="1420" w:firstLine="720"/>
        <w:jc w:val="both"/>
        <w:rPr>
          <w:rFonts w:ascii="Times New Roman" w:hAnsi="Times New Roman"/>
          <w:sz w:val="24"/>
          <w:szCs w:val="24"/>
        </w:rPr>
      </w:pPr>
    </w:p>
    <w:p w14:paraId="7FBDA196" w14:textId="77777777" w:rsidR="00263489" w:rsidRDefault="00263489" w:rsidP="00263489">
      <w:pPr>
        <w:spacing w:line="360" w:lineRule="auto"/>
        <w:ind w:left="1420" w:firstLine="720"/>
        <w:jc w:val="both"/>
        <w:rPr>
          <w:rFonts w:ascii="Times New Roman" w:hAnsi="Times New Roman"/>
          <w:sz w:val="24"/>
          <w:szCs w:val="24"/>
        </w:rPr>
      </w:pPr>
    </w:p>
    <w:p w14:paraId="28ECF872" w14:textId="77777777" w:rsidR="00263489" w:rsidRDefault="00263489" w:rsidP="00263489">
      <w:pPr>
        <w:spacing w:line="360" w:lineRule="auto"/>
        <w:ind w:left="1420" w:firstLine="720"/>
        <w:jc w:val="both"/>
        <w:rPr>
          <w:rFonts w:ascii="Times New Roman" w:hAnsi="Times New Roman"/>
          <w:sz w:val="24"/>
          <w:szCs w:val="24"/>
        </w:rPr>
      </w:pPr>
    </w:p>
    <w:p w14:paraId="2603F81F" w14:textId="77777777" w:rsidR="00263489" w:rsidRDefault="00263489" w:rsidP="00263489">
      <w:pPr>
        <w:spacing w:line="360" w:lineRule="auto"/>
        <w:ind w:left="1420" w:firstLine="720"/>
        <w:jc w:val="both"/>
        <w:rPr>
          <w:rFonts w:ascii="Times New Roman" w:hAnsi="Times New Roman"/>
          <w:sz w:val="24"/>
          <w:szCs w:val="24"/>
        </w:rPr>
      </w:pPr>
    </w:p>
    <w:p w14:paraId="0152746A" w14:textId="77777777" w:rsidR="00263489" w:rsidRDefault="00263489" w:rsidP="00263489">
      <w:pPr>
        <w:spacing w:line="360" w:lineRule="auto"/>
        <w:ind w:left="1420" w:firstLine="720"/>
        <w:jc w:val="both"/>
        <w:rPr>
          <w:rFonts w:ascii="Times New Roman" w:hAnsi="Times New Roman"/>
          <w:sz w:val="24"/>
          <w:szCs w:val="24"/>
        </w:rPr>
      </w:pPr>
    </w:p>
    <w:p w14:paraId="5348ADFF" w14:textId="77777777" w:rsidR="00263489" w:rsidRDefault="00263489" w:rsidP="00263489">
      <w:pPr>
        <w:spacing w:line="360" w:lineRule="auto"/>
        <w:ind w:left="1420" w:firstLine="720"/>
        <w:jc w:val="both"/>
        <w:rPr>
          <w:rFonts w:ascii="Times New Roman" w:hAnsi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186267BF" wp14:editId="1232C728">
                <wp:simplePos x="0" y="0"/>
                <wp:positionH relativeFrom="column">
                  <wp:posOffset>1864995</wp:posOffset>
                </wp:positionH>
                <wp:positionV relativeFrom="paragraph">
                  <wp:posOffset>257175</wp:posOffset>
                </wp:positionV>
                <wp:extent cx="1485900" cy="361950"/>
                <wp:effectExtent l="0" t="0" r="0" b="0"/>
                <wp:wrapNone/>
                <wp:docPr id="34" name="Text Box 3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485900" cy="3619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DC5D295" w14:textId="77777777" w:rsidR="00263489" w:rsidRDefault="00263489" w:rsidP="00263489">
                            <w:pPr>
                              <w:spacing w:after="0"/>
                              <w:jc w:val="center"/>
                              <w:rPr>
                                <w:rFonts w:ascii="Times New Roman" w:hAnsi="Times New Roman"/>
                                <w:sz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</w:rPr>
                              <w:t>Gambar 4.1</w:t>
                            </w:r>
                          </w:p>
                          <w:p w14:paraId="092C8FE0" w14:textId="77777777" w:rsidR="00263489" w:rsidRPr="001824DA" w:rsidRDefault="00263489" w:rsidP="00263489">
                            <w:pPr>
                              <w:spacing w:after="0"/>
                              <w:jc w:val="center"/>
                              <w:rPr>
                                <w:rFonts w:ascii="Times New Roman" w:hAnsi="Times New Roman"/>
                                <w:sz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</w:rPr>
                              <w:t>Uji Heteroskedastisita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6267BF" id="Text Box 34" o:spid="_x0000_s1030" type="#_x0000_t202" style="position:absolute;left:0;text-align:left;margin-left:146.85pt;margin-top:20.25pt;width:117pt;height:28.5pt;z-index:251714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" stroked="f">
                <v:textbox inset="0,0,0,0">
                  <w:txbxContent>
                    <w:p w14:paraId="5DC5D295" w14:textId="77777777" w:rsidR="00263489" w:rsidRDefault="00263489" w:rsidP="00263489">
                      <w:pPr>
                        <w:spacing w:after="0"/>
                        <w:jc w:val="center"/>
                        <w:rPr>
                          <w:rFonts w:ascii="Times New Roman" w:hAnsi="Times New Roman"/>
                          <w:sz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</w:rPr>
                        <w:t>Gambar 4.1</w:t>
                      </w:r>
                    </w:p>
                    <w:p w14:paraId="092C8FE0" w14:textId="77777777" w:rsidR="00263489" w:rsidRPr="001824DA" w:rsidRDefault="00263489" w:rsidP="00263489">
                      <w:pPr>
                        <w:spacing w:after="0"/>
                        <w:jc w:val="center"/>
                        <w:rPr>
                          <w:rFonts w:ascii="Times New Roman" w:hAnsi="Times New Roman"/>
                          <w:sz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</w:rPr>
                        <w:t>Uji Heteroskedastisitas</w:t>
                      </w:r>
                    </w:p>
                  </w:txbxContent>
                </v:textbox>
              </v:shape>
            </w:pict>
          </mc:Fallback>
        </mc:AlternateContent>
      </w:r>
    </w:p>
    <w:p w14:paraId="2647DEEA" w14:textId="77777777" w:rsidR="00263489" w:rsidRDefault="00263489" w:rsidP="00263489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</w:p>
    <w:p w14:paraId="2E3F7CB1" w14:textId="77777777" w:rsidR="00263489" w:rsidRDefault="00263489" w:rsidP="00263489">
      <w:pPr>
        <w:spacing w:line="240" w:lineRule="auto"/>
        <w:ind w:left="1440" w:firstLine="720"/>
        <w:jc w:val="both"/>
        <w:rPr>
          <w:rFonts w:ascii="Times New Roman" w:hAnsi="Times New Roman"/>
          <w:i/>
          <w:szCs w:val="24"/>
        </w:rPr>
      </w:pPr>
      <w:proofErr w:type="spellStart"/>
      <w:r w:rsidRPr="001824DA">
        <w:rPr>
          <w:rFonts w:ascii="Times New Roman" w:hAnsi="Times New Roman"/>
          <w:b/>
          <w:i/>
          <w:szCs w:val="24"/>
        </w:rPr>
        <w:t>Sumber</w:t>
      </w:r>
      <w:proofErr w:type="spellEnd"/>
      <w:r w:rsidRPr="001824DA">
        <w:rPr>
          <w:rFonts w:ascii="Times New Roman" w:hAnsi="Times New Roman"/>
          <w:b/>
          <w:i/>
          <w:szCs w:val="24"/>
        </w:rPr>
        <w:t>:</w:t>
      </w:r>
      <w:r w:rsidRPr="001824DA">
        <w:rPr>
          <w:rFonts w:ascii="Times New Roman" w:hAnsi="Times New Roman"/>
          <w:i/>
          <w:szCs w:val="24"/>
        </w:rPr>
        <w:t xml:space="preserve"> Data </w:t>
      </w:r>
      <w:proofErr w:type="spellStart"/>
      <w:r w:rsidRPr="001824DA">
        <w:rPr>
          <w:rFonts w:ascii="Times New Roman" w:hAnsi="Times New Roman"/>
          <w:i/>
          <w:szCs w:val="24"/>
        </w:rPr>
        <w:t>Sekunder</w:t>
      </w:r>
      <w:proofErr w:type="spellEnd"/>
      <w:r w:rsidRPr="001824DA">
        <w:rPr>
          <w:rFonts w:ascii="Times New Roman" w:hAnsi="Times New Roman"/>
          <w:i/>
          <w:szCs w:val="24"/>
        </w:rPr>
        <w:t xml:space="preserve"> yang </w:t>
      </w:r>
      <w:proofErr w:type="spellStart"/>
      <w:r w:rsidRPr="001824DA">
        <w:rPr>
          <w:rFonts w:ascii="Times New Roman" w:hAnsi="Times New Roman"/>
          <w:i/>
          <w:szCs w:val="24"/>
        </w:rPr>
        <w:t>diolah</w:t>
      </w:r>
      <w:proofErr w:type="spellEnd"/>
      <w:r w:rsidRPr="001824DA">
        <w:rPr>
          <w:rFonts w:ascii="Times New Roman" w:hAnsi="Times New Roman"/>
          <w:i/>
          <w:szCs w:val="24"/>
        </w:rPr>
        <w:t>, 2022</w:t>
      </w:r>
    </w:p>
    <w:p w14:paraId="549F694B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029737AB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7E3F514A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5E1E9099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559E3325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311CEC0F" w14:textId="77777777" w:rsidR="00263489" w:rsidRDefault="00263489" w:rsidP="00263489">
      <w:pPr>
        <w:spacing w:after="0"/>
        <w:jc w:val="center"/>
        <w:rPr>
          <w:rFonts w:ascii="Arial" w:hAnsi="Arial" w:cs="Arial"/>
          <w:b/>
          <w:bCs/>
          <w:color w:val="010205"/>
        </w:rPr>
      </w:pPr>
    </w:p>
    <w:p w14:paraId="3D98B837" w14:textId="77777777" w:rsidR="00263489" w:rsidRPr="005D1B0F" w:rsidRDefault="00263489" w:rsidP="00263489">
      <w:pPr>
        <w:spacing w:after="0"/>
        <w:jc w:val="center"/>
        <w:rPr>
          <w:rFonts w:ascii="Arial" w:hAnsi="Arial" w:cs="Arial"/>
          <w:b/>
          <w:bCs/>
          <w:color w:val="010205"/>
          <w:vertAlign w:val="superscript"/>
        </w:rPr>
      </w:pPr>
      <w:r w:rsidRPr="003F7B8A">
        <w:rPr>
          <w:rFonts w:ascii="Arial" w:hAnsi="Arial" w:cs="Arial"/>
          <w:b/>
          <w:bCs/>
          <w:color w:val="010205"/>
        </w:rPr>
        <w:t xml:space="preserve">Model </w:t>
      </w:r>
      <w:proofErr w:type="spellStart"/>
      <w:r w:rsidRPr="003F7B8A">
        <w:rPr>
          <w:rFonts w:ascii="Arial" w:hAnsi="Arial" w:cs="Arial"/>
          <w:b/>
          <w:bCs/>
          <w:color w:val="010205"/>
        </w:rPr>
        <w:t>Summary</w:t>
      </w:r>
      <w:r>
        <w:rPr>
          <w:rFonts w:ascii="Arial" w:hAnsi="Arial" w:cs="Arial"/>
          <w:b/>
          <w:bCs/>
          <w:color w:val="010205"/>
          <w:vertAlign w:val="superscript"/>
        </w:rPr>
        <w:t>b</w:t>
      </w:r>
      <w:proofErr w:type="spellEnd"/>
    </w:p>
    <w:tbl>
      <w:tblPr>
        <w:tblW w:w="4616" w:type="dxa"/>
        <w:tblInd w:w="1761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18" w:space="0" w:color="auto"/>
          <w:insideV w:val="single" w:sz="18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20"/>
        <w:gridCol w:w="2996"/>
      </w:tblGrid>
      <w:tr w:rsidR="00263489" w:rsidRPr="003F7B8A" w14:paraId="351FA760" w14:textId="77777777" w:rsidTr="00020667">
        <w:trPr>
          <w:cantSplit/>
          <w:trHeight w:val="319"/>
        </w:trPr>
        <w:tc>
          <w:tcPr>
            <w:tcW w:w="1620" w:type="dxa"/>
            <w:shd w:val="clear" w:color="auto" w:fill="FFFFFF"/>
            <w:vAlign w:val="bottom"/>
          </w:tcPr>
          <w:p w14:paraId="26DFFBBC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2996" w:type="dxa"/>
            <w:shd w:val="clear" w:color="auto" w:fill="FFFFFF" w:themeFill="background1"/>
            <w:vAlign w:val="bottom"/>
          </w:tcPr>
          <w:p w14:paraId="79C92865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Durbin-Watson</w:t>
            </w:r>
          </w:p>
        </w:tc>
      </w:tr>
      <w:tr w:rsidR="00263489" w:rsidRPr="003F7B8A" w14:paraId="190AC08C" w14:textId="77777777" w:rsidTr="00020667">
        <w:trPr>
          <w:cantSplit/>
          <w:trHeight w:val="370"/>
        </w:trPr>
        <w:tc>
          <w:tcPr>
            <w:tcW w:w="1620" w:type="dxa"/>
            <w:shd w:val="clear" w:color="auto" w:fill="FFFFFF" w:themeFill="background1"/>
          </w:tcPr>
          <w:p w14:paraId="1A64CAF2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2996" w:type="dxa"/>
            <w:shd w:val="clear" w:color="auto" w:fill="FFFFFF"/>
          </w:tcPr>
          <w:p w14:paraId="27CA5AD1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310</w:t>
            </w:r>
          </w:p>
        </w:tc>
      </w:tr>
    </w:tbl>
    <w:p w14:paraId="4C896C50" w14:textId="77777777" w:rsidR="00263489" w:rsidRDefault="00263489" w:rsidP="00263489">
      <w:pPr>
        <w:spacing w:after="0"/>
        <w:rPr>
          <w:rFonts w:ascii="Arial" w:hAnsi="Arial" w:cs="Arial"/>
          <w:color w:val="010205"/>
          <w:sz w:val="18"/>
          <w:szCs w:val="18"/>
        </w:rPr>
      </w:pPr>
    </w:p>
    <w:p w14:paraId="4F0D0E68" w14:textId="77777777" w:rsidR="00263489" w:rsidRPr="009B4065" w:rsidRDefault="00263489" w:rsidP="00263489">
      <w:pPr>
        <w:spacing w:after="0"/>
        <w:ind w:left="1701"/>
        <w:rPr>
          <w:rFonts w:ascii="Arial" w:hAnsi="Arial" w:cs="Arial"/>
          <w:color w:val="010205"/>
          <w:sz w:val="16"/>
          <w:szCs w:val="18"/>
        </w:rPr>
      </w:pPr>
      <w:r w:rsidRPr="009B4065">
        <w:rPr>
          <w:rFonts w:ascii="Arial" w:hAnsi="Arial" w:cs="Arial"/>
          <w:color w:val="010205"/>
          <w:sz w:val="16"/>
          <w:szCs w:val="18"/>
        </w:rPr>
        <w:t>a. Predictors: (Constant), INTENSITAS PERSEDIAAN, PREFERENSI RISIKO EKSEKUTIF, TARIF PAJAK EFEKTIF</w:t>
      </w:r>
    </w:p>
    <w:p w14:paraId="42EE8159" w14:textId="77777777" w:rsidR="00263489" w:rsidRPr="009B4065" w:rsidRDefault="00263489" w:rsidP="00263489">
      <w:pPr>
        <w:spacing w:after="0"/>
        <w:ind w:left="981" w:firstLine="720"/>
        <w:rPr>
          <w:rFonts w:ascii="Arial" w:hAnsi="Arial" w:cs="Arial"/>
          <w:color w:val="010205"/>
          <w:sz w:val="16"/>
          <w:szCs w:val="18"/>
        </w:rPr>
      </w:pPr>
      <w:r w:rsidRPr="009B4065">
        <w:rPr>
          <w:rFonts w:ascii="Arial" w:hAnsi="Arial" w:cs="Arial"/>
          <w:color w:val="010205"/>
          <w:sz w:val="16"/>
          <w:szCs w:val="18"/>
        </w:rPr>
        <w:t>b. Dependent Variable: PENGHINDARAN PAJAK</w:t>
      </w:r>
    </w:p>
    <w:p w14:paraId="52E51DCE" w14:textId="77777777" w:rsidR="00263489" w:rsidRPr="009B4065" w:rsidRDefault="00263489" w:rsidP="00263489">
      <w:pPr>
        <w:tabs>
          <w:tab w:val="left" w:pos="1701"/>
        </w:tabs>
        <w:spacing w:line="36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b/>
          <w:i/>
          <w:sz w:val="24"/>
        </w:rPr>
        <w:tab/>
      </w:r>
      <w:proofErr w:type="spellStart"/>
      <w:r w:rsidRPr="009B4065">
        <w:rPr>
          <w:rFonts w:ascii="Times New Roman" w:hAnsi="Times New Roman"/>
          <w:b/>
          <w:i/>
          <w:sz w:val="24"/>
        </w:rPr>
        <w:t>Sumber</w:t>
      </w:r>
      <w:proofErr w:type="spellEnd"/>
      <w:r w:rsidRPr="009B4065">
        <w:rPr>
          <w:rFonts w:ascii="Times New Roman" w:hAnsi="Times New Roman"/>
          <w:b/>
          <w:i/>
          <w:sz w:val="24"/>
        </w:rPr>
        <w:t>:</w:t>
      </w:r>
      <w:r w:rsidRPr="009B4065">
        <w:rPr>
          <w:rFonts w:ascii="Times New Roman" w:hAnsi="Times New Roman"/>
          <w:i/>
          <w:sz w:val="24"/>
        </w:rPr>
        <w:t xml:space="preserve"> Data </w:t>
      </w:r>
      <w:proofErr w:type="spellStart"/>
      <w:r w:rsidRPr="009B4065">
        <w:rPr>
          <w:rFonts w:ascii="Times New Roman" w:hAnsi="Times New Roman"/>
          <w:i/>
          <w:sz w:val="24"/>
        </w:rPr>
        <w:t>Sekunder</w:t>
      </w:r>
      <w:proofErr w:type="spellEnd"/>
      <w:r w:rsidRPr="009B4065">
        <w:rPr>
          <w:rFonts w:ascii="Times New Roman" w:hAnsi="Times New Roman"/>
          <w:i/>
          <w:sz w:val="24"/>
        </w:rPr>
        <w:t xml:space="preserve"> yang </w:t>
      </w:r>
      <w:proofErr w:type="spellStart"/>
      <w:r w:rsidRPr="009B4065">
        <w:rPr>
          <w:rFonts w:ascii="Times New Roman" w:hAnsi="Times New Roman"/>
          <w:i/>
          <w:sz w:val="24"/>
        </w:rPr>
        <w:t>diolah</w:t>
      </w:r>
      <w:proofErr w:type="spellEnd"/>
      <w:r w:rsidRPr="009B4065">
        <w:rPr>
          <w:rFonts w:ascii="Times New Roman" w:hAnsi="Times New Roman"/>
          <w:i/>
          <w:sz w:val="24"/>
        </w:rPr>
        <w:t>, 2022</w:t>
      </w:r>
      <w:r w:rsidRPr="009B4065">
        <w:rPr>
          <w:rFonts w:ascii="Times New Roman" w:hAnsi="Times New Roman"/>
          <w:sz w:val="24"/>
        </w:rPr>
        <w:t>.</w:t>
      </w:r>
    </w:p>
    <w:p w14:paraId="3AB545F2" w14:textId="77777777" w:rsidR="00263489" w:rsidRDefault="00263489" w:rsidP="00263489">
      <w:pPr>
        <w:tabs>
          <w:tab w:val="left" w:pos="3494"/>
        </w:tabs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  <w:r>
        <w:rPr>
          <w:rFonts w:ascii="Arial" w:hAnsi="Arial" w:cs="Arial"/>
          <w:b/>
          <w:bCs/>
          <w:color w:val="010205"/>
        </w:rPr>
        <w:tab/>
      </w:r>
    </w:p>
    <w:p w14:paraId="57493426" w14:textId="77777777" w:rsidR="00263489" w:rsidRDefault="00263489" w:rsidP="00263489">
      <w:pPr>
        <w:tabs>
          <w:tab w:val="left" w:pos="3494"/>
        </w:tabs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2E626A7A" w14:textId="77777777" w:rsidR="00263489" w:rsidRPr="00531384" w:rsidRDefault="00263489" w:rsidP="00263489">
      <w:pPr>
        <w:pStyle w:val="ListParagraph"/>
        <w:spacing w:after="0"/>
        <w:ind w:left="2880" w:firstLine="508"/>
        <w:rPr>
          <w:rFonts w:ascii="Arial" w:hAnsi="Arial" w:cs="Arial"/>
          <w:color w:val="010205"/>
          <w:sz w:val="14"/>
          <w:szCs w:val="18"/>
        </w:rPr>
      </w:pPr>
      <w:proofErr w:type="spellStart"/>
      <w:r w:rsidRPr="00531384">
        <w:rPr>
          <w:rFonts w:ascii="Arial" w:hAnsi="Arial" w:cs="Arial"/>
          <w:b/>
          <w:bCs/>
          <w:color w:val="010205"/>
          <w:sz w:val="18"/>
        </w:rPr>
        <w:t>Coefficients</w:t>
      </w:r>
      <w:r w:rsidRPr="00531384">
        <w:rPr>
          <w:rFonts w:ascii="Arial" w:hAnsi="Arial" w:cs="Arial"/>
          <w:b/>
          <w:bCs/>
          <w:color w:val="010205"/>
          <w:sz w:val="18"/>
          <w:vertAlign w:val="superscript"/>
        </w:rPr>
        <w:t>a</w:t>
      </w:r>
      <w:proofErr w:type="spellEnd"/>
    </w:p>
    <w:tbl>
      <w:tblPr>
        <w:tblW w:w="7523" w:type="dxa"/>
        <w:tblInd w:w="261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18" w:space="0" w:color="auto"/>
          <w:insideV w:val="single" w:sz="18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25"/>
        <w:gridCol w:w="1944"/>
        <w:gridCol w:w="1110"/>
        <w:gridCol w:w="1112"/>
        <w:gridCol w:w="1224"/>
        <w:gridCol w:w="854"/>
        <w:gridCol w:w="854"/>
      </w:tblGrid>
      <w:tr w:rsidR="00263489" w:rsidRPr="003F7B8A" w14:paraId="7E474BB3" w14:textId="77777777" w:rsidTr="00020667">
        <w:trPr>
          <w:cantSplit/>
          <w:trHeight w:val="319"/>
        </w:trPr>
        <w:tc>
          <w:tcPr>
            <w:tcW w:w="2369" w:type="dxa"/>
            <w:gridSpan w:val="2"/>
            <w:vMerge w:val="restart"/>
            <w:shd w:val="clear" w:color="auto" w:fill="FFFFFF"/>
            <w:vAlign w:val="bottom"/>
          </w:tcPr>
          <w:p w14:paraId="109B878A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2222" w:type="dxa"/>
            <w:gridSpan w:val="2"/>
            <w:shd w:val="clear" w:color="auto" w:fill="FFFFFF"/>
            <w:vAlign w:val="bottom"/>
          </w:tcPr>
          <w:p w14:paraId="39AB7BF8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Unstandardized Coefficients</w:t>
            </w:r>
          </w:p>
        </w:tc>
        <w:tc>
          <w:tcPr>
            <w:tcW w:w="1224" w:type="dxa"/>
            <w:shd w:val="clear" w:color="auto" w:fill="FFFFFF"/>
            <w:vAlign w:val="bottom"/>
          </w:tcPr>
          <w:p w14:paraId="02BFB3D6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Standardized Coefficients</w:t>
            </w:r>
          </w:p>
        </w:tc>
        <w:tc>
          <w:tcPr>
            <w:tcW w:w="854" w:type="dxa"/>
            <w:vMerge w:val="restart"/>
            <w:shd w:val="clear" w:color="auto" w:fill="FFFFFF"/>
            <w:vAlign w:val="bottom"/>
          </w:tcPr>
          <w:p w14:paraId="0F62CAF3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t</w:t>
            </w:r>
          </w:p>
        </w:tc>
        <w:tc>
          <w:tcPr>
            <w:tcW w:w="854" w:type="dxa"/>
            <w:vMerge w:val="restart"/>
            <w:shd w:val="clear" w:color="auto" w:fill="FFFFFF"/>
            <w:vAlign w:val="bottom"/>
          </w:tcPr>
          <w:p w14:paraId="5C107437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</w:tr>
      <w:tr w:rsidR="00263489" w:rsidRPr="003F7B8A" w14:paraId="76059D24" w14:textId="77777777" w:rsidTr="00020667">
        <w:trPr>
          <w:cantSplit/>
          <w:trHeight w:val="161"/>
        </w:trPr>
        <w:tc>
          <w:tcPr>
            <w:tcW w:w="2369" w:type="dxa"/>
            <w:gridSpan w:val="2"/>
            <w:vMerge/>
            <w:shd w:val="clear" w:color="auto" w:fill="FFFFFF"/>
            <w:vAlign w:val="bottom"/>
          </w:tcPr>
          <w:p w14:paraId="10301D8C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10" w:type="dxa"/>
            <w:shd w:val="clear" w:color="auto" w:fill="FFFFFF"/>
            <w:vAlign w:val="bottom"/>
          </w:tcPr>
          <w:p w14:paraId="20EA3FBB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B</w:t>
            </w:r>
          </w:p>
        </w:tc>
        <w:tc>
          <w:tcPr>
            <w:tcW w:w="1112" w:type="dxa"/>
            <w:shd w:val="clear" w:color="auto" w:fill="FFFFFF"/>
            <w:vAlign w:val="bottom"/>
          </w:tcPr>
          <w:p w14:paraId="559BA16E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Std. Error</w:t>
            </w:r>
          </w:p>
        </w:tc>
        <w:tc>
          <w:tcPr>
            <w:tcW w:w="1224" w:type="dxa"/>
            <w:shd w:val="clear" w:color="auto" w:fill="FFFFFF"/>
            <w:vAlign w:val="bottom"/>
          </w:tcPr>
          <w:p w14:paraId="4E8CD127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Beta</w:t>
            </w:r>
          </w:p>
        </w:tc>
        <w:tc>
          <w:tcPr>
            <w:tcW w:w="854" w:type="dxa"/>
            <w:vMerge/>
            <w:shd w:val="clear" w:color="auto" w:fill="FFFFFF"/>
            <w:vAlign w:val="bottom"/>
          </w:tcPr>
          <w:p w14:paraId="0B4096FE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4" w:type="dxa"/>
            <w:vMerge/>
            <w:shd w:val="clear" w:color="auto" w:fill="FFFFFF"/>
            <w:vAlign w:val="bottom"/>
          </w:tcPr>
          <w:p w14:paraId="47ED4F3C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63489" w:rsidRPr="003F7B8A" w14:paraId="1D6EC8F0" w14:textId="77777777" w:rsidTr="00020667">
        <w:trPr>
          <w:cantSplit/>
          <w:trHeight w:val="161"/>
        </w:trPr>
        <w:tc>
          <w:tcPr>
            <w:tcW w:w="425" w:type="dxa"/>
            <w:vMerge w:val="restart"/>
            <w:shd w:val="clear" w:color="auto" w:fill="FFFFFF" w:themeFill="background1"/>
          </w:tcPr>
          <w:p w14:paraId="506A60F1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944" w:type="dxa"/>
            <w:shd w:val="clear" w:color="auto" w:fill="FFFFFF" w:themeFill="background1"/>
          </w:tcPr>
          <w:p w14:paraId="1C15E8ED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(Constant)</w:t>
            </w:r>
          </w:p>
        </w:tc>
        <w:tc>
          <w:tcPr>
            <w:tcW w:w="1110" w:type="dxa"/>
            <w:shd w:val="clear" w:color="auto" w:fill="FFFFFF"/>
          </w:tcPr>
          <w:p w14:paraId="0F958ABE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-.160</w:t>
            </w:r>
          </w:p>
        </w:tc>
        <w:tc>
          <w:tcPr>
            <w:tcW w:w="1112" w:type="dxa"/>
            <w:shd w:val="clear" w:color="auto" w:fill="FFFFFF"/>
          </w:tcPr>
          <w:p w14:paraId="76F848CD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1.201</w:t>
            </w:r>
          </w:p>
        </w:tc>
        <w:tc>
          <w:tcPr>
            <w:tcW w:w="1224" w:type="dxa"/>
            <w:shd w:val="clear" w:color="auto" w:fill="FFFFFF"/>
            <w:vAlign w:val="center"/>
          </w:tcPr>
          <w:p w14:paraId="2E0DE001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4" w:type="dxa"/>
            <w:shd w:val="clear" w:color="auto" w:fill="FFFFFF"/>
          </w:tcPr>
          <w:p w14:paraId="65573FD5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-.133</w:t>
            </w:r>
          </w:p>
        </w:tc>
        <w:tc>
          <w:tcPr>
            <w:tcW w:w="854" w:type="dxa"/>
            <w:shd w:val="clear" w:color="auto" w:fill="FFFFFF"/>
          </w:tcPr>
          <w:p w14:paraId="5F38B46E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.894</w:t>
            </w:r>
          </w:p>
        </w:tc>
      </w:tr>
      <w:tr w:rsidR="00263489" w:rsidRPr="003F7B8A" w14:paraId="0204E984" w14:textId="77777777" w:rsidTr="00020667">
        <w:trPr>
          <w:cantSplit/>
          <w:trHeight w:val="329"/>
        </w:trPr>
        <w:tc>
          <w:tcPr>
            <w:tcW w:w="425" w:type="dxa"/>
            <w:vMerge/>
            <w:shd w:val="clear" w:color="auto" w:fill="FFFFFF" w:themeFill="background1"/>
          </w:tcPr>
          <w:p w14:paraId="3E1F6505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44" w:type="dxa"/>
            <w:shd w:val="clear" w:color="auto" w:fill="FFFFFF" w:themeFill="background1"/>
          </w:tcPr>
          <w:p w14:paraId="557355BE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PREFERENSI RISIKO EKSEKUTIF</w:t>
            </w:r>
          </w:p>
        </w:tc>
        <w:tc>
          <w:tcPr>
            <w:tcW w:w="1110" w:type="dxa"/>
            <w:shd w:val="clear" w:color="auto" w:fill="FFFFFF"/>
          </w:tcPr>
          <w:p w14:paraId="44AD4D90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-.019</w:t>
            </w:r>
          </w:p>
        </w:tc>
        <w:tc>
          <w:tcPr>
            <w:tcW w:w="1112" w:type="dxa"/>
            <w:shd w:val="clear" w:color="auto" w:fill="FFFFFF"/>
          </w:tcPr>
          <w:p w14:paraId="47856A99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.043</w:t>
            </w:r>
          </w:p>
        </w:tc>
        <w:tc>
          <w:tcPr>
            <w:tcW w:w="1224" w:type="dxa"/>
            <w:shd w:val="clear" w:color="auto" w:fill="FFFFFF"/>
          </w:tcPr>
          <w:p w14:paraId="64574EE4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-.035</w:t>
            </w:r>
          </w:p>
        </w:tc>
        <w:tc>
          <w:tcPr>
            <w:tcW w:w="854" w:type="dxa"/>
            <w:shd w:val="clear" w:color="auto" w:fill="FFFFFF"/>
          </w:tcPr>
          <w:p w14:paraId="047A5C78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-.436</w:t>
            </w:r>
          </w:p>
        </w:tc>
        <w:tc>
          <w:tcPr>
            <w:tcW w:w="854" w:type="dxa"/>
            <w:shd w:val="clear" w:color="auto" w:fill="FFFFFF"/>
          </w:tcPr>
          <w:p w14:paraId="653A20B0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.663</w:t>
            </w:r>
          </w:p>
        </w:tc>
      </w:tr>
      <w:tr w:rsidR="00263489" w:rsidRPr="003F7B8A" w14:paraId="5726AA3C" w14:textId="77777777" w:rsidTr="00020667">
        <w:trPr>
          <w:cantSplit/>
          <w:trHeight w:val="167"/>
        </w:trPr>
        <w:tc>
          <w:tcPr>
            <w:tcW w:w="425" w:type="dxa"/>
            <w:vMerge/>
            <w:shd w:val="clear" w:color="auto" w:fill="FFFFFF" w:themeFill="background1"/>
          </w:tcPr>
          <w:p w14:paraId="117F1DCF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44" w:type="dxa"/>
            <w:shd w:val="clear" w:color="auto" w:fill="FFFFFF" w:themeFill="background1"/>
          </w:tcPr>
          <w:p w14:paraId="54A75229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TARIF PAJAK EFEKTIF</w:t>
            </w:r>
          </w:p>
        </w:tc>
        <w:tc>
          <w:tcPr>
            <w:tcW w:w="1110" w:type="dxa"/>
            <w:shd w:val="clear" w:color="auto" w:fill="FFFFFF"/>
          </w:tcPr>
          <w:p w14:paraId="3207D612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.917</w:t>
            </w:r>
          </w:p>
        </w:tc>
        <w:tc>
          <w:tcPr>
            <w:tcW w:w="1112" w:type="dxa"/>
            <w:shd w:val="clear" w:color="auto" w:fill="FFFFFF"/>
          </w:tcPr>
          <w:p w14:paraId="71AC4EF2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.202</w:t>
            </w:r>
          </w:p>
        </w:tc>
        <w:tc>
          <w:tcPr>
            <w:tcW w:w="1224" w:type="dxa"/>
            <w:shd w:val="clear" w:color="auto" w:fill="FFFFFF"/>
          </w:tcPr>
          <w:p w14:paraId="7A5D9505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.368</w:t>
            </w:r>
          </w:p>
        </w:tc>
        <w:tc>
          <w:tcPr>
            <w:tcW w:w="854" w:type="dxa"/>
            <w:shd w:val="clear" w:color="auto" w:fill="FFFFFF"/>
          </w:tcPr>
          <w:p w14:paraId="732ACB70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4.536</w:t>
            </w:r>
          </w:p>
        </w:tc>
        <w:tc>
          <w:tcPr>
            <w:tcW w:w="854" w:type="dxa"/>
            <w:shd w:val="clear" w:color="auto" w:fill="FFFFFF"/>
          </w:tcPr>
          <w:p w14:paraId="4BCB73CF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263489" w:rsidRPr="003F7B8A" w14:paraId="19FF7438" w14:textId="77777777" w:rsidTr="00020667">
        <w:trPr>
          <w:cantSplit/>
          <w:trHeight w:val="393"/>
        </w:trPr>
        <w:tc>
          <w:tcPr>
            <w:tcW w:w="425" w:type="dxa"/>
            <w:vMerge/>
            <w:shd w:val="clear" w:color="auto" w:fill="FFFFFF" w:themeFill="background1"/>
          </w:tcPr>
          <w:p w14:paraId="015D9811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44" w:type="dxa"/>
            <w:shd w:val="clear" w:color="auto" w:fill="FFFFFF" w:themeFill="background1"/>
          </w:tcPr>
          <w:p w14:paraId="7E9F7699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INTENSITAS PERSEDIAAN</w:t>
            </w:r>
          </w:p>
        </w:tc>
        <w:tc>
          <w:tcPr>
            <w:tcW w:w="1110" w:type="dxa"/>
            <w:shd w:val="clear" w:color="auto" w:fill="FFFFFF"/>
          </w:tcPr>
          <w:p w14:paraId="4695D527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.119</w:t>
            </w:r>
          </w:p>
        </w:tc>
        <w:tc>
          <w:tcPr>
            <w:tcW w:w="1112" w:type="dxa"/>
            <w:shd w:val="clear" w:color="auto" w:fill="FFFFFF"/>
          </w:tcPr>
          <w:p w14:paraId="7D1F0B10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.052</w:t>
            </w:r>
          </w:p>
        </w:tc>
        <w:tc>
          <w:tcPr>
            <w:tcW w:w="1224" w:type="dxa"/>
            <w:shd w:val="clear" w:color="auto" w:fill="FFFFFF"/>
          </w:tcPr>
          <w:p w14:paraId="2AF8531C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.185</w:t>
            </w:r>
          </w:p>
        </w:tc>
        <w:tc>
          <w:tcPr>
            <w:tcW w:w="854" w:type="dxa"/>
            <w:shd w:val="clear" w:color="auto" w:fill="FFFFFF"/>
          </w:tcPr>
          <w:p w14:paraId="13991B09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2.282</w:t>
            </w:r>
          </w:p>
        </w:tc>
        <w:tc>
          <w:tcPr>
            <w:tcW w:w="854" w:type="dxa"/>
            <w:shd w:val="clear" w:color="auto" w:fill="FFFFFF"/>
          </w:tcPr>
          <w:p w14:paraId="73AEF525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.024</w:t>
            </w:r>
          </w:p>
        </w:tc>
      </w:tr>
    </w:tbl>
    <w:p w14:paraId="781A51D8" w14:textId="77777777" w:rsidR="00263489" w:rsidRPr="00531384" w:rsidRDefault="00263489" w:rsidP="00263489">
      <w:pPr>
        <w:pStyle w:val="ListParagraph"/>
        <w:numPr>
          <w:ilvl w:val="0"/>
          <w:numId w:val="43"/>
        </w:numPr>
        <w:tabs>
          <w:tab w:val="left" w:pos="360"/>
        </w:tabs>
        <w:autoSpaceDE w:val="0"/>
        <w:autoSpaceDN w:val="0"/>
        <w:adjustRightInd w:val="0"/>
        <w:spacing w:after="0" w:line="720" w:lineRule="auto"/>
        <w:rPr>
          <w:rFonts w:ascii="Arial" w:hAnsi="Arial" w:cs="Arial"/>
          <w:color w:val="010205"/>
          <w:sz w:val="18"/>
          <w:szCs w:val="18"/>
        </w:rPr>
      </w:pPr>
      <w:r w:rsidRPr="00531384">
        <w:rPr>
          <w:rFonts w:ascii="Arial" w:hAnsi="Arial" w:cs="Arial"/>
          <w:color w:val="010205"/>
          <w:sz w:val="18"/>
          <w:szCs w:val="18"/>
        </w:rPr>
        <w:t>Dependent Variable: PENGHINDARAN PAJAK</w:t>
      </w:r>
    </w:p>
    <w:p w14:paraId="24C2D2F1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61232A9C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1D269251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6BC7F9A0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71C064E9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7CEC2D29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0B8D7B1A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4DB85C00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34AE57BF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1F691BDF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1E5EF98E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3C987143" w14:textId="77777777" w:rsidR="00263489" w:rsidRPr="00B46E1A" w:rsidRDefault="00263489" w:rsidP="00263489">
      <w:pPr>
        <w:spacing w:after="0"/>
        <w:ind w:left="2694" w:firstLine="720"/>
        <w:rPr>
          <w:rFonts w:ascii="Arial" w:hAnsi="Arial" w:cs="Arial"/>
          <w:color w:val="010205"/>
          <w:sz w:val="12"/>
          <w:szCs w:val="18"/>
        </w:rPr>
      </w:pPr>
      <w:proofErr w:type="spellStart"/>
      <w:r w:rsidRPr="00B46E1A">
        <w:rPr>
          <w:rFonts w:ascii="Arial" w:hAnsi="Arial" w:cs="Arial"/>
          <w:b/>
          <w:bCs/>
          <w:color w:val="010205"/>
          <w:sz w:val="16"/>
        </w:rPr>
        <w:t>Coefficients</w:t>
      </w:r>
      <w:r w:rsidRPr="00B46E1A">
        <w:rPr>
          <w:rFonts w:ascii="Arial" w:hAnsi="Arial" w:cs="Arial"/>
          <w:b/>
          <w:bCs/>
          <w:color w:val="010205"/>
          <w:sz w:val="16"/>
          <w:vertAlign w:val="superscript"/>
        </w:rPr>
        <w:t>a</w:t>
      </w:r>
      <w:proofErr w:type="spellEnd"/>
    </w:p>
    <w:tbl>
      <w:tblPr>
        <w:tblpPr w:leftFromText="180" w:rightFromText="180" w:vertAnchor="text" w:horzAnchor="margin" w:tblpXSpec="center" w:tblpY="17"/>
        <w:tblW w:w="4096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18" w:space="0" w:color="auto"/>
          <w:insideV w:val="single" w:sz="18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73"/>
        <w:gridCol w:w="1917"/>
        <w:gridCol w:w="771"/>
        <w:gridCol w:w="835"/>
      </w:tblGrid>
      <w:tr w:rsidR="00263489" w:rsidRPr="003F7B8A" w14:paraId="61EBB1AA" w14:textId="77777777" w:rsidTr="00020667">
        <w:trPr>
          <w:cantSplit/>
          <w:trHeight w:val="529"/>
        </w:trPr>
        <w:tc>
          <w:tcPr>
            <w:tcW w:w="2490" w:type="dxa"/>
            <w:gridSpan w:val="2"/>
            <w:vMerge w:val="restart"/>
            <w:shd w:val="clear" w:color="auto" w:fill="FFFFFF"/>
            <w:vAlign w:val="bottom"/>
          </w:tcPr>
          <w:p w14:paraId="3F3DE56A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771" w:type="dxa"/>
            <w:shd w:val="clear" w:color="auto" w:fill="FFFFFF"/>
            <w:vAlign w:val="bottom"/>
          </w:tcPr>
          <w:p w14:paraId="4496F7B0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t</w:t>
            </w:r>
          </w:p>
        </w:tc>
        <w:tc>
          <w:tcPr>
            <w:tcW w:w="835" w:type="dxa"/>
            <w:shd w:val="clear" w:color="auto" w:fill="FFFFFF"/>
            <w:vAlign w:val="bottom"/>
          </w:tcPr>
          <w:p w14:paraId="6EA8EF28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</w:tr>
      <w:tr w:rsidR="00263489" w:rsidRPr="003F7B8A" w14:paraId="17216B75" w14:textId="77777777" w:rsidTr="00020667">
        <w:trPr>
          <w:cantSplit/>
          <w:trHeight w:val="269"/>
        </w:trPr>
        <w:tc>
          <w:tcPr>
            <w:tcW w:w="2490" w:type="dxa"/>
            <w:gridSpan w:val="2"/>
            <w:vMerge/>
            <w:shd w:val="clear" w:color="auto" w:fill="FFFFFF"/>
            <w:vAlign w:val="bottom"/>
          </w:tcPr>
          <w:p w14:paraId="2A0BA266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71" w:type="dxa"/>
            <w:shd w:val="clear" w:color="auto" w:fill="FFFFFF"/>
            <w:vAlign w:val="bottom"/>
          </w:tcPr>
          <w:p w14:paraId="1B61DC27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5" w:type="dxa"/>
            <w:shd w:val="clear" w:color="auto" w:fill="FFFFFF"/>
            <w:vAlign w:val="bottom"/>
          </w:tcPr>
          <w:p w14:paraId="14478762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63489" w:rsidRPr="003F7B8A" w14:paraId="304F3B94" w14:textId="77777777" w:rsidTr="00020667">
        <w:trPr>
          <w:cantSplit/>
          <w:trHeight w:val="269"/>
        </w:trPr>
        <w:tc>
          <w:tcPr>
            <w:tcW w:w="573" w:type="dxa"/>
            <w:vMerge w:val="restart"/>
            <w:shd w:val="clear" w:color="auto" w:fill="FFFFFF" w:themeFill="background1"/>
          </w:tcPr>
          <w:p w14:paraId="78242B76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3F7B8A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917" w:type="dxa"/>
            <w:shd w:val="clear" w:color="auto" w:fill="FFFFFF" w:themeFill="background1"/>
          </w:tcPr>
          <w:p w14:paraId="1EA44468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(Constant)</w:t>
            </w:r>
          </w:p>
        </w:tc>
        <w:tc>
          <w:tcPr>
            <w:tcW w:w="771" w:type="dxa"/>
            <w:shd w:val="clear" w:color="auto" w:fill="FFFFFF"/>
          </w:tcPr>
          <w:p w14:paraId="1EE10B0C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-.133</w:t>
            </w:r>
          </w:p>
        </w:tc>
        <w:tc>
          <w:tcPr>
            <w:tcW w:w="835" w:type="dxa"/>
            <w:shd w:val="clear" w:color="auto" w:fill="FFFFFF"/>
          </w:tcPr>
          <w:p w14:paraId="3A7186DA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.894</w:t>
            </w:r>
          </w:p>
        </w:tc>
      </w:tr>
      <w:tr w:rsidR="00263489" w:rsidRPr="003F7B8A" w14:paraId="76D09BAB" w14:textId="77777777" w:rsidTr="00020667">
        <w:trPr>
          <w:cantSplit/>
          <w:trHeight w:val="548"/>
        </w:trPr>
        <w:tc>
          <w:tcPr>
            <w:tcW w:w="573" w:type="dxa"/>
            <w:vMerge/>
            <w:shd w:val="clear" w:color="auto" w:fill="FFFFFF" w:themeFill="background1"/>
          </w:tcPr>
          <w:p w14:paraId="6AAD6332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17" w:type="dxa"/>
            <w:shd w:val="clear" w:color="auto" w:fill="FFFFFF" w:themeFill="background1"/>
          </w:tcPr>
          <w:p w14:paraId="18C36B7B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PREFERENSI RISIKO EKSEKUTIF</w:t>
            </w:r>
          </w:p>
        </w:tc>
        <w:tc>
          <w:tcPr>
            <w:tcW w:w="771" w:type="dxa"/>
            <w:shd w:val="clear" w:color="auto" w:fill="FFFFFF"/>
          </w:tcPr>
          <w:p w14:paraId="1BFEF9E5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-.436</w:t>
            </w:r>
          </w:p>
        </w:tc>
        <w:tc>
          <w:tcPr>
            <w:tcW w:w="835" w:type="dxa"/>
            <w:shd w:val="clear" w:color="auto" w:fill="FFFFFF"/>
          </w:tcPr>
          <w:p w14:paraId="1FC5801D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.663</w:t>
            </w:r>
          </w:p>
        </w:tc>
      </w:tr>
      <w:tr w:rsidR="00263489" w:rsidRPr="003F7B8A" w14:paraId="0F12B76F" w14:textId="77777777" w:rsidTr="00020667">
        <w:trPr>
          <w:cantSplit/>
          <w:trHeight w:val="279"/>
        </w:trPr>
        <w:tc>
          <w:tcPr>
            <w:tcW w:w="573" w:type="dxa"/>
            <w:vMerge/>
            <w:shd w:val="clear" w:color="auto" w:fill="FFFFFF" w:themeFill="background1"/>
          </w:tcPr>
          <w:p w14:paraId="3BF0E5BC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917" w:type="dxa"/>
            <w:shd w:val="clear" w:color="auto" w:fill="FFFFFF" w:themeFill="background1"/>
          </w:tcPr>
          <w:p w14:paraId="23AA2574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TARIF PAJAK EFEKTIF</w:t>
            </w:r>
          </w:p>
        </w:tc>
        <w:tc>
          <w:tcPr>
            <w:tcW w:w="771" w:type="dxa"/>
            <w:shd w:val="clear" w:color="auto" w:fill="FFFFFF"/>
          </w:tcPr>
          <w:p w14:paraId="516BA9E8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4.536</w:t>
            </w:r>
          </w:p>
        </w:tc>
        <w:tc>
          <w:tcPr>
            <w:tcW w:w="835" w:type="dxa"/>
            <w:shd w:val="clear" w:color="auto" w:fill="FFFFFF"/>
          </w:tcPr>
          <w:p w14:paraId="2A621029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263489" w:rsidRPr="003F7B8A" w14:paraId="6D242CA5" w14:textId="77777777" w:rsidTr="00020667">
        <w:trPr>
          <w:cantSplit/>
          <w:trHeight w:val="289"/>
        </w:trPr>
        <w:tc>
          <w:tcPr>
            <w:tcW w:w="573" w:type="dxa"/>
            <w:vMerge/>
            <w:shd w:val="clear" w:color="auto" w:fill="FFFFFF" w:themeFill="background1"/>
          </w:tcPr>
          <w:p w14:paraId="5C13DC30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917" w:type="dxa"/>
            <w:shd w:val="clear" w:color="auto" w:fill="FFFFFF" w:themeFill="background1"/>
          </w:tcPr>
          <w:p w14:paraId="00F3067E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INTENSITAS PERSEDIAAN</w:t>
            </w:r>
          </w:p>
        </w:tc>
        <w:tc>
          <w:tcPr>
            <w:tcW w:w="771" w:type="dxa"/>
            <w:shd w:val="clear" w:color="auto" w:fill="FFFFFF"/>
          </w:tcPr>
          <w:p w14:paraId="064CB637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2.282</w:t>
            </w:r>
          </w:p>
        </w:tc>
        <w:tc>
          <w:tcPr>
            <w:tcW w:w="835" w:type="dxa"/>
            <w:shd w:val="clear" w:color="auto" w:fill="FFFFFF"/>
          </w:tcPr>
          <w:p w14:paraId="47F7166D" w14:textId="77777777" w:rsidR="00263489" w:rsidRPr="003F7B8A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F7B8A">
              <w:rPr>
                <w:rFonts w:ascii="Arial" w:hAnsi="Arial" w:cs="Arial"/>
                <w:sz w:val="18"/>
                <w:szCs w:val="18"/>
              </w:rPr>
              <w:t>.024</w:t>
            </w:r>
          </w:p>
        </w:tc>
      </w:tr>
    </w:tbl>
    <w:p w14:paraId="1FD196C0" w14:textId="77777777" w:rsidR="00263489" w:rsidRPr="00B46E1A" w:rsidRDefault="00263489" w:rsidP="00263489">
      <w:pPr>
        <w:jc w:val="center"/>
        <w:rPr>
          <w:rFonts w:ascii="Times New Roman" w:hAnsi="Times New Roman"/>
          <w:sz w:val="24"/>
        </w:rPr>
      </w:pPr>
    </w:p>
    <w:p w14:paraId="4691114D" w14:textId="77777777" w:rsidR="00263489" w:rsidRDefault="00263489" w:rsidP="00263489">
      <w:pPr>
        <w:spacing w:line="360" w:lineRule="auto"/>
        <w:rPr>
          <w:rFonts w:ascii="Times New Roman" w:hAnsi="Times New Roman"/>
          <w:b/>
          <w:sz w:val="24"/>
        </w:rPr>
      </w:pPr>
    </w:p>
    <w:p w14:paraId="465190BD" w14:textId="77777777" w:rsidR="00263489" w:rsidRDefault="00263489" w:rsidP="00263489">
      <w:pPr>
        <w:spacing w:line="360" w:lineRule="auto"/>
        <w:jc w:val="center"/>
        <w:rPr>
          <w:rFonts w:ascii="Arial" w:hAnsi="Arial" w:cs="Arial"/>
          <w:color w:val="010205"/>
          <w:sz w:val="18"/>
          <w:szCs w:val="18"/>
        </w:rPr>
      </w:pPr>
    </w:p>
    <w:p w14:paraId="422A6D5D" w14:textId="77777777" w:rsidR="00263489" w:rsidRDefault="00263489" w:rsidP="00263489">
      <w:pPr>
        <w:spacing w:line="360" w:lineRule="auto"/>
        <w:jc w:val="center"/>
        <w:rPr>
          <w:rFonts w:ascii="Arial" w:hAnsi="Arial" w:cs="Arial"/>
          <w:color w:val="010205"/>
          <w:sz w:val="18"/>
          <w:szCs w:val="18"/>
        </w:rPr>
      </w:pPr>
    </w:p>
    <w:p w14:paraId="70B2664B" w14:textId="77777777" w:rsidR="00263489" w:rsidRDefault="00263489" w:rsidP="00263489">
      <w:pPr>
        <w:spacing w:line="360" w:lineRule="auto"/>
        <w:jc w:val="center"/>
        <w:rPr>
          <w:rFonts w:ascii="Arial" w:hAnsi="Arial" w:cs="Arial"/>
          <w:color w:val="010205"/>
          <w:sz w:val="18"/>
          <w:szCs w:val="18"/>
        </w:rPr>
      </w:pPr>
    </w:p>
    <w:p w14:paraId="070B3F77" w14:textId="77777777" w:rsidR="00263489" w:rsidRDefault="00263489" w:rsidP="00263489">
      <w:pPr>
        <w:spacing w:line="360" w:lineRule="auto"/>
        <w:jc w:val="center"/>
        <w:rPr>
          <w:rFonts w:ascii="Arial" w:hAnsi="Arial" w:cs="Arial"/>
          <w:color w:val="010205"/>
          <w:sz w:val="18"/>
          <w:szCs w:val="18"/>
        </w:rPr>
      </w:pPr>
    </w:p>
    <w:p w14:paraId="558E6137" w14:textId="77777777" w:rsidR="00263489" w:rsidRDefault="00263489" w:rsidP="00263489">
      <w:pPr>
        <w:spacing w:line="360" w:lineRule="auto"/>
        <w:jc w:val="center"/>
        <w:rPr>
          <w:rFonts w:ascii="Arial" w:hAnsi="Arial" w:cs="Arial"/>
          <w:color w:val="010205"/>
          <w:sz w:val="18"/>
          <w:szCs w:val="18"/>
        </w:rPr>
      </w:pPr>
    </w:p>
    <w:p w14:paraId="52346288" w14:textId="77777777" w:rsidR="00263489" w:rsidRPr="00FA0838" w:rsidRDefault="00263489" w:rsidP="00263489">
      <w:pPr>
        <w:pStyle w:val="ListParagraph"/>
        <w:numPr>
          <w:ilvl w:val="0"/>
          <w:numId w:val="44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  <w:r w:rsidRPr="00FA0838">
        <w:rPr>
          <w:rFonts w:ascii="Arial" w:hAnsi="Arial" w:cs="Arial"/>
          <w:color w:val="010205"/>
          <w:sz w:val="18"/>
          <w:szCs w:val="18"/>
        </w:rPr>
        <w:t>Dependent Variable: PENGHINDARAN PAJAK</w:t>
      </w:r>
    </w:p>
    <w:p w14:paraId="3EB4D64B" w14:textId="77777777" w:rsidR="00263489" w:rsidRDefault="00263489" w:rsidP="00263489">
      <w:pPr>
        <w:autoSpaceDE w:val="0"/>
        <w:autoSpaceDN w:val="0"/>
        <w:adjustRightInd w:val="0"/>
        <w:spacing w:after="0" w:line="240" w:lineRule="auto"/>
        <w:ind w:left="1843"/>
        <w:rPr>
          <w:rFonts w:ascii="Times New Roman" w:hAnsi="Times New Roman"/>
          <w:i/>
          <w:sz w:val="24"/>
        </w:rPr>
      </w:pPr>
      <w:proofErr w:type="spellStart"/>
      <w:r w:rsidRPr="00FA0838">
        <w:rPr>
          <w:rFonts w:ascii="Times New Roman" w:hAnsi="Times New Roman"/>
          <w:b/>
          <w:i/>
          <w:sz w:val="24"/>
        </w:rPr>
        <w:t>Sumber</w:t>
      </w:r>
      <w:proofErr w:type="spellEnd"/>
      <w:r w:rsidRPr="00FA0838">
        <w:rPr>
          <w:rFonts w:ascii="Times New Roman" w:hAnsi="Times New Roman"/>
          <w:b/>
          <w:i/>
          <w:sz w:val="24"/>
        </w:rPr>
        <w:t xml:space="preserve">: </w:t>
      </w:r>
      <w:r w:rsidRPr="00FA0838">
        <w:rPr>
          <w:rFonts w:ascii="Times New Roman" w:hAnsi="Times New Roman"/>
          <w:i/>
          <w:sz w:val="24"/>
        </w:rPr>
        <w:t xml:space="preserve">Data </w:t>
      </w:r>
      <w:proofErr w:type="spellStart"/>
      <w:r w:rsidRPr="00FA0838">
        <w:rPr>
          <w:rFonts w:ascii="Times New Roman" w:hAnsi="Times New Roman"/>
          <w:i/>
          <w:sz w:val="24"/>
        </w:rPr>
        <w:t>Sekunder</w:t>
      </w:r>
      <w:proofErr w:type="spellEnd"/>
      <w:r w:rsidRPr="00FA0838">
        <w:rPr>
          <w:rFonts w:ascii="Times New Roman" w:hAnsi="Times New Roman"/>
          <w:i/>
          <w:sz w:val="24"/>
        </w:rPr>
        <w:t xml:space="preserve"> yang </w:t>
      </w:r>
      <w:proofErr w:type="spellStart"/>
      <w:r w:rsidRPr="00FA0838">
        <w:rPr>
          <w:rFonts w:ascii="Times New Roman" w:hAnsi="Times New Roman"/>
          <w:i/>
          <w:sz w:val="24"/>
        </w:rPr>
        <w:t>diolah</w:t>
      </w:r>
      <w:proofErr w:type="spellEnd"/>
      <w:r w:rsidRPr="00FA0838">
        <w:rPr>
          <w:rFonts w:ascii="Times New Roman" w:hAnsi="Times New Roman"/>
          <w:i/>
          <w:sz w:val="24"/>
        </w:rPr>
        <w:t xml:space="preserve"> SPSS 25, 2022</w:t>
      </w:r>
    </w:p>
    <w:p w14:paraId="3A8DE1C0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701A48CE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3B6800AC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1FEE8773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1CCF0CC3" w14:textId="77777777" w:rsidR="00263489" w:rsidRPr="00837548" w:rsidRDefault="00263489" w:rsidP="00263489">
      <w:pPr>
        <w:spacing w:after="0"/>
        <w:jc w:val="center"/>
        <w:rPr>
          <w:rFonts w:ascii="Times New Roman" w:hAnsi="Times New Roman"/>
          <w:b/>
          <w:sz w:val="24"/>
        </w:rPr>
      </w:pPr>
    </w:p>
    <w:tbl>
      <w:tblPr>
        <w:tblW w:w="7156" w:type="dxa"/>
        <w:tblInd w:w="6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57"/>
        <w:gridCol w:w="1155"/>
        <w:gridCol w:w="1318"/>
        <w:gridCol w:w="920"/>
        <w:gridCol w:w="1264"/>
        <w:gridCol w:w="920"/>
        <w:gridCol w:w="922"/>
      </w:tblGrid>
      <w:tr w:rsidR="00263489" w:rsidRPr="00BC6574" w14:paraId="248831E8" w14:textId="77777777" w:rsidTr="00020667">
        <w:trPr>
          <w:cantSplit/>
          <w:trHeight w:val="284"/>
        </w:trPr>
        <w:tc>
          <w:tcPr>
            <w:tcW w:w="7156" w:type="dxa"/>
            <w:gridSpan w:val="7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FFFFFF"/>
            <w:vAlign w:val="center"/>
          </w:tcPr>
          <w:p w14:paraId="4E296157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proofErr w:type="spellStart"/>
            <w:r w:rsidRPr="00BC6574">
              <w:rPr>
                <w:rFonts w:ascii="Arial" w:hAnsi="Arial" w:cs="Arial"/>
                <w:b/>
                <w:bCs/>
                <w:color w:val="010205"/>
              </w:rPr>
              <w:t>ANOVA</w:t>
            </w:r>
            <w:r w:rsidRPr="00BC6574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  <w:proofErr w:type="spellEnd"/>
          </w:p>
        </w:tc>
      </w:tr>
      <w:tr w:rsidR="00263489" w:rsidRPr="00BC6574" w14:paraId="276267D8" w14:textId="77777777" w:rsidTr="00020667">
        <w:trPr>
          <w:cantSplit/>
          <w:trHeight w:val="284"/>
        </w:trPr>
        <w:tc>
          <w:tcPr>
            <w:tcW w:w="1812" w:type="dxa"/>
            <w:gridSpan w:val="2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 w:themeFill="background1"/>
            <w:vAlign w:val="bottom"/>
          </w:tcPr>
          <w:p w14:paraId="17EF48F5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1318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51CE90E8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Sum of Squares</w:t>
            </w:r>
          </w:p>
        </w:tc>
        <w:tc>
          <w:tcPr>
            <w:tcW w:w="920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7C99ED11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df</w:t>
            </w:r>
          </w:p>
        </w:tc>
        <w:tc>
          <w:tcPr>
            <w:tcW w:w="1264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3828AEBF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Mean Square</w:t>
            </w:r>
          </w:p>
        </w:tc>
        <w:tc>
          <w:tcPr>
            <w:tcW w:w="920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0BC49BBF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F</w:t>
            </w:r>
          </w:p>
        </w:tc>
        <w:tc>
          <w:tcPr>
            <w:tcW w:w="922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bottom"/>
          </w:tcPr>
          <w:p w14:paraId="1097B75F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C6574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263489" w:rsidRPr="00BC6574" w14:paraId="1639224F" w14:textId="77777777" w:rsidTr="00020667">
        <w:trPr>
          <w:cantSplit/>
          <w:trHeight w:val="284"/>
        </w:trPr>
        <w:tc>
          <w:tcPr>
            <w:tcW w:w="657" w:type="dxa"/>
            <w:vMerge w:val="restart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 w:themeFill="background1"/>
          </w:tcPr>
          <w:p w14:paraId="05368305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55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 w:themeFill="background1"/>
          </w:tcPr>
          <w:p w14:paraId="174CF71D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Regression</w:t>
            </w:r>
          </w:p>
        </w:tc>
        <w:tc>
          <w:tcPr>
            <w:tcW w:w="1318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7EB0D206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5.250</w:t>
            </w:r>
          </w:p>
        </w:tc>
        <w:tc>
          <w:tcPr>
            <w:tcW w:w="920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60761CC0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264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2E39D33C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1.750</w:t>
            </w:r>
          </w:p>
        </w:tc>
        <w:tc>
          <w:tcPr>
            <w:tcW w:w="920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7B696455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7.786</w:t>
            </w:r>
          </w:p>
        </w:tc>
        <w:tc>
          <w:tcPr>
            <w:tcW w:w="922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153B1248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C6574">
              <w:rPr>
                <w:rFonts w:ascii="Arial" w:hAnsi="Arial" w:cs="Arial"/>
                <w:color w:val="010205"/>
                <w:sz w:val="18"/>
                <w:szCs w:val="18"/>
              </w:rPr>
              <w:t>.000</w:t>
            </w:r>
            <w:r w:rsidRPr="00BC6574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263489" w:rsidRPr="00BC6574" w14:paraId="2CDAD156" w14:textId="77777777" w:rsidTr="00020667">
        <w:trPr>
          <w:cantSplit/>
          <w:trHeight w:val="329"/>
        </w:trPr>
        <w:tc>
          <w:tcPr>
            <w:tcW w:w="657" w:type="dxa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 w:themeFill="background1"/>
          </w:tcPr>
          <w:p w14:paraId="28E5F57C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55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 w:themeFill="background1"/>
          </w:tcPr>
          <w:p w14:paraId="19076626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Residual</w:t>
            </w:r>
          </w:p>
        </w:tc>
        <w:tc>
          <w:tcPr>
            <w:tcW w:w="1318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4BE679F3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31.693</w:t>
            </w:r>
          </w:p>
        </w:tc>
        <w:tc>
          <w:tcPr>
            <w:tcW w:w="920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63E13751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141</w:t>
            </w:r>
          </w:p>
        </w:tc>
        <w:tc>
          <w:tcPr>
            <w:tcW w:w="1264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521408AC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.225</w:t>
            </w:r>
          </w:p>
        </w:tc>
        <w:tc>
          <w:tcPr>
            <w:tcW w:w="920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center"/>
          </w:tcPr>
          <w:p w14:paraId="659D9E0D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22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center"/>
          </w:tcPr>
          <w:p w14:paraId="6AC54451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63489" w:rsidRPr="00BC6574" w14:paraId="12CA55F5" w14:textId="77777777" w:rsidTr="00020667">
        <w:trPr>
          <w:cantSplit/>
          <w:trHeight w:val="314"/>
        </w:trPr>
        <w:tc>
          <w:tcPr>
            <w:tcW w:w="657" w:type="dxa"/>
            <w:vMerge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 w:themeFill="background1"/>
          </w:tcPr>
          <w:p w14:paraId="619D9819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55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 w:themeFill="background1"/>
          </w:tcPr>
          <w:p w14:paraId="75E0D856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  <w:tc>
          <w:tcPr>
            <w:tcW w:w="1318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4DD8529A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36.944</w:t>
            </w:r>
          </w:p>
        </w:tc>
        <w:tc>
          <w:tcPr>
            <w:tcW w:w="920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</w:tcPr>
          <w:p w14:paraId="7EE5C56B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144</w:t>
            </w:r>
          </w:p>
        </w:tc>
        <w:tc>
          <w:tcPr>
            <w:tcW w:w="1264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center"/>
          </w:tcPr>
          <w:p w14:paraId="4FD39427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20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center"/>
          </w:tcPr>
          <w:p w14:paraId="02E786CC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22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FFFFFF"/>
            <w:vAlign w:val="center"/>
          </w:tcPr>
          <w:p w14:paraId="072ADF6F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63489" w:rsidRPr="00BC6574" w14:paraId="6135034E" w14:textId="77777777" w:rsidTr="00020667">
        <w:trPr>
          <w:cantSplit/>
          <w:trHeight w:val="284"/>
        </w:trPr>
        <w:tc>
          <w:tcPr>
            <w:tcW w:w="7156" w:type="dxa"/>
            <w:gridSpan w:val="7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7505E0D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C6574">
              <w:rPr>
                <w:rFonts w:ascii="Arial" w:hAnsi="Arial" w:cs="Arial"/>
                <w:color w:val="010205"/>
                <w:sz w:val="18"/>
                <w:szCs w:val="18"/>
              </w:rPr>
              <w:t>a. Dependent Variable: PENGHINDARAN PAJAK</w:t>
            </w:r>
          </w:p>
        </w:tc>
      </w:tr>
      <w:tr w:rsidR="00263489" w:rsidRPr="00BC6574" w14:paraId="4F69124E" w14:textId="77777777" w:rsidTr="00020667">
        <w:trPr>
          <w:cantSplit/>
          <w:trHeight w:val="568"/>
        </w:trPr>
        <w:tc>
          <w:tcPr>
            <w:tcW w:w="715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9CCC331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C6574">
              <w:rPr>
                <w:rFonts w:ascii="Arial" w:hAnsi="Arial" w:cs="Arial"/>
                <w:color w:val="010205"/>
                <w:sz w:val="18"/>
                <w:szCs w:val="18"/>
              </w:rPr>
              <w:t>b. Predictors: (Constant), INTENSITAS PERSEDIAAN, PREFERENSI RISIKO EKSEKUTIF, TARIF PAJAK EFEKTIF</w:t>
            </w:r>
          </w:p>
        </w:tc>
      </w:tr>
    </w:tbl>
    <w:p w14:paraId="0CF01C92" w14:textId="77777777" w:rsidR="00263489" w:rsidRDefault="00263489" w:rsidP="00263489">
      <w:pPr>
        <w:spacing w:after="0" w:line="360" w:lineRule="auto"/>
        <w:ind w:left="567"/>
        <w:jc w:val="both"/>
        <w:rPr>
          <w:rFonts w:ascii="Times New Roman" w:hAnsi="Times New Roman"/>
          <w:i/>
          <w:sz w:val="24"/>
        </w:rPr>
      </w:pPr>
      <w:proofErr w:type="spellStart"/>
      <w:r w:rsidRPr="00837548">
        <w:rPr>
          <w:rFonts w:ascii="Times New Roman" w:hAnsi="Times New Roman"/>
          <w:b/>
          <w:i/>
          <w:sz w:val="24"/>
        </w:rPr>
        <w:t>Sumber</w:t>
      </w:r>
      <w:proofErr w:type="spellEnd"/>
      <w:r w:rsidRPr="00837548">
        <w:rPr>
          <w:rFonts w:ascii="Times New Roman" w:hAnsi="Times New Roman"/>
          <w:b/>
          <w:i/>
          <w:sz w:val="24"/>
        </w:rPr>
        <w:t xml:space="preserve">: </w:t>
      </w:r>
      <w:r w:rsidRPr="00837548">
        <w:rPr>
          <w:rFonts w:ascii="Times New Roman" w:hAnsi="Times New Roman"/>
          <w:i/>
          <w:sz w:val="24"/>
        </w:rPr>
        <w:t xml:space="preserve">Data </w:t>
      </w:r>
      <w:proofErr w:type="spellStart"/>
      <w:r w:rsidRPr="00837548">
        <w:rPr>
          <w:rFonts w:ascii="Times New Roman" w:hAnsi="Times New Roman"/>
          <w:i/>
          <w:sz w:val="24"/>
        </w:rPr>
        <w:t>sekunder</w:t>
      </w:r>
      <w:proofErr w:type="spellEnd"/>
      <w:r w:rsidRPr="00837548">
        <w:rPr>
          <w:rFonts w:ascii="Times New Roman" w:hAnsi="Times New Roman"/>
          <w:i/>
          <w:sz w:val="24"/>
        </w:rPr>
        <w:t xml:space="preserve"> yang </w:t>
      </w:r>
      <w:proofErr w:type="spellStart"/>
      <w:r w:rsidRPr="00837548">
        <w:rPr>
          <w:rFonts w:ascii="Times New Roman" w:hAnsi="Times New Roman"/>
          <w:i/>
          <w:sz w:val="24"/>
        </w:rPr>
        <w:t>diolah</w:t>
      </w:r>
      <w:proofErr w:type="spellEnd"/>
      <w:r w:rsidRPr="00837548">
        <w:rPr>
          <w:rFonts w:ascii="Times New Roman" w:hAnsi="Times New Roman"/>
          <w:i/>
          <w:sz w:val="24"/>
        </w:rPr>
        <w:t xml:space="preserve"> SPSS 25, 2022</w:t>
      </w:r>
    </w:p>
    <w:p w14:paraId="7284C588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6A9AF0F5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551ADF43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02F3FBA3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65095E13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336AF225" w14:textId="77777777" w:rsidR="00263489" w:rsidRDefault="00263489" w:rsidP="00263489">
      <w:pPr>
        <w:autoSpaceDE w:val="0"/>
        <w:autoSpaceDN w:val="0"/>
        <w:adjustRightInd w:val="0"/>
        <w:spacing w:after="0" w:line="400" w:lineRule="atLeast"/>
        <w:rPr>
          <w:rFonts w:ascii="Arial" w:hAnsi="Arial" w:cs="Arial"/>
          <w:b/>
          <w:bCs/>
          <w:color w:val="010205"/>
        </w:rPr>
      </w:pPr>
    </w:p>
    <w:p w14:paraId="28D84DDC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0D2FB14A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79B1187B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tbl>
      <w:tblPr>
        <w:tblpPr w:leftFromText="180" w:rightFromText="180" w:vertAnchor="page" w:horzAnchor="page" w:tblpX="3825" w:tblpY="3229"/>
        <w:tblW w:w="599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50"/>
        <w:gridCol w:w="839"/>
        <w:gridCol w:w="889"/>
        <w:gridCol w:w="1202"/>
        <w:gridCol w:w="1202"/>
        <w:gridCol w:w="1210"/>
      </w:tblGrid>
      <w:tr w:rsidR="00263489" w:rsidRPr="00BC6574" w14:paraId="4FE3048B" w14:textId="77777777" w:rsidTr="00020667">
        <w:trPr>
          <w:cantSplit/>
          <w:trHeight w:val="278"/>
        </w:trPr>
        <w:tc>
          <w:tcPr>
            <w:tcW w:w="599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051428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C61CC4">
              <w:rPr>
                <w:rFonts w:ascii="Arial" w:hAnsi="Arial" w:cs="Arial"/>
                <w:b/>
                <w:bCs/>
                <w:color w:val="010205"/>
                <w:sz w:val="18"/>
              </w:rPr>
              <w:t xml:space="preserve">Model </w:t>
            </w:r>
            <w:proofErr w:type="spellStart"/>
            <w:r w:rsidRPr="00C61CC4">
              <w:rPr>
                <w:rFonts w:ascii="Arial" w:hAnsi="Arial" w:cs="Arial"/>
                <w:b/>
                <w:bCs/>
                <w:color w:val="010205"/>
                <w:sz w:val="18"/>
              </w:rPr>
              <w:t>Summary</w:t>
            </w:r>
            <w:r w:rsidRPr="00C61CC4">
              <w:rPr>
                <w:rFonts w:ascii="Arial" w:hAnsi="Arial" w:cs="Arial"/>
                <w:b/>
                <w:bCs/>
                <w:color w:val="010205"/>
                <w:sz w:val="18"/>
                <w:vertAlign w:val="superscript"/>
              </w:rPr>
              <w:t>b</w:t>
            </w:r>
            <w:proofErr w:type="spellEnd"/>
          </w:p>
        </w:tc>
      </w:tr>
      <w:tr w:rsidR="00263489" w:rsidRPr="00BC6574" w14:paraId="265A04A7" w14:textId="77777777" w:rsidTr="00020667">
        <w:trPr>
          <w:cantSplit/>
          <w:trHeight w:val="556"/>
        </w:trPr>
        <w:tc>
          <w:tcPr>
            <w:tcW w:w="650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auto"/>
            <w:vAlign w:val="bottom"/>
          </w:tcPr>
          <w:p w14:paraId="5332234F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839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auto"/>
            <w:vAlign w:val="bottom"/>
          </w:tcPr>
          <w:p w14:paraId="45816D3C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R</w:t>
            </w:r>
          </w:p>
        </w:tc>
        <w:tc>
          <w:tcPr>
            <w:tcW w:w="889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auto"/>
            <w:vAlign w:val="bottom"/>
          </w:tcPr>
          <w:p w14:paraId="114860FB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R Square</w:t>
            </w:r>
          </w:p>
        </w:tc>
        <w:tc>
          <w:tcPr>
            <w:tcW w:w="1202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auto"/>
            <w:vAlign w:val="bottom"/>
          </w:tcPr>
          <w:p w14:paraId="20BD29EB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Adjusted R Square</w:t>
            </w:r>
          </w:p>
        </w:tc>
        <w:tc>
          <w:tcPr>
            <w:tcW w:w="1202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auto"/>
            <w:vAlign w:val="bottom"/>
          </w:tcPr>
          <w:p w14:paraId="13FDE0B5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Std. Error of the Estimate</w:t>
            </w:r>
          </w:p>
        </w:tc>
        <w:tc>
          <w:tcPr>
            <w:tcW w:w="1210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vAlign w:val="bottom"/>
          </w:tcPr>
          <w:p w14:paraId="0DA24C69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63489" w:rsidRPr="00BC6574" w14:paraId="4ABA408C" w14:textId="77777777" w:rsidTr="00020667">
        <w:trPr>
          <w:cantSplit/>
          <w:trHeight w:val="278"/>
        </w:trPr>
        <w:tc>
          <w:tcPr>
            <w:tcW w:w="650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auto"/>
          </w:tcPr>
          <w:p w14:paraId="66715075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839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auto"/>
          </w:tcPr>
          <w:p w14:paraId="242897E2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.377</w:t>
            </w:r>
            <w:r w:rsidRPr="00BC6574"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889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auto"/>
          </w:tcPr>
          <w:p w14:paraId="44578AD9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.142</w:t>
            </w:r>
          </w:p>
        </w:tc>
        <w:tc>
          <w:tcPr>
            <w:tcW w:w="1202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auto"/>
          </w:tcPr>
          <w:p w14:paraId="6D768730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.124</w:t>
            </w:r>
          </w:p>
        </w:tc>
        <w:tc>
          <w:tcPr>
            <w:tcW w:w="1202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shd w:val="clear" w:color="auto" w:fill="auto"/>
          </w:tcPr>
          <w:p w14:paraId="772D2CE7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C6574">
              <w:rPr>
                <w:rFonts w:ascii="Arial" w:hAnsi="Arial" w:cs="Arial"/>
                <w:sz w:val="18"/>
                <w:szCs w:val="18"/>
              </w:rPr>
              <w:t>.47411</w:t>
            </w:r>
          </w:p>
        </w:tc>
        <w:tc>
          <w:tcPr>
            <w:tcW w:w="1210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</w:tcPr>
          <w:p w14:paraId="1B208C7C" w14:textId="77777777" w:rsidR="00263489" w:rsidRPr="00BC657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63489" w:rsidRPr="00BC6574" w14:paraId="67CADB31" w14:textId="77777777" w:rsidTr="00020667">
        <w:trPr>
          <w:cantSplit/>
          <w:trHeight w:val="556"/>
        </w:trPr>
        <w:tc>
          <w:tcPr>
            <w:tcW w:w="599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4B09FB" w14:textId="77777777" w:rsidR="00263489" w:rsidRPr="00C61CC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left="142" w:right="60"/>
              <w:rPr>
                <w:rFonts w:ascii="Arial" w:hAnsi="Arial" w:cs="Arial"/>
                <w:color w:val="010205"/>
                <w:sz w:val="16"/>
                <w:szCs w:val="18"/>
              </w:rPr>
            </w:pPr>
            <w:r w:rsidRPr="00C61CC4">
              <w:rPr>
                <w:rFonts w:ascii="Arial" w:hAnsi="Arial" w:cs="Arial"/>
                <w:color w:val="010205"/>
                <w:sz w:val="16"/>
                <w:szCs w:val="18"/>
              </w:rPr>
              <w:t>a. Predictors: (Constant), INTENSITAS PERSEDIAAN, PREFERENSI RISIKO EKSEKUTIF, TARIF PAJAK EFEKTIF</w:t>
            </w:r>
          </w:p>
        </w:tc>
      </w:tr>
      <w:tr w:rsidR="00263489" w:rsidRPr="00BC6574" w14:paraId="479F12F8" w14:textId="77777777" w:rsidTr="00020667">
        <w:trPr>
          <w:cantSplit/>
          <w:trHeight w:val="642"/>
        </w:trPr>
        <w:tc>
          <w:tcPr>
            <w:tcW w:w="599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47CE0D" w14:textId="77777777" w:rsidR="00263489" w:rsidRPr="00C61CC4" w:rsidRDefault="00263489" w:rsidP="00020667">
            <w:pPr>
              <w:pStyle w:val="ListParagraph"/>
              <w:numPr>
                <w:ilvl w:val="0"/>
                <w:numId w:val="26"/>
              </w:numPr>
              <w:autoSpaceDE w:val="0"/>
              <w:autoSpaceDN w:val="0"/>
              <w:adjustRightInd w:val="0"/>
              <w:spacing w:after="0" w:line="320" w:lineRule="atLeast"/>
              <w:ind w:left="284" w:right="60" w:hanging="142"/>
              <w:rPr>
                <w:rFonts w:ascii="Arial" w:hAnsi="Arial" w:cs="Arial"/>
                <w:color w:val="010205"/>
                <w:sz w:val="16"/>
                <w:szCs w:val="18"/>
              </w:rPr>
            </w:pPr>
            <w:r w:rsidRPr="00C61CC4">
              <w:rPr>
                <w:rFonts w:ascii="Arial" w:hAnsi="Arial" w:cs="Arial"/>
                <w:color w:val="010205"/>
                <w:sz w:val="16"/>
                <w:szCs w:val="18"/>
              </w:rPr>
              <w:t>Dependent Variable: PENGHINDARAN PAJAK</w:t>
            </w:r>
          </w:p>
          <w:p w14:paraId="19B8AE1A" w14:textId="77777777" w:rsidR="00263489" w:rsidRPr="00566651" w:rsidRDefault="00263489" w:rsidP="00020667">
            <w:pPr>
              <w:spacing w:line="360" w:lineRule="auto"/>
              <w:jc w:val="both"/>
              <w:rPr>
                <w:rFonts w:ascii="Times New Roman" w:hAnsi="Times New Roman"/>
                <w:b/>
                <w:i/>
              </w:rPr>
            </w:pPr>
            <w:proofErr w:type="spellStart"/>
            <w:r w:rsidRPr="00566651">
              <w:rPr>
                <w:rFonts w:ascii="Times New Roman" w:hAnsi="Times New Roman"/>
                <w:b/>
                <w:i/>
              </w:rPr>
              <w:t>Sumber</w:t>
            </w:r>
            <w:proofErr w:type="spellEnd"/>
            <w:r w:rsidRPr="00566651">
              <w:rPr>
                <w:rFonts w:ascii="Times New Roman" w:hAnsi="Times New Roman"/>
                <w:b/>
                <w:i/>
              </w:rPr>
              <w:t xml:space="preserve">: </w:t>
            </w:r>
            <w:r w:rsidRPr="00566651">
              <w:rPr>
                <w:rFonts w:ascii="Times New Roman" w:hAnsi="Times New Roman"/>
                <w:i/>
              </w:rPr>
              <w:t xml:space="preserve">Data </w:t>
            </w:r>
            <w:proofErr w:type="spellStart"/>
            <w:r w:rsidRPr="00566651">
              <w:rPr>
                <w:rFonts w:ascii="Times New Roman" w:hAnsi="Times New Roman"/>
                <w:i/>
              </w:rPr>
              <w:t>sekunder</w:t>
            </w:r>
            <w:proofErr w:type="spellEnd"/>
            <w:r w:rsidRPr="00566651">
              <w:rPr>
                <w:rFonts w:ascii="Times New Roman" w:hAnsi="Times New Roman"/>
                <w:i/>
              </w:rPr>
              <w:t xml:space="preserve"> yang </w:t>
            </w:r>
            <w:proofErr w:type="spellStart"/>
            <w:r w:rsidRPr="00566651">
              <w:rPr>
                <w:rFonts w:ascii="Times New Roman" w:hAnsi="Times New Roman"/>
                <w:i/>
              </w:rPr>
              <w:t>diolah</w:t>
            </w:r>
            <w:proofErr w:type="spellEnd"/>
            <w:r w:rsidRPr="00566651">
              <w:rPr>
                <w:rFonts w:ascii="Times New Roman" w:hAnsi="Times New Roman"/>
                <w:i/>
              </w:rPr>
              <w:t xml:space="preserve"> SPSS 25, 2022</w:t>
            </w:r>
          </w:p>
          <w:p w14:paraId="5CFBEC24" w14:textId="77777777" w:rsidR="00263489" w:rsidRPr="00C61CC4" w:rsidRDefault="00263489" w:rsidP="00020667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10205"/>
                <w:sz w:val="16"/>
                <w:szCs w:val="18"/>
              </w:rPr>
            </w:pPr>
          </w:p>
        </w:tc>
      </w:tr>
    </w:tbl>
    <w:p w14:paraId="3CA79188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0386D54B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66B14B47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3AA1C300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6AC2B987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4B546AC6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00911C01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59EBFF52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4DAEC608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44EFECA9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4356DB5F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762AAC64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5E247336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3764B443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2D64396B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78FB97DB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66FDB287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2DB6DC8E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5B38028F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0EC71306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06319650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37603954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01842330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4546897B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3E15117F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494D03F6" w14:textId="77777777" w:rsidR="00263489" w:rsidRPr="00D95F2D" w:rsidRDefault="00263489" w:rsidP="00263489">
      <w:pPr>
        <w:jc w:val="center"/>
        <w:rPr>
          <w:rFonts w:ascii="Times New Roman" w:hAnsi="Times New Roman"/>
          <w:sz w:val="24"/>
        </w:rPr>
      </w:pPr>
    </w:p>
    <w:p w14:paraId="2A9DD181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  <w:r w:rsidRPr="00D95F2D">
        <w:rPr>
          <w:rFonts w:ascii="Times New Roman" w:hAnsi="Times New Roman"/>
          <w:sz w:val="24"/>
        </w:rPr>
        <w:lastRenderedPageBreak/>
        <w:t>Lampiran 3</w:t>
      </w:r>
    </w:p>
    <w:p w14:paraId="037B133D" w14:textId="77777777" w:rsidR="00263489" w:rsidRPr="00A0553F" w:rsidRDefault="00263489" w:rsidP="00263489">
      <w:pPr>
        <w:jc w:val="center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Hasil </w:t>
      </w:r>
      <w:proofErr w:type="spellStart"/>
      <w:r>
        <w:rPr>
          <w:rFonts w:ascii="Times New Roman" w:hAnsi="Times New Roman"/>
          <w:sz w:val="24"/>
        </w:rPr>
        <w:t>Perhitu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ur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Variabel</w:t>
      </w:r>
      <w:proofErr w:type="spellEnd"/>
    </w:p>
    <w:tbl>
      <w:tblPr>
        <w:tblpPr w:leftFromText="180" w:rightFromText="180" w:vertAnchor="text" w:horzAnchor="margin" w:tblpXSpec="center" w:tblpY="236"/>
        <w:tblW w:w="1029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83"/>
        <w:gridCol w:w="1419"/>
        <w:gridCol w:w="1737"/>
        <w:gridCol w:w="1272"/>
        <w:gridCol w:w="1777"/>
        <w:gridCol w:w="2203"/>
      </w:tblGrid>
      <w:tr w:rsidR="00263489" w:rsidRPr="00B32399" w14:paraId="11E42217" w14:textId="77777777" w:rsidTr="00020667">
        <w:trPr>
          <w:trHeight w:val="616"/>
        </w:trPr>
        <w:tc>
          <w:tcPr>
            <w:tcW w:w="1883" w:type="dxa"/>
            <w:vMerge w:val="restart"/>
            <w:shd w:val="clear" w:color="000000" w:fill="FFFFFF"/>
            <w:vAlign w:val="center"/>
            <w:hideMark/>
          </w:tcPr>
          <w:p w14:paraId="239DC8A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KODE PERUSAHAAN</w:t>
            </w:r>
          </w:p>
        </w:tc>
        <w:tc>
          <w:tcPr>
            <w:tcW w:w="1419" w:type="dxa"/>
            <w:vMerge w:val="restart"/>
            <w:shd w:val="clear" w:color="000000" w:fill="FFFFFF"/>
            <w:vAlign w:val="center"/>
            <w:hideMark/>
          </w:tcPr>
          <w:p w14:paraId="7728738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ERIODE</w:t>
            </w:r>
          </w:p>
        </w:tc>
        <w:tc>
          <w:tcPr>
            <w:tcW w:w="4786" w:type="dxa"/>
            <w:gridSpan w:val="3"/>
            <w:shd w:val="clear" w:color="000000" w:fill="FFFFFF"/>
            <w:noWrap/>
            <w:vAlign w:val="bottom"/>
            <w:hideMark/>
          </w:tcPr>
          <w:p w14:paraId="65E5FF3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VARIABEL INDEPENDEN</w:t>
            </w:r>
          </w:p>
        </w:tc>
        <w:tc>
          <w:tcPr>
            <w:tcW w:w="2203" w:type="dxa"/>
            <w:shd w:val="clear" w:color="000000" w:fill="FFFFFF"/>
            <w:vAlign w:val="bottom"/>
            <w:hideMark/>
          </w:tcPr>
          <w:p w14:paraId="437C480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VARIABEL DEPENDEN</w:t>
            </w:r>
          </w:p>
        </w:tc>
      </w:tr>
      <w:tr w:rsidR="00263489" w:rsidRPr="00B32399" w14:paraId="3233202B" w14:textId="77777777" w:rsidTr="00020667">
        <w:trPr>
          <w:trHeight w:val="1041"/>
        </w:trPr>
        <w:tc>
          <w:tcPr>
            <w:tcW w:w="1883" w:type="dxa"/>
            <w:vMerge/>
            <w:vAlign w:val="center"/>
            <w:hideMark/>
          </w:tcPr>
          <w:p w14:paraId="77FC9542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vMerge/>
            <w:vAlign w:val="center"/>
            <w:hideMark/>
          </w:tcPr>
          <w:p w14:paraId="2FF6FB11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737" w:type="dxa"/>
            <w:shd w:val="clear" w:color="000000" w:fill="FFFFFF"/>
            <w:vAlign w:val="center"/>
            <w:hideMark/>
          </w:tcPr>
          <w:p w14:paraId="310A78D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REFERENSI RISIKO EKSEKUTIF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9CABCC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TARIF PAJAK EFEKTIF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1B7FA1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NTENSITAS PERSEDIAAN</w:t>
            </w:r>
          </w:p>
        </w:tc>
        <w:tc>
          <w:tcPr>
            <w:tcW w:w="2203" w:type="dxa"/>
            <w:shd w:val="clear" w:color="000000" w:fill="FFFFFF"/>
            <w:vAlign w:val="center"/>
            <w:hideMark/>
          </w:tcPr>
          <w:p w14:paraId="3A03788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ENGHINDARAN PAJAK</w:t>
            </w:r>
          </w:p>
        </w:tc>
      </w:tr>
      <w:tr w:rsidR="00263489" w:rsidRPr="00B32399" w14:paraId="6F2963B9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6E65DEA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51B55A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4B1CF4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46A521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6</w:t>
            </w:r>
          </w:p>
        </w:tc>
        <w:tc>
          <w:tcPr>
            <w:tcW w:w="1777" w:type="dxa"/>
            <w:shd w:val="clear" w:color="000000" w:fill="FFFFFF"/>
            <w:noWrap/>
            <w:vAlign w:val="bottom"/>
            <w:hideMark/>
          </w:tcPr>
          <w:p w14:paraId="7DDC91D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8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1D3387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18</w:t>
            </w:r>
          </w:p>
        </w:tc>
      </w:tr>
      <w:tr w:rsidR="00263489" w:rsidRPr="00B32399" w14:paraId="2927B339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21E3A925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5DCAA8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D8634A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09F25C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11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478991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8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219696E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494</w:t>
            </w:r>
          </w:p>
        </w:tc>
      </w:tr>
      <w:tr w:rsidR="00263489" w:rsidRPr="00B32399" w14:paraId="2A4F37FA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31357FD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8236D4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224646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192CD04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3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73F469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73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1836F3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53</w:t>
            </w:r>
          </w:p>
        </w:tc>
      </w:tr>
      <w:tr w:rsidR="00263489" w:rsidRPr="00B32399" w14:paraId="4A9EBFEA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C2329DE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2C0A09E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82A691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4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E0D609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8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523FF35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7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A6688E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83</w:t>
            </w:r>
          </w:p>
        </w:tc>
      </w:tr>
      <w:tr w:rsidR="00263489" w:rsidRPr="00B32399" w14:paraId="4C28D24F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47353E43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0A26A6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1D8D7F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noWrap/>
            <w:vAlign w:val="bottom"/>
            <w:hideMark/>
          </w:tcPr>
          <w:p w14:paraId="06E31EA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90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521C2F1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99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E48065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67</w:t>
            </w:r>
          </w:p>
        </w:tc>
      </w:tr>
      <w:tr w:rsidR="00263489" w:rsidRPr="00B32399" w14:paraId="2CAAF220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5519073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ADES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C361BF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02DB0CC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884E29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CF48CB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9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CC780F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4</w:t>
            </w:r>
          </w:p>
        </w:tc>
      </w:tr>
      <w:tr w:rsidR="00263489" w:rsidRPr="00B32399" w14:paraId="1B1044A8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517752A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FF6A74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47CDCB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152B09C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4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F22055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4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47336E0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87</w:t>
            </w:r>
          </w:p>
        </w:tc>
      </w:tr>
      <w:tr w:rsidR="00263489" w:rsidRPr="00B32399" w14:paraId="6A55B19F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5A269328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4E8533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2FCDAEE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0BC0E7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4984B63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96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34E350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44</w:t>
            </w:r>
          </w:p>
        </w:tc>
      </w:tr>
      <w:tr w:rsidR="00263489" w:rsidRPr="00B32399" w14:paraId="0E4FFD38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48C1DAB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E5B121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46D20EF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395EBD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1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9842D4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84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4EC8F44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14</w:t>
            </w:r>
          </w:p>
        </w:tc>
      </w:tr>
      <w:tr w:rsidR="00263489" w:rsidRPr="00B32399" w14:paraId="0421A513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2DB21461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23C4883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45AA313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D2F14A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3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2370B7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75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4BF260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71</w:t>
            </w:r>
          </w:p>
        </w:tc>
      </w:tr>
      <w:tr w:rsidR="00263489" w:rsidRPr="00B32399" w14:paraId="35355CB6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19C6709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AMRT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CD93A0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493DFB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4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17FAE3F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F08958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17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75D669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613</w:t>
            </w:r>
          </w:p>
        </w:tc>
      </w:tr>
      <w:tr w:rsidR="00263489" w:rsidRPr="00B32399" w14:paraId="7A91D024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5B329240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E217CD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25BE100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5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77AB06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6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8CECFB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26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10366F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9</w:t>
            </w:r>
          </w:p>
        </w:tc>
      </w:tr>
      <w:tr w:rsidR="00263489" w:rsidRPr="00B32399" w14:paraId="57B5941E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46EB010C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093F41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0706E75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EE5290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41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862DAA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16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36A7FC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1</w:t>
            </w:r>
          </w:p>
        </w:tc>
      </w:tr>
      <w:tr w:rsidR="00263489" w:rsidRPr="00B32399" w14:paraId="1C7A028E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6C002906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D32BB1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E417C7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5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3151944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1B29C7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94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C2898C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88</w:t>
            </w:r>
          </w:p>
        </w:tc>
      </w:tr>
      <w:tr w:rsidR="00263489" w:rsidRPr="00B32399" w14:paraId="5011AB45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FC0C985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71FFB52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9D6729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32F6CC6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7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410CFC5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1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2A3861E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87</w:t>
            </w:r>
          </w:p>
        </w:tc>
      </w:tr>
      <w:tr w:rsidR="00263489" w:rsidRPr="00B32399" w14:paraId="2D8B3455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50E45EA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4108F7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A5D0E7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4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F01C31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1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51A59EC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0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9C9CB5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88</w:t>
            </w:r>
          </w:p>
        </w:tc>
      </w:tr>
      <w:tr w:rsidR="00263489" w:rsidRPr="00B32399" w14:paraId="39A8D80A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5063654A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0319B8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A27729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4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3664C73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97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533AEB6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7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664F21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59</w:t>
            </w:r>
          </w:p>
        </w:tc>
      </w:tr>
      <w:tr w:rsidR="00263489" w:rsidRPr="00B32399" w14:paraId="6CB91768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D74D67F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265577F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37E8108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CCFD88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7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CB35F3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5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85840C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84</w:t>
            </w:r>
          </w:p>
        </w:tc>
      </w:tr>
      <w:tr w:rsidR="00263489" w:rsidRPr="00B32399" w14:paraId="059E9C6A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3C3F52F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FA1BE0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B04D87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5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3F1C5C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7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4D3CDD4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73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3302986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66</w:t>
            </w:r>
          </w:p>
        </w:tc>
      </w:tr>
      <w:tr w:rsidR="00263489" w:rsidRPr="00B32399" w14:paraId="2624CA3B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0E349ED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A97E48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026402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6779B0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582BE8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3D4CF6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13</w:t>
            </w:r>
          </w:p>
        </w:tc>
      </w:tr>
      <w:tr w:rsidR="00263489" w:rsidRPr="00B32399" w14:paraId="1FCBF31A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6C6EF4E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77B70A7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4419D73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E6149C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6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558C62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5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9B715C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4</w:t>
            </w:r>
          </w:p>
        </w:tc>
      </w:tr>
      <w:tr w:rsidR="00263489" w:rsidRPr="00B32399" w14:paraId="069903A7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6E39E490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E026A6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DB83E6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03E67C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63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5203B6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6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093866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7</w:t>
            </w:r>
          </w:p>
        </w:tc>
      </w:tr>
      <w:tr w:rsidR="00263489" w:rsidRPr="00B32399" w14:paraId="48A306C8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72DE167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762D0E0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3980D63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1EA6357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95E3FB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FBF4AB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5</w:t>
            </w:r>
          </w:p>
        </w:tc>
      </w:tr>
      <w:tr w:rsidR="00263489" w:rsidRPr="00B32399" w14:paraId="2D7E2AB3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148037E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2BAD4A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447C3F3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D91FE3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4D1762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7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42AE22E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99</w:t>
            </w:r>
          </w:p>
        </w:tc>
      </w:tr>
      <w:tr w:rsidR="00263489" w:rsidRPr="00B32399" w14:paraId="65AC0C0B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5C38D7A3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0BB5746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4B3FC51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878371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7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6E5D78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05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A8B1B8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45</w:t>
            </w:r>
          </w:p>
        </w:tc>
      </w:tr>
      <w:tr w:rsidR="00263489" w:rsidRPr="00B32399" w14:paraId="7675159E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1456E17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41408B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F9F2BB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485C35F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0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48FFB2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9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2A31BF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40</w:t>
            </w:r>
          </w:p>
        </w:tc>
      </w:tr>
      <w:tr w:rsidR="00263489" w:rsidRPr="00B32399" w14:paraId="15176CA3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4CB397A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0368A02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FD5307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10B2255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4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D4E829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85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67F3F55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13</w:t>
            </w:r>
          </w:p>
        </w:tc>
      </w:tr>
      <w:tr w:rsidR="00263489" w:rsidRPr="00B32399" w14:paraId="187C00DE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EAF69E1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A7DAD3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26ACD9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65E76B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4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0FE432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8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6562C06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79</w:t>
            </w:r>
          </w:p>
        </w:tc>
      </w:tr>
      <w:tr w:rsidR="00263489" w:rsidRPr="00B32399" w14:paraId="6D631078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683A0921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57D37F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FD7E32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1833324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F1BB9A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65AE5E4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94</w:t>
            </w:r>
          </w:p>
        </w:tc>
      </w:tr>
      <w:tr w:rsidR="00263489" w:rsidRPr="00B32399" w14:paraId="786EC24B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C7BCD86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04883FF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A0A6F4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D5B9F0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8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3EF0BE3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45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34BE026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84</w:t>
            </w:r>
          </w:p>
        </w:tc>
      </w:tr>
      <w:tr w:rsidR="00263489" w:rsidRPr="00B32399" w14:paraId="425C6E65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4C209CC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CLEO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A2B369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06D91BF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2128A8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C5A296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97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9F40B2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51</w:t>
            </w:r>
          </w:p>
        </w:tc>
      </w:tr>
      <w:tr w:rsidR="00263489" w:rsidRPr="00B32399" w14:paraId="0FBACFEF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6F03FE5E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074248A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4E9BC6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5ECB84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4566F40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14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9ACA82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12</w:t>
            </w:r>
          </w:p>
        </w:tc>
      </w:tr>
      <w:tr w:rsidR="00263489" w:rsidRPr="00B32399" w14:paraId="58B943AF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CC7C46A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6C6E00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68CB43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EE9CB9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41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3A34293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80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E1DCFC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7</w:t>
            </w:r>
          </w:p>
        </w:tc>
      </w:tr>
      <w:tr w:rsidR="00263489" w:rsidRPr="00B32399" w14:paraId="28373828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56667F8B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537D1B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3975014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8BE78D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3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E2F134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7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F0404C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71</w:t>
            </w:r>
          </w:p>
        </w:tc>
      </w:tr>
      <w:tr w:rsidR="00263489" w:rsidRPr="00B32399" w14:paraId="35E20445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69721A6A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96C441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297C788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7279A0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354D862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90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A1FED5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73</w:t>
            </w:r>
          </w:p>
        </w:tc>
      </w:tr>
      <w:tr w:rsidR="00263489" w:rsidRPr="00B32399" w14:paraId="10E56F02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3ACA8BB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075F556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F5C53C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4406700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4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46039C1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33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3892F3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9</w:t>
            </w:r>
          </w:p>
        </w:tc>
      </w:tr>
      <w:tr w:rsidR="00263489" w:rsidRPr="00B32399" w14:paraId="51AC2EA8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4CE05646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55A9E4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0763A3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2A453E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534A64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35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FDBE35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4</w:t>
            </w:r>
          </w:p>
        </w:tc>
      </w:tr>
      <w:tr w:rsidR="00263489" w:rsidRPr="00B32399" w14:paraId="67142D6B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5586BE85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2D47C5D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357D948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DB9086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E84BBE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45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3528536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2</w:t>
            </w:r>
          </w:p>
        </w:tc>
      </w:tr>
      <w:tr w:rsidR="00263489" w:rsidRPr="00B32399" w14:paraId="33E9A34E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C1F5903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29A6743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1C5880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4200157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0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84339A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6606F4C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64</w:t>
            </w:r>
          </w:p>
        </w:tc>
      </w:tr>
      <w:tr w:rsidR="00263489" w:rsidRPr="00B32399" w14:paraId="1B5EA73F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252AAA79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70DAB43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1401D5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3B23C3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0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47BBF65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3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0E77AC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8</w:t>
            </w:r>
          </w:p>
        </w:tc>
      </w:tr>
      <w:tr w:rsidR="00263489" w:rsidRPr="00B32399" w14:paraId="624613A3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1942EC2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DSNG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769C2C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F62DBE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3E9B3E4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91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4B1125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7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818962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48</w:t>
            </w:r>
          </w:p>
        </w:tc>
      </w:tr>
      <w:tr w:rsidR="00263489" w:rsidRPr="00B32399" w14:paraId="5588981C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56C4595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5B6382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0A94ED8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E69718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93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E35B3F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74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6D46F09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497</w:t>
            </w:r>
          </w:p>
        </w:tc>
      </w:tr>
      <w:tr w:rsidR="00263489" w:rsidRPr="00B32399" w14:paraId="36FA05F9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440607B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4C2479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0C4258D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856B47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6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1558E2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6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2A3B10A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1,107</w:t>
            </w:r>
          </w:p>
        </w:tc>
      </w:tr>
      <w:tr w:rsidR="00263489" w:rsidRPr="00B32399" w14:paraId="74A120D3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0C3E33F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5F1ADC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03A530A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5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347F2F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1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A41FE4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47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40C5858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4</w:t>
            </w:r>
          </w:p>
        </w:tc>
      </w:tr>
      <w:tr w:rsidR="00263489" w:rsidRPr="00B32399" w14:paraId="02ECEB48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64753E1A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00DC6A9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22F252C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455ED5B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23AAE8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56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045702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10</w:t>
            </w:r>
          </w:p>
        </w:tc>
      </w:tr>
      <w:tr w:rsidR="00263489" w:rsidRPr="00B32399" w14:paraId="16536F87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560ACB7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772CD08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0D481D4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2976DE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7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6610E1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56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4665EE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3</w:t>
            </w:r>
          </w:p>
        </w:tc>
      </w:tr>
      <w:tr w:rsidR="00263489" w:rsidRPr="00B32399" w14:paraId="7CDCB738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9EA5D18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F022D6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2194671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542B5D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6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B45E71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55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43BE76B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6</w:t>
            </w:r>
          </w:p>
        </w:tc>
      </w:tr>
      <w:tr w:rsidR="00263489" w:rsidRPr="00B32399" w14:paraId="48EE7BE8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A6DEBC3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25FA5A9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07299B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177FDE2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4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F7AE58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545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48C5021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1</w:t>
            </w:r>
          </w:p>
        </w:tc>
      </w:tr>
      <w:tr w:rsidR="00263489" w:rsidRPr="00B32399" w14:paraId="5DD3509B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01452AB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26B4265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830991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B6F31D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3D827C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510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67ABDE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3</w:t>
            </w:r>
          </w:p>
        </w:tc>
      </w:tr>
      <w:tr w:rsidR="00263489" w:rsidRPr="00B32399" w14:paraId="686CFF17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EC82B7E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0394AC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20F785F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2DC543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1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9978DE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52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62AF10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8</w:t>
            </w:r>
          </w:p>
        </w:tc>
      </w:tr>
      <w:tr w:rsidR="00263489" w:rsidRPr="00B32399" w14:paraId="009249F2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3883111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732686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03DB3BB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C8E933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54B2F74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5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0C6400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40</w:t>
            </w:r>
          </w:p>
        </w:tc>
      </w:tr>
      <w:tr w:rsidR="00263489" w:rsidRPr="00B32399" w14:paraId="083CA0E9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72B8BD4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2C9FFF5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1144C5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2C28F7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3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D06E49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87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C7B7B7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2</w:t>
            </w:r>
          </w:p>
        </w:tc>
      </w:tr>
      <w:tr w:rsidR="00263489" w:rsidRPr="00B32399" w14:paraId="1D89FA4B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8F5B6DB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2574A97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079696D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3724C68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0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8E1643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84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9CE61C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56</w:t>
            </w:r>
          </w:p>
        </w:tc>
      </w:tr>
      <w:tr w:rsidR="00263489" w:rsidRPr="00B32399" w14:paraId="7D377A95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5153D168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7956B8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A4B17B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DD8F8F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57D39B0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6BF04FE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92</w:t>
            </w:r>
          </w:p>
        </w:tc>
      </w:tr>
      <w:tr w:rsidR="00263489" w:rsidRPr="00B32399" w14:paraId="54B8900F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5466A295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0078231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BE717F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3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B8EA30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0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A10985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69B15FE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632</w:t>
            </w:r>
          </w:p>
        </w:tc>
      </w:tr>
      <w:tr w:rsidR="00263489" w:rsidRPr="00B32399" w14:paraId="3C9324B6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477B6E4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543A4E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F1990A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42CF17A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1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DCA67E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03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901291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58</w:t>
            </w:r>
          </w:p>
        </w:tc>
      </w:tr>
      <w:tr w:rsidR="00263489" w:rsidRPr="00B32399" w14:paraId="63C84EB6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3F43899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7B2C47A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CC5DE7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DF4140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7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7B1558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16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92B78D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11</w:t>
            </w:r>
          </w:p>
        </w:tc>
      </w:tr>
      <w:tr w:rsidR="00263489" w:rsidRPr="00B32399" w14:paraId="25692E2A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6807E34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A763B7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04D38B3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3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429067B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38E6B94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99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65FD48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7</w:t>
            </w:r>
          </w:p>
        </w:tc>
      </w:tr>
      <w:tr w:rsidR="00263489" w:rsidRPr="00B32399" w14:paraId="30E73600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4F1CC30B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D73694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F9A419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BD37A0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4AFC2FB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44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47C0220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9</w:t>
            </w:r>
          </w:p>
        </w:tc>
      </w:tr>
      <w:tr w:rsidR="00263489" w:rsidRPr="00B32399" w14:paraId="7069ED73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10F5958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4E3596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0EA063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CFC084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BD63F0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50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53D6C2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84</w:t>
            </w:r>
          </w:p>
        </w:tc>
      </w:tr>
      <w:tr w:rsidR="00263489" w:rsidRPr="00B32399" w14:paraId="044BFEC2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2AC74F3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B369CF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39307B1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13EFB0A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31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D59859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1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E67845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451</w:t>
            </w:r>
          </w:p>
        </w:tc>
      </w:tr>
      <w:tr w:rsidR="00263489" w:rsidRPr="00B32399" w14:paraId="77456182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278F818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25D2A39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CDA768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400F18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3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333DB60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617C43E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465</w:t>
            </w:r>
          </w:p>
        </w:tc>
      </w:tr>
      <w:tr w:rsidR="00263489" w:rsidRPr="00B32399" w14:paraId="0F779155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BBAB6B5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0500089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D570DC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3FB7911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2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045C91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00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04057D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0</w:t>
            </w:r>
          </w:p>
        </w:tc>
      </w:tr>
      <w:tr w:rsidR="00263489" w:rsidRPr="00B32399" w14:paraId="24C1E3B5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90F15C4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2C2F2D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BEA66F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A7DC5B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96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615B93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6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A70643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4</w:t>
            </w:r>
          </w:p>
        </w:tc>
      </w:tr>
      <w:tr w:rsidR="00263489" w:rsidRPr="00B32399" w14:paraId="2955E25C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D495A0A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2100FD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D3BAB2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520E18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97928C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7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81F06D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47</w:t>
            </w:r>
          </w:p>
        </w:tc>
      </w:tr>
      <w:tr w:rsidR="00263489" w:rsidRPr="00B32399" w14:paraId="3BD14115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5ED9BA1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JPFA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1C5CA7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BF43E1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3FE1D6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6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6BA720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04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9B625B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88</w:t>
            </w:r>
          </w:p>
        </w:tc>
      </w:tr>
      <w:tr w:rsidR="00263489" w:rsidRPr="00B32399" w14:paraId="045D065F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65BAA289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3FA4EC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4AD803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3F1D6A5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1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68679A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4FF4FB6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0</w:t>
            </w:r>
          </w:p>
        </w:tc>
      </w:tr>
      <w:tr w:rsidR="00263489" w:rsidRPr="00B32399" w14:paraId="1A458513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FCA1238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0629F8E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33DF0C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4A4A299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68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A29EA3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6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50ACC1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471</w:t>
            </w:r>
          </w:p>
        </w:tc>
      </w:tr>
      <w:tr w:rsidR="00263489" w:rsidRPr="00B32399" w14:paraId="77B5E69B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80EEC23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F85EA6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F7F779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81AEE6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C38176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2EE73A5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0</w:t>
            </w:r>
          </w:p>
        </w:tc>
      </w:tr>
      <w:tr w:rsidR="00263489" w:rsidRPr="00B32399" w14:paraId="2DC228E0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85CC1B2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97F870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C6C0EA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87BFBB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7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774282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0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E34E1A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85</w:t>
            </w:r>
          </w:p>
        </w:tc>
      </w:tr>
      <w:tr w:rsidR="00263489" w:rsidRPr="00B32399" w14:paraId="4B519C0B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0CA6E55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79B98E9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E9F984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BA1FE2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0A05C5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19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2303293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86</w:t>
            </w:r>
          </w:p>
        </w:tc>
      </w:tr>
      <w:tr w:rsidR="00263489" w:rsidRPr="00B32399" w14:paraId="12DC778B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4DC2EA6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DF64D9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4D0BE8B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CEC3B5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1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DACE6D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45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D20EAC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72</w:t>
            </w:r>
          </w:p>
        </w:tc>
      </w:tr>
      <w:tr w:rsidR="00263489" w:rsidRPr="00B32399" w14:paraId="5849A57F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2EE2C466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C9539A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3D2534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6D2865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8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5577A6F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19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6A4E48B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71</w:t>
            </w:r>
          </w:p>
        </w:tc>
      </w:tr>
      <w:tr w:rsidR="00263489" w:rsidRPr="00B32399" w14:paraId="5FCB9EE0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C5ED860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7D9F892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C5E8D4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4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25F392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A20955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3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6F0CF97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557</w:t>
            </w:r>
          </w:p>
        </w:tc>
      </w:tr>
      <w:tr w:rsidR="00263489" w:rsidRPr="00B32399" w14:paraId="58414E28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219AE466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E38DB8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64B501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4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424B7D9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8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51D9C1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13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3BF8F0F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3</w:t>
            </w:r>
          </w:p>
        </w:tc>
      </w:tr>
      <w:tr w:rsidR="00263489" w:rsidRPr="00B32399" w14:paraId="1AD73C95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5C603C3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72F38C4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04589E3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6BB511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B23C64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3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679D46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81</w:t>
            </w:r>
          </w:p>
        </w:tc>
      </w:tr>
      <w:tr w:rsidR="00263489" w:rsidRPr="00B32399" w14:paraId="63EF5E36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4E3BD195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7E4167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343EF58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E5E002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0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738B64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49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45B5A10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487</w:t>
            </w:r>
          </w:p>
        </w:tc>
      </w:tr>
      <w:tr w:rsidR="00263489" w:rsidRPr="00B32399" w14:paraId="7091CA88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0FE2132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04C645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DB31E8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BA6D34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8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A02E65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33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C4B51E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34</w:t>
            </w:r>
          </w:p>
        </w:tc>
      </w:tr>
      <w:tr w:rsidR="00263489" w:rsidRPr="00B32399" w14:paraId="328C674C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2413A57D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20C07D6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397E62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4566660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464E2E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33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2D62636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85</w:t>
            </w:r>
          </w:p>
        </w:tc>
      </w:tr>
      <w:tr w:rsidR="00263489" w:rsidRPr="00B32399" w14:paraId="3D2CBDE8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4F639245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9EF3BB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29D3468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945A1D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6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F5E145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3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73FFF2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9</w:t>
            </w:r>
          </w:p>
        </w:tc>
      </w:tr>
      <w:tr w:rsidR="00263489" w:rsidRPr="00B32399" w14:paraId="642C2827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787E4A5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MIDI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FF6DC6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C71109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8962FC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6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34B46EC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90A1DF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592</w:t>
            </w:r>
          </w:p>
        </w:tc>
      </w:tr>
      <w:tr w:rsidR="00263489" w:rsidRPr="00B32399" w14:paraId="323CD84F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D0D4C71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23A509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2232538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3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FBBFF8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3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A466D1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40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2AD46BE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5</w:t>
            </w:r>
          </w:p>
        </w:tc>
      </w:tr>
      <w:tr w:rsidR="00263489" w:rsidRPr="00B32399" w14:paraId="7F88115D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6343228B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2191122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5722BF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4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180DC61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4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3749FD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64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C24EC4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46</w:t>
            </w:r>
          </w:p>
        </w:tc>
      </w:tr>
      <w:tr w:rsidR="00263489" w:rsidRPr="00B32399" w14:paraId="13DE0BBF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220F0CE1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66DE36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30B92A0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3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4A8E18F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3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485FE3E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3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21B7665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4</w:t>
            </w:r>
          </w:p>
        </w:tc>
      </w:tr>
      <w:tr w:rsidR="00263489" w:rsidRPr="00B32399" w14:paraId="3AB2158C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487566B1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AF1790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CBBF9F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4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272954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47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0D5EFD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86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A5F725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6</w:t>
            </w:r>
          </w:p>
        </w:tc>
      </w:tr>
      <w:tr w:rsidR="00263489" w:rsidRPr="00B32399" w14:paraId="6ADD8D46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5CF180A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MLBI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7E0D2D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4704817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12E71DB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7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476B3EB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6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851880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63</w:t>
            </w:r>
          </w:p>
        </w:tc>
      </w:tr>
      <w:tr w:rsidR="00263489" w:rsidRPr="00B32399" w14:paraId="138F1F21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5081B0F0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A6DC06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F7BFC3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5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288F73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67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B81F73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60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3F4DB5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99</w:t>
            </w:r>
          </w:p>
        </w:tc>
      </w:tr>
      <w:tr w:rsidR="00263489" w:rsidRPr="00B32399" w14:paraId="30450B29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4A9E0F8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4287BD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023906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5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3F67296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3ABABB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57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BE80CF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81</w:t>
            </w:r>
          </w:p>
        </w:tc>
      </w:tr>
      <w:tr w:rsidR="00263489" w:rsidRPr="00B32399" w14:paraId="319E0080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63C9F1AB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5491BC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0BBF91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64F9FA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80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7ABA6D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59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3F2CB80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622</w:t>
            </w:r>
          </w:p>
        </w:tc>
      </w:tr>
      <w:tr w:rsidR="00263489" w:rsidRPr="00B32399" w14:paraId="2DC8EDDE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585FB4E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00699C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28465B3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3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E25DA0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41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D29BC8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7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453217D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9</w:t>
            </w:r>
          </w:p>
        </w:tc>
      </w:tr>
      <w:tr w:rsidR="00263489" w:rsidRPr="00B32399" w14:paraId="373B2DAD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105A2CE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E7A3A5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21C146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3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A48CC7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5D847B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54445E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69</w:t>
            </w:r>
          </w:p>
        </w:tc>
      </w:tr>
      <w:tr w:rsidR="00263489" w:rsidRPr="00B32399" w14:paraId="4BF8ADCF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4540F80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7E3908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02D05D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3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A456DF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61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499197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072B79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04</w:t>
            </w:r>
          </w:p>
        </w:tc>
      </w:tr>
      <w:tr w:rsidR="00263489" w:rsidRPr="00B32399" w14:paraId="446D5831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E30B545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DA6D98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4F4ECF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3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1334559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46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59C3633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47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37C2BA2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2</w:t>
            </w:r>
          </w:p>
        </w:tc>
      </w:tr>
      <w:tr w:rsidR="00263489" w:rsidRPr="00B32399" w14:paraId="76823220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1DD35B4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0E62156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3DCEB0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3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D319C7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34BBBF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4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6B7805C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93</w:t>
            </w:r>
          </w:p>
        </w:tc>
      </w:tr>
      <w:tr w:rsidR="00263489" w:rsidRPr="00B32399" w14:paraId="1F2761C1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BC9F4A0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0DBA99D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4AAC560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3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06CEF4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8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E2390F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357D335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63</w:t>
            </w:r>
          </w:p>
        </w:tc>
      </w:tr>
      <w:tr w:rsidR="00263489" w:rsidRPr="00B32399" w14:paraId="09EABBAE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44DDF81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RANC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2834F1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27D084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1B47CF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0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42AE76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99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CFBFB7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09</w:t>
            </w:r>
          </w:p>
        </w:tc>
      </w:tr>
      <w:tr w:rsidR="00263489" w:rsidRPr="00B32399" w14:paraId="7AA0E72D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D2EC593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65E573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C43D4E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14AB30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6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39C2CD9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156D11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3</w:t>
            </w:r>
          </w:p>
        </w:tc>
      </w:tr>
      <w:tr w:rsidR="00263489" w:rsidRPr="00B32399" w14:paraId="576E038B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9D1988C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8D5E0C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01D8C7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18A3487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3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4B20BC4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87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41E3B39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4</w:t>
            </w:r>
          </w:p>
        </w:tc>
      </w:tr>
      <w:tr w:rsidR="00263489" w:rsidRPr="00B32399" w14:paraId="4D0F5ABF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28ADB37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408A02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29F4C37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DFBC17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E3AABA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6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BD81E4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88</w:t>
            </w:r>
          </w:p>
        </w:tc>
      </w:tr>
      <w:tr w:rsidR="00263489" w:rsidRPr="00B32399" w14:paraId="5FCF1417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61192501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CAD8C7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48F2FA7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C8062E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545F1B6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4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FABE07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1</w:t>
            </w:r>
          </w:p>
        </w:tc>
      </w:tr>
      <w:tr w:rsidR="00263489" w:rsidRPr="00B32399" w14:paraId="2BB0199A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26428E8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26362A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9CD948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EC8381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3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21DA36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1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26126B6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64</w:t>
            </w:r>
          </w:p>
        </w:tc>
      </w:tr>
      <w:tr w:rsidR="00263489" w:rsidRPr="00B32399" w14:paraId="1BF5A937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DD2FD18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244348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4D9FB20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27C821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20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D9883C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15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F03483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09</w:t>
            </w:r>
          </w:p>
        </w:tc>
      </w:tr>
      <w:tr w:rsidR="00263489" w:rsidRPr="00B32399" w14:paraId="5B5A2099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A6970E8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7A1D4A8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0C0D32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1070EB9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1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570BB03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1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674011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9</w:t>
            </w:r>
          </w:p>
        </w:tc>
      </w:tr>
      <w:tr w:rsidR="00263489" w:rsidRPr="00B32399" w14:paraId="6C4265E4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2BA18099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DCF407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42E877E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B4DE4E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40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653BDB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23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5A23E7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2</w:t>
            </w:r>
          </w:p>
        </w:tc>
      </w:tr>
      <w:tr w:rsidR="00263489" w:rsidRPr="00B32399" w14:paraId="6A1524B7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4A4BCAF2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8B58E2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481AC7F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3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4675C36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ED6A94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29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C29C91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35</w:t>
            </w:r>
          </w:p>
        </w:tc>
      </w:tr>
      <w:tr w:rsidR="00263489" w:rsidRPr="00B32399" w14:paraId="1DB1869C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482E6FE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887A83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474D21C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.0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515499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1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4CB553E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43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6361100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553</w:t>
            </w:r>
          </w:p>
        </w:tc>
      </w:tr>
      <w:tr w:rsidR="00263489" w:rsidRPr="00B32399" w14:paraId="07E18AC1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E85D7E1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2FB797F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314DFF0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183C912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20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69912B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84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970650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440</w:t>
            </w:r>
          </w:p>
        </w:tc>
      </w:tr>
      <w:tr w:rsidR="00263489" w:rsidRPr="00B32399" w14:paraId="0E96A40F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294B838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E6C3FB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29D4532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187B21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4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5DC75CB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8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443DB6B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1,274</w:t>
            </w:r>
          </w:p>
        </w:tc>
      </w:tr>
      <w:tr w:rsidR="00263489" w:rsidRPr="00B32399" w14:paraId="30316D73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44207B50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2D2777D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E2C58E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65B76C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38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5DE96AF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34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EBA67E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80</w:t>
            </w:r>
          </w:p>
        </w:tc>
      </w:tr>
      <w:tr w:rsidR="00263489" w:rsidRPr="00B32399" w14:paraId="1146D5DC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340AEC3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37D74D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4EF720B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9AEB51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20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3E661E6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76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6EAA2B2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0</w:t>
            </w:r>
          </w:p>
        </w:tc>
      </w:tr>
      <w:tr w:rsidR="00263489" w:rsidRPr="00B32399" w14:paraId="26451162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6587061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SKLT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0802019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003D82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3E87D88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1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C8BCCF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0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A43634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01</w:t>
            </w:r>
          </w:p>
        </w:tc>
      </w:tr>
      <w:tr w:rsidR="00263489" w:rsidRPr="00B32399" w14:paraId="44A4D7D4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42B8ADF9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1F70D5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3DC77AF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8C4ACE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C29A74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7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5024F3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70</w:t>
            </w:r>
          </w:p>
        </w:tc>
      </w:tr>
      <w:tr w:rsidR="00263489" w:rsidRPr="00B32399" w14:paraId="3357A126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2F8AF5E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96C6A5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F38402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C012F7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8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3487D83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5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A7E1E2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8</w:t>
            </w:r>
          </w:p>
        </w:tc>
      </w:tr>
      <w:tr w:rsidR="00263489" w:rsidRPr="00B32399" w14:paraId="3080AC31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43CE069F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1E0D71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39A8FC6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2E6D95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6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D2D097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0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3D0134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7</w:t>
            </w:r>
          </w:p>
        </w:tc>
      </w:tr>
      <w:tr w:rsidR="00263489" w:rsidRPr="00B32399" w14:paraId="168D560B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535A9104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47A2FA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E82F46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30E7125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BB7AEC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40B90F5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07</w:t>
            </w:r>
          </w:p>
        </w:tc>
      </w:tr>
      <w:tr w:rsidR="00263489" w:rsidRPr="00B32399" w14:paraId="2E0A3DA9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472A9FA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SMAR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93B208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C5BE5F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5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C91DF1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33275AC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6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7D268C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8</w:t>
            </w:r>
          </w:p>
        </w:tc>
      </w:tr>
      <w:tr w:rsidR="00263489" w:rsidRPr="00B32399" w14:paraId="341E1F1A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59EC4C0B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92E1F0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96A4CD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3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E132F3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48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1066F8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7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EF04F4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420</w:t>
            </w:r>
          </w:p>
        </w:tc>
      </w:tr>
      <w:tr w:rsidR="00263489" w:rsidRPr="00B32399" w14:paraId="0C9C46F1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29BE6CA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1F18BA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A876F5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5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8C66B9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4F1B432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7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63ECC05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2</w:t>
            </w:r>
          </w:p>
        </w:tc>
      </w:tr>
      <w:tr w:rsidR="00263489" w:rsidRPr="00B32399" w14:paraId="2CC0AA0C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625A43E5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BEB98C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852174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0534BE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6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694436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9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30EA6F6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73</w:t>
            </w:r>
          </w:p>
        </w:tc>
      </w:tr>
      <w:tr w:rsidR="00263489" w:rsidRPr="00B32399" w14:paraId="22DA7E0B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64849D9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E46129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1437E4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45501A5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3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D0F96C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84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4A18575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70</w:t>
            </w:r>
          </w:p>
        </w:tc>
      </w:tr>
      <w:tr w:rsidR="00263489" w:rsidRPr="00B32399" w14:paraId="7FB3BCDD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332227A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057888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91DADF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2A7871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7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FF562C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23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33DB50B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4</w:t>
            </w:r>
          </w:p>
        </w:tc>
      </w:tr>
      <w:tr w:rsidR="00263489" w:rsidRPr="00B32399" w14:paraId="58C3B36E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2D616252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0C05BD5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533D1BA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A5BA5B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3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58F176E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2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426C88A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6</w:t>
            </w:r>
          </w:p>
        </w:tc>
      </w:tr>
      <w:tr w:rsidR="00263489" w:rsidRPr="00B32399" w14:paraId="60B62756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66C75C59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092EB6E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02C477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04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1DBF526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87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4FC880D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2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A03D95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7</w:t>
            </w:r>
          </w:p>
        </w:tc>
      </w:tr>
      <w:tr w:rsidR="00263489" w:rsidRPr="00B32399" w14:paraId="4A68F2B1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470FFFAF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BD0B69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20F891E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B02DBE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5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37BA3C1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25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E9F901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69</w:t>
            </w:r>
          </w:p>
        </w:tc>
      </w:tr>
      <w:tr w:rsidR="00263489" w:rsidRPr="00B32399" w14:paraId="3FB18B79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7334CD7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4617941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1993B3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3E81159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8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9269B5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25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92370F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5</w:t>
            </w:r>
          </w:p>
        </w:tc>
      </w:tr>
      <w:tr w:rsidR="00263489" w:rsidRPr="00B32399" w14:paraId="41C06F6E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19406F5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STTP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7FBE99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63C49C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1E7129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1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8BFEBD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9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5C8570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0</w:t>
            </w:r>
          </w:p>
        </w:tc>
      </w:tr>
      <w:tr w:rsidR="00263489" w:rsidRPr="00B32399" w14:paraId="401C0925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E7FA369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1AC9B7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5D4A6B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A0C210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4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2E5B067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19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514F58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7</w:t>
            </w:r>
          </w:p>
        </w:tc>
      </w:tr>
      <w:tr w:rsidR="00263489" w:rsidRPr="00B32399" w14:paraId="0FF6F261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E97A6D6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AE823C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6B1606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3DCD65C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BC5786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10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31A7DDD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3</w:t>
            </w:r>
          </w:p>
        </w:tc>
      </w:tr>
      <w:tr w:rsidR="00263489" w:rsidRPr="00B32399" w14:paraId="7CF676D9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0FBD2239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5D693E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3F53C1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2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210290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87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10210F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84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2751820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0</w:t>
            </w:r>
          </w:p>
        </w:tc>
      </w:tr>
      <w:tr w:rsidR="00263489" w:rsidRPr="00B32399" w14:paraId="4DC894B5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63A4C09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583A9A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370FF78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A97048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3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E9581C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87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8A0041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7</w:t>
            </w:r>
          </w:p>
        </w:tc>
      </w:tr>
      <w:tr w:rsidR="00263489" w:rsidRPr="00B32399" w14:paraId="2859CA25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22FDB4C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7A0C112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3BFAD21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05BB7B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8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9A3DA1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3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DF3ADA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53</w:t>
            </w:r>
          </w:p>
        </w:tc>
      </w:tr>
      <w:tr w:rsidR="00263489" w:rsidRPr="00B32399" w14:paraId="04237814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7ACA531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54A01A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32EF82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BF2D3C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DB22F9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39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37D8683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38</w:t>
            </w:r>
          </w:p>
        </w:tc>
      </w:tr>
      <w:tr w:rsidR="00263489" w:rsidRPr="00B32399" w14:paraId="4B4AEB74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5FC2462B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B0AD49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298A46B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38C804F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70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C72744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6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DE4BD9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47</w:t>
            </w:r>
          </w:p>
        </w:tc>
      </w:tr>
      <w:tr w:rsidR="00263489" w:rsidRPr="00B32399" w14:paraId="6F5F7E19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4379CA2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4809E0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453AA48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5C73EF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4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7C754B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1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350A836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15</w:t>
            </w:r>
          </w:p>
        </w:tc>
      </w:tr>
      <w:tr w:rsidR="00263489" w:rsidRPr="00B32399" w14:paraId="1A117973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D757F11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F987DE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823C34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0F06DD3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6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1560AAB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3883243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0</w:t>
            </w:r>
          </w:p>
        </w:tc>
      </w:tr>
      <w:tr w:rsidR="00263489" w:rsidRPr="00B32399" w14:paraId="184E5FF8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2B6CE2F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TGKA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0B4C857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11A9B8C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3722256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7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3402817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59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5F2E8FC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0</w:t>
            </w:r>
          </w:p>
        </w:tc>
      </w:tr>
      <w:tr w:rsidR="00263489" w:rsidRPr="00B32399" w14:paraId="71E32AF6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1C47A0C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98AE6B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20C2CC5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6C25B36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3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D5FED5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8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6421706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14</w:t>
            </w:r>
          </w:p>
        </w:tc>
      </w:tr>
      <w:tr w:rsidR="00263489" w:rsidRPr="00B32399" w14:paraId="7B0579E4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2F41B00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59BC9DC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33FCA4E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E4FA0D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4FDB21C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1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24AC249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1</w:t>
            </w:r>
          </w:p>
        </w:tc>
      </w:tr>
      <w:tr w:rsidR="00263489" w:rsidRPr="00B32399" w14:paraId="5DFA2846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1C221E62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3F4677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3233616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82DA12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5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98D7B5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2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3C093F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63</w:t>
            </w:r>
          </w:p>
        </w:tc>
      </w:tr>
      <w:tr w:rsidR="00263489" w:rsidRPr="00B32399" w14:paraId="122E787A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60E7FDB0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3EFC373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CDFBAA8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1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E08B24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09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EABE8F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66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74162FA3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9</w:t>
            </w:r>
          </w:p>
        </w:tc>
      </w:tr>
      <w:tr w:rsidR="00263489" w:rsidRPr="00B32399" w14:paraId="4D05B545" w14:textId="77777777" w:rsidTr="00020667">
        <w:trPr>
          <w:trHeight w:val="308"/>
        </w:trPr>
        <w:tc>
          <w:tcPr>
            <w:tcW w:w="1883" w:type="dxa"/>
            <w:vMerge w:val="restart"/>
            <w:shd w:val="clear" w:color="000000" w:fill="FFFFFF"/>
            <w:noWrap/>
            <w:vAlign w:val="center"/>
            <w:hideMark/>
          </w:tcPr>
          <w:p w14:paraId="1BD0A854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UNVR</w:t>
            </w: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2ED6675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2478A1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4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3D89562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3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58BA8F8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7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81FF4F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7</w:t>
            </w:r>
          </w:p>
        </w:tc>
      </w:tr>
      <w:tr w:rsidR="00263489" w:rsidRPr="00B32399" w14:paraId="6040C8B1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6F07F679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1F877B1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2B88FF7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4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41BC315F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6BBEE08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36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4B78A49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92</w:t>
            </w:r>
          </w:p>
        </w:tc>
      </w:tr>
      <w:tr w:rsidR="00263489" w:rsidRPr="00B32399" w14:paraId="0F54D773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306014A7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7105292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6E0898E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3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5ADDD62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53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0B6DEECA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18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136E7395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315</w:t>
            </w:r>
          </w:p>
        </w:tc>
      </w:tr>
      <w:tr w:rsidR="00263489" w:rsidRPr="00B32399" w14:paraId="76429449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44DA12B8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7D0D02A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72C548D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3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7AB49DEE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2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7E1BA546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0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05A06B57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84</w:t>
            </w:r>
          </w:p>
        </w:tc>
      </w:tr>
      <w:tr w:rsidR="00263489" w:rsidRPr="00B32399" w14:paraId="0DB34D68" w14:textId="77777777" w:rsidTr="00020667">
        <w:trPr>
          <w:trHeight w:val="308"/>
        </w:trPr>
        <w:tc>
          <w:tcPr>
            <w:tcW w:w="1883" w:type="dxa"/>
            <w:vMerge/>
            <w:vAlign w:val="center"/>
            <w:hideMark/>
          </w:tcPr>
          <w:p w14:paraId="733FB0BF" w14:textId="77777777" w:rsidR="00263489" w:rsidRPr="00B32399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19" w:type="dxa"/>
            <w:shd w:val="clear" w:color="000000" w:fill="FFFFFF"/>
            <w:noWrap/>
            <w:vAlign w:val="bottom"/>
            <w:hideMark/>
          </w:tcPr>
          <w:p w14:paraId="6D6C95E1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7" w:type="dxa"/>
            <w:shd w:val="clear" w:color="auto" w:fill="auto"/>
            <w:noWrap/>
            <w:vAlign w:val="center"/>
            <w:hideMark/>
          </w:tcPr>
          <w:p w14:paraId="79BEDABC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003</w:t>
            </w:r>
          </w:p>
        </w:tc>
        <w:tc>
          <w:tcPr>
            <w:tcW w:w="1272" w:type="dxa"/>
            <w:shd w:val="clear" w:color="000000" w:fill="FFFFFF"/>
            <w:vAlign w:val="center"/>
            <w:hideMark/>
          </w:tcPr>
          <w:p w14:paraId="29DA6432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32</w:t>
            </w:r>
          </w:p>
        </w:tc>
        <w:tc>
          <w:tcPr>
            <w:tcW w:w="1777" w:type="dxa"/>
            <w:shd w:val="clear" w:color="000000" w:fill="FFFFFF"/>
            <w:vAlign w:val="center"/>
            <w:hideMark/>
          </w:tcPr>
          <w:p w14:paraId="3A429C6B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129</w:t>
            </w:r>
          </w:p>
        </w:tc>
        <w:tc>
          <w:tcPr>
            <w:tcW w:w="2203" w:type="dxa"/>
            <w:shd w:val="clear" w:color="000000" w:fill="FFFFFF"/>
            <w:noWrap/>
            <w:vAlign w:val="center"/>
            <w:hideMark/>
          </w:tcPr>
          <w:p w14:paraId="28778EF0" w14:textId="77777777" w:rsidR="00263489" w:rsidRPr="00B32399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2399">
              <w:rPr>
                <w:rFonts w:ascii="Times New Roman" w:hAnsi="Times New Roman"/>
                <w:color w:val="000000"/>
                <w:sz w:val="24"/>
                <w:szCs w:val="24"/>
              </w:rPr>
              <w:t>0,247</w:t>
            </w:r>
          </w:p>
        </w:tc>
      </w:tr>
    </w:tbl>
    <w:p w14:paraId="32AD3572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39E825C4" w14:textId="46F430EB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21056FFB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19FD9165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2FBF8438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6140187B" w14:textId="77777777" w:rsidR="00263489" w:rsidRPr="00D95F2D" w:rsidRDefault="00263489" w:rsidP="00263489">
      <w:pPr>
        <w:jc w:val="center"/>
        <w:rPr>
          <w:rFonts w:ascii="Times New Roman" w:hAnsi="Times New Roman"/>
          <w:sz w:val="24"/>
        </w:rPr>
      </w:pPr>
      <w:r w:rsidRPr="00D95F2D">
        <w:rPr>
          <w:rFonts w:ascii="Times New Roman" w:hAnsi="Times New Roman"/>
          <w:sz w:val="24"/>
        </w:rPr>
        <w:lastRenderedPageBreak/>
        <w:t>Lampiran 4</w:t>
      </w:r>
    </w:p>
    <w:p w14:paraId="72F8131A" w14:textId="77777777" w:rsidR="00263489" w:rsidRPr="00D95F2D" w:rsidRDefault="00263489" w:rsidP="00263489">
      <w:pPr>
        <w:jc w:val="center"/>
        <w:rPr>
          <w:rFonts w:ascii="Times New Roman" w:hAnsi="Times New Roman"/>
          <w:sz w:val="24"/>
        </w:rPr>
      </w:pPr>
      <w:proofErr w:type="spellStart"/>
      <w:r w:rsidRPr="00D95F2D">
        <w:rPr>
          <w:rFonts w:ascii="Times New Roman" w:hAnsi="Times New Roman"/>
          <w:sz w:val="24"/>
        </w:rPr>
        <w:t>Perhitungan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Preferensi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risiko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eksekutif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perusahaan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sektor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barang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konsumen</w:t>
      </w:r>
      <w:proofErr w:type="spellEnd"/>
      <w:r w:rsidRPr="00D95F2D">
        <w:rPr>
          <w:rFonts w:ascii="Times New Roman" w:hAnsi="Times New Roman"/>
          <w:sz w:val="24"/>
        </w:rPr>
        <w:t xml:space="preserve"> primer yang </w:t>
      </w:r>
      <w:proofErr w:type="spellStart"/>
      <w:r w:rsidRPr="00D95F2D">
        <w:rPr>
          <w:rFonts w:ascii="Times New Roman" w:hAnsi="Times New Roman"/>
          <w:sz w:val="24"/>
        </w:rPr>
        <w:t>terdaftar</w:t>
      </w:r>
      <w:proofErr w:type="spellEnd"/>
      <w:r w:rsidRPr="00D95F2D">
        <w:rPr>
          <w:rFonts w:ascii="Times New Roman" w:hAnsi="Times New Roman"/>
          <w:sz w:val="24"/>
        </w:rPr>
        <w:t xml:space="preserve"> di BEI </w:t>
      </w:r>
      <w:proofErr w:type="spellStart"/>
      <w:r w:rsidRPr="00D95F2D">
        <w:rPr>
          <w:rFonts w:ascii="Times New Roman" w:hAnsi="Times New Roman"/>
          <w:sz w:val="24"/>
        </w:rPr>
        <w:t>tahun</w:t>
      </w:r>
      <w:proofErr w:type="spellEnd"/>
      <w:r w:rsidRPr="00D95F2D">
        <w:rPr>
          <w:rFonts w:ascii="Times New Roman" w:hAnsi="Times New Roman"/>
          <w:sz w:val="24"/>
        </w:rPr>
        <w:t xml:space="preserve"> 2017-2021</w:t>
      </w:r>
    </w:p>
    <w:tbl>
      <w:tblPr>
        <w:tblStyle w:val="TableGrid"/>
        <w:tblpPr w:leftFromText="180" w:rightFromText="180" w:vertAnchor="text" w:horzAnchor="margin" w:tblpXSpec="center" w:tblpY="327"/>
        <w:tblW w:w="0" w:type="auto"/>
        <w:tblLook w:val="04A0" w:firstRow="1" w:lastRow="0" w:firstColumn="1" w:lastColumn="0" w:noHBand="0" w:noVBand="1"/>
      </w:tblPr>
      <w:tblGrid>
        <w:gridCol w:w="704"/>
        <w:gridCol w:w="1712"/>
        <w:gridCol w:w="1134"/>
        <w:gridCol w:w="992"/>
        <w:gridCol w:w="993"/>
        <w:gridCol w:w="992"/>
        <w:gridCol w:w="992"/>
      </w:tblGrid>
      <w:tr w:rsidR="00263489" w:rsidRPr="00ED1985" w14:paraId="753526BC" w14:textId="77777777" w:rsidTr="00020667">
        <w:trPr>
          <w:trHeight w:val="411"/>
        </w:trPr>
        <w:tc>
          <w:tcPr>
            <w:tcW w:w="704" w:type="dxa"/>
          </w:tcPr>
          <w:p w14:paraId="3201C64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1712" w:type="dxa"/>
          </w:tcPr>
          <w:p w14:paraId="0920791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Kode Perusahaan</w:t>
            </w:r>
          </w:p>
        </w:tc>
        <w:tc>
          <w:tcPr>
            <w:tcW w:w="1134" w:type="dxa"/>
          </w:tcPr>
          <w:p w14:paraId="3DD3603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92" w:type="dxa"/>
          </w:tcPr>
          <w:p w14:paraId="71201D6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93" w:type="dxa"/>
          </w:tcPr>
          <w:p w14:paraId="78144A4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92" w:type="dxa"/>
          </w:tcPr>
          <w:p w14:paraId="3D71CA6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92" w:type="dxa"/>
          </w:tcPr>
          <w:p w14:paraId="516D9D3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</w:tr>
      <w:tr w:rsidR="00263489" w:rsidRPr="00ED1985" w14:paraId="4EE742AD" w14:textId="77777777" w:rsidTr="00020667">
        <w:tc>
          <w:tcPr>
            <w:tcW w:w="704" w:type="dxa"/>
          </w:tcPr>
          <w:p w14:paraId="131BFFB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712" w:type="dxa"/>
            <w:vAlign w:val="center"/>
          </w:tcPr>
          <w:p w14:paraId="342F0932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AALI</w:t>
            </w:r>
          </w:p>
        </w:tc>
        <w:tc>
          <w:tcPr>
            <w:tcW w:w="1134" w:type="dxa"/>
          </w:tcPr>
          <w:p w14:paraId="0B808F9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5E11782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5F3C853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69</w:t>
            </w:r>
          </w:p>
        </w:tc>
        <w:tc>
          <w:tcPr>
            <w:tcW w:w="992" w:type="dxa"/>
          </w:tcPr>
          <w:p w14:paraId="2FD0005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39</w:t>
            </w:r>
          </w:p>
        </w:tc>
        <w:tc>
          <w:tcPr>
            <w:tcW w:w="992" w:type="dxa"/>
          </w:tcPr>
          <w:p w14:paraId="59A94C7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5375A163" w14:textId="77777777" w:rsidTr="00020667">
        <w:tc>
          <w:tcPr>
            <w:tcW w:w="704" w:type="dxa"/>
          </w:tcPr>
          <w:p w14:paraId="18F5D1B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712" w:type="dxa"/>
            <w:vAlign w:val="center"/>
          </w:tcPr>
          <w:p w14:paraId="297A7441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ADES</w:t>
            </w:r>
          </w:p>
        </w:tc>
        <w:tc>
          <w:tcPr>
            <w:tcW w:w="1134" w:type="dxa"/>
          </w:tcPr>
          <w:p w14:paraId="59CAAC3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4F3E9D1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301C672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4CADEBB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47383C7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0.69</w:t>
            </w:r>
          </w:p>
        </w:tc>
      </w:tr>
      <w:tr w:rsidR="00263489" w:rsidRPr="00ED1985" w14:paraId="57582465" w14:textId="77777777" w:rsidTr="00020667">
        <w:tc>
          <w:tcPr>
            <w:tcW w:w="704" w:type="dxa"/>
          </w:tcPr>
          <w:p w14:paraId="62BD373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712" w:type="dxa"/>
            <w:vAlign w:val="center"/>
          </w:tcPr>
          <w:p w14:paraId="0FFC3A89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AMRT</w:t>
            </w:r>
          </w:p>
        </w:tc>
        <w:tc>
          <w:tcPr>
            <w:tcW w:w="1134" w:type="dxa"/>
          </w:tcPr>
          <w:p w14:paraId="5A5E4F6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39</w:t>
            </w:r>
          </w:p>
        </w:tc>
        <w:tc>
          <w:tcPr>
            <w:tcW w:w="992" w:type="dxa"/>
          </w:tcPr>
          <w:p w14:paraId="6F1997C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61</w:t>
            </w:r>
          </w:p>
        </w:tc>
        <w:tc>
          <w:tcPr>
            <w:tcW w:w="993" w:type="dxa"/>
          </w:tcPr>
          <w:p w14:paraId="43E1B52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44F00BD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61</w:t>
            </w:r>
          </w:p>
        </w:tc>
        <w:tc>
          <w:tcPr>
            <w:tcW w:w="992" w:type="dxa"/>
          </w:tcPr>
          <w:p w14:paraId="4803DD9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4DC7E417" w14:textId="77777777" w:rsidTr="00020667">
        <w:tc>
          <w:tcPr>
            <w:tcW w:w="704" w:type="dxa"/>
          </w:tcPr>
          <w:p w14:paraId="6B79284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1712" w:type="dxa"/>
            <w:vAlign w:val="center"/>
          </w:tcPr>
          <w:p w14:paraId="220B3A15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BUDI</w:t>
            </w:r>
          </w:p>
        </w:tc>
        <w:tc>
          <w:tcPr>
            <w:tcW w:w="1134" w:type="dxa"/>
          </w:tcPr>
          <w:p w14:paraId="23C00F1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39</w:t>
            </w:r>
          </w:p>
        </w:tc>
        <w:tc>
          <w:tcPr>
            <w:tcW w:w="992" w:type="dxa"/>
          </w:tcPr>
          <w:p w14:paraId="1A0EFE6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39</w:t>
            </w:r>
          </w:p>
        </w:tc>
        <w:tc>
          <w:tcPr>
            <w:tcW w:w="993" w:type="dxa"/>
          </w:tcPr>
          <w:p w14:paraId="4C429F9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32F14C7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61</w:t>
            </w:r>
          </w:p>
        </w:tc>
        <w:tc>
          <w:tcPr>
            <w:tcW w:w="992" w:type="dxa"/>
          </w:tcPr>
          <w:p w14:paraId="6E0EEDD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5F7866E6" w14:textId="77777777" w:rsidTr="00020667">
        <w:tc>
          <w:tcPr>
            <w:tcW w:w="704" w:type="dxa"/>
          </w:tcPr>
          <w:p w14:paraId="0886382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1712" w:type="dxa"/>
            <w:vAlign w:val="center"/>
          </w:tcPr>
          <w:p w14:paraId="2025C674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CAMP</w:t>
            </w:r>
          </w:p>
        </w:tc>
        <w:tc>
          <w:tcPr>
            <w:tcW w:w="1134" w:type="dxa"/>
          </w:tcPr>
          <w:p w14:paraId="643B1B2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4A8D2D7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2515EB9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54FC1D5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66FEFE8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140356EA" w14:textId="77777777" w:rsidTr="00020667">
        <w:tc>
          <w:tcPr>
            <w:tcW w:w="704" w:type="dxa"/>
          </w:tcPr>
          <w:p w14:paraId="2910732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1712" w:type="dxa"/>
            <w:vAlign w:val="center"/>
          </w:tcPr>
          <w:p w14:paraId="771F5538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CEKA</w:t>
            </w:r>
          </w:p>
        </w:tc>
        <w:tc>
          <w:tcPr>
            <w:tcW w:w="1134" w:type="dxa"/>
          </w:tcPr>
          <w:p w14:paraId="0815375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30F7B62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2A14CC7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7AF3DAB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7819E21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58D2C809" w14:textId="77777777" w:rsidTr="00020667">
        <w:tc>
          <w:tcPr>
            <w:tcW w:w="704" w:type="dxa"/>
          </w:tcPr>
          <w:p w14:paraId="5F29F84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1712" w:type="dxa"/>
            <w:vAlign w:val="center"/>
          </w:tcPr>
          <w:p w14:paraId="6827324E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CLEO</w:t>
            </w:r>
          </w:p>
        </w:tc>
        <w:tc>
          <w:tcPr>
            <w:tcW w:w="1134" w:type="dxa"/>
          </w:tcPr>
          <w:p w14:paraId="42C1CB1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1F998C7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60ADCFB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0707C68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5057F15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7F1B05C7" w14:textId="77777777" w:rsidTr="00020667">
        <w:tc>
          <w:tcPr>
            <w:tcW w:w="704" w:type="dxa"/>
          </w:tcPr>
          <w:p w14:paraId="2950DFE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  <w:tc>
          <w:tcPr>
            <w:tcW w:w="1712" w:type="dxa"/>
            <w:vAlign w:val="center"/>
          </w:tcPr>
          <w:p w14:paraId="1EAA8A92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DLTA</w:t>
            </w:r>
          </w:p>
        </w:tc>
        <w:tc>
          <w:tcPr>
            <w:tcW w:w="1134" w:type="dxa"/>
          </w:tcPr>
          <w:p w14:paraId="0F92BAD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0.69</w:t>
            </w:r>
          </w:p>
        </w:tc>
        <w:tc>
          <w:tcPr>
            <w:tcW w:w="992" w:type="dxa"/>
          </w:tcPr>
          <w:p w14:paraId="0B17702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0.69</w:t>
            </w:r>
          </w:p>
        </w:tc>
        <w:tc>
          <w:tcPr>
            <w:tcW w:w="993" w:type="dxa"/>
          </w:tcPr>
          <w:p w14:paraId="1D354C2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0.69</w:t>
            </w:r>
          </w:p>
        </w:tc>
        <w:tc>
          <w:tcPr>
            <w:tcW w:w="992" w:type="dxa"/>
          </w:tcPr>
          <w:p w14:paraId="20B817F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517B37D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31FD3F91" w14:textId="77777777" w:rsidTr="00020667">
        <w:tc>
          <w:tcPr>
            <w:tcW w:w="704" w:type="dxa"/>
          </w:tcPr>
          <w:p w14:paraId="4AB9A41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1712" w:type="dxa"/>
            <w:vAlign w:val="center"/>
          </w:tcPr>
          <w:p w14:paraId="4ED90FD9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DSNG</w:t>
            </w:r>
          </w:p>
        </w:tc>
        <w:tc>
          <w:tcPr>
            <w:tcW w:w="1134" w:type="dxa"/>
          </w:tcPr>
          <w:p w14:paraId="7841DD9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11DE909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225DED9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0871641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61</w:t>
            </w:r>
          </w:p>
        </w:tc>
        <w:tc>
          <w:tcPr>
            <w:tcW w:w="992" w:type="dxa"/>
          </w:tcPr>
          <w:p w14:paraId="0118DDA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238A2163" w14:textId="77777777" w:rsidTr="00020667">
        <w:tc>
          <w:tcPr>
            <w:tcW w:w="704" w:type="dxa"/>
          </w:tcPr>
          <w:p w14:paraId="5B7C71F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1712" w:type="dxa"/>
            <w:vAlign w:val="center"/>
          </w:tcPr>
          <w:p w14:paraId="502D29B2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GGRM</w:t>
            </w:r>
          </w:p>
        </w:tc>
        <w:tc>
          <w:tcPr>
            <w:tcW w:w="1134" w:type="dxa"/>
          </w:tcPr>
          <w:p w14:paraId="6FA577B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39EE907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10289E6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01520E0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43F1850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1B55D0B2" w14:textId="77777777" w:rsidTr="00020667">
        <w:tc>
          <w:tcPr>
            <w:tcW w:w="704" w:type="dxa"/>
          </w:tcPr>
          <w:p w14:paraId="052F93D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1</w:t>
            </w:r>
          </w:p>
        </w:tc>
        <w:tc>
          <w:tcPr>
            <w:tcW w:w="1712" w:type="dxa"/>
            <w:vAlign w:val="center"/>
          </w:tcPr>
          <w:p w14:paraId="0D47F794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HOKI</w:t>
            </w:r>
          </w:p>
        </w:tc>
        <w:tc>
          <w:tcPr>
            <w:tcW w:w="1134" w:type="dxa"/>
          </w:tcPr>
          <w:p w14:paraId="1CF1930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7AA2381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3C4F1F0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4265300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3EF014A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10</w:t>
            </w:r>
          </w:p>
        </w:tc>
      </w:tr>
      <w:tr w:rsidR="00263489" w:rsidRPr="00ED1985" w14:paraId="167D35BF" w14:textId="77777777" w:rsidTr="00020667">
        <w:tc>
          <w:tcPr>
            <w:tcW w:w="704" w:type="dxa"/>
          </w:tcPr>
          <w:p w14:paraId="4633F7B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2</w:t>
            </w:r>
          </w:p>
        </w:tc>
        <w:tc>
          <w:tcPr>
            <w:tcW w:w="1712" w:type="dxa"/>
            <w:vAlign w:val="center"/>
          </w:tcPr>
          <w:p w14:paraId="52B2B9B0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ICBP</w:t>
            </w:r>
          </w:p>
        </w:tc>
        <w:tc>
          <w:tcPr>
            <w:tcW w:w="1134" w:type="dxa"/>
          </w:tcPr>
          <w:p w14:paraId="2D8A741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3394B0C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0.69</w:t>
            </w:r>
          </w:p>
        </w:tc>
        <w:tc>
          <w:tcPr>
            <w:tcW w:w="993" w:type="dxa"/>
          </w:tcPr>
          <w:p w14:paraId="6A4ED05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10</w:t>
            </w:r>
          </w:p>
        </w:tc>
        <w:tc>
          <w:tcPr>
            <w:tcW w:w="992" w:type="dxa"/>
          </w:tcPr>
          <w:p w14:paraId="6C9C1BE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3BE68B5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6C4A3BFE" w14:textId="77777777" w:rsidTr="00020667">
        <w:tc>
          <w:tcPr>
            <w:tcW w:w="704" w:type="dxa"/>
          </w:tcPr>
          <w:p w14:paraId="5C83946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3</w:t>
            </w:r>
          </w:p>
        </w:tc>
        <w:tc>
          <w:tcPr>
            <w:tcW w:w="1712" w:type="dxa"/>
            <w:vAlign w:val="center"/>
          </w:tcPr>
          <w:p w14:paraId="3EE0760D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INDF</w:t>
            </w:r>
          </w:p>
        </w:tc>
        <w:tc>
          <w:tcPr>
            <w:tcW w:w="1134" w:type="dxa"/>
          </w:tcPr>
          <w:p w14:paraId="441DB3A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4280F85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68C3D4B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3BC3F8F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.00</w:t>
            </w:r>
          </w:p>
        </w:tc>
        <w:tc>
          <w:tcPr>
            <w:tcW w:w="992" w:type="dxa"/>
          </w:tcPr>
          <w:p w14:paraId="683249E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641DCB03" w14:textId="77777777" w:rsidTr="00020667">
        <w:tc>
          <w:tcPr>
            <w:tcW w:w="704" w:type="dxa"/>
          </w:tcPr>
          <w:p w14:paraId="76EC82F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4</w:t>
            </w:r>
          </w:p>
        </w:tc>
        <w:tc>
          <w:tcPr>
            <w:tcW w:w="1712" w:type="dxa"/>
            <w:vAlign w:val="center"/>
          </w:tcPr>
          <w:p w14:paraId="6A6A5710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JPFA</w:t>
            </w:r>
          </w:p>
        </w:tc>
        <w:tc>
          <w:tcPr>
            <w:tcW w:w="1134" w:type="dxa"/>
          </w:tcPr>
          <w:p w14:paraId="0C9AE65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2D83762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27590BF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1E2BD87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131D3F9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2C8563C6" w14:textId="77777777" w:rsidTr="00020667">
        <w:tc>
          <w:tcPr>
            <w:tcW w:w="704" w:type="dxa"/>
          </w:tcPr>
          <w:p w14:paraId="66022AA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  <w:tc>
          <w:tcPr>
            <w:tcW w:w="1712" w:type="dxa"/>
            <w:vAlign w:val="center"/>
          </w:tcPr>
          <w:p w14:paraId="7C2B061B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KINO</w:t>
            </w:r>
          </w:p>
        </w:tc>
        <w:tc>
          <w:tcPr>
            <w:tcW w:w="1134" w:type="dxa"/>
          </w:tcPr>
          <w:p w14:paraId="199637E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32EBDA7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1D289B2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39D559D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39</w:t>
            </w:r>
          </w:p>
        </w:tc>
        <w:tc>
          <w:tcPr>
            <w:tcW w:w="992" w:type="dxa"/>
          </w:tcPr>
          <w:p w14:paraId="48E5A20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39</w:t>
            </w:r>
          </w:p>
        </w:tc>
      </w:tr>
      <w:tr w:rsidR="00263489" w:rsidRPr="00ED1985" w14:paraId="6B544437" w14:textId="77777777" w:rsidTr="00020667">
        <w:tc>
          <w:tcPr>
            <w:tcW w:w="704" w:type="dxa"/>
          </w:tcPr>
          <w:p w14:paraId="1451612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6</w:t>
            </w:r>
          </w:p>
        </w:tc>
        <w:tc>
          <w:tcPr>
            <w:tcW w:w="1712" w:type="dxa"/>
            <w:vAlign w:val="center"/>
          </w:tcPr>
          <w:p w14:paraId="1107B2F6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LSIP</w:t>
            </w:r>
          </w:p>
        </w:tc>
        <w:tc>
          <w:tcPr>
            <w:tcW w:w="1134" w:type="dxa"/>
          </w:tcPr>
          <w:p w14:paraId="6F6952E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0.69</w:t>
            </w:r>
          </w:p>
        </w:tc>
        <w:tc>
          <w:tcPr>
            <w:tcW w:w="992" w:type="dxa"/>
          </w:tcPr>
          <w:p w14:paraId="369DF8A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6557FF7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7BEF92C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30DEB86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15629F8B" w14:textId="77777777" w:rsidTr="00020667">
        <w:tc>
          <w:tcPr>
            <w:tcW w:w="704" w:type="dxa"/>
          </w:tcPr>
          <w:p w14:paraId="1AC9F02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  <w:tc>
          <w:tcPr>
            <w:tcW w:w="1712" w:type="dxa"/>
            <w:vAlign w:val="center"/>
          </w:tcPr>
          <w:p w14:paraId="500F2A3D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MIDI</w:t>
            </w:r>
          </w:p>
        </w:tc>
        <w:tc>
          <w:tcPr>
            <w:tcW w:w="1134" w:type="dxa"/>
          </w:tcPr>
          <w:p w14:paraId="70D43BB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0.69</w:t>
            </w:r>
          </w:p>
        </w:tc>
        <w:tc>
          <w:tcPr>
            <w:tcW w:w="992" w:type="dxa"/>
          </w:tcPr>
          <w:p w14:paraId="1904390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10</w:t>
            </w:r>
          </w:p>
        </w:tc>
        <w:tc>
          <w:tcPr>
            <w:tcW w:w="993" w:type="dxa"/>
          </w:tcPr>
          <w:p w14:paraId="520D392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39</w:t>
            </w:r>
          </w:p>
        </w:tc>
        <w:tc>
          <w:tcPr>
            <w:tcW w:w="992" w:type="dxa"/>
          </w:tcPr>
          <w:p w14:paraId="60577FE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10</w:t>
            </w:r>
          </w:p>
        </w:tc>
        <w:tc>
          <w:tcPr>
            <w:tcW w:w="992" w:type="dxa"/>
          </w:tcPr>
          <w:p w14:paraId="17D3048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39</w:t>
            </w:r>
          </w:p>
        </w:tc>
      </w:tr>
      <w:tr w:rsidR="00263489" w:rsidRPr="00ED1985" w14:paraId="0E00E4AF" w14:textId="77777777" w:rsidTr="00020667">
        <w:tc>
          <w:tcPr>
            <w:tcW w:w="704" w:type="dxa"/>
          </w:tcPr>
          <w:p w14:paraId="038F56D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8</w:t>
            </w:r>
          </w:p>
        </w:tc>
        <w:tc>
          <w:tcPr>
            <w:tcW w:w="1712" w:type="dxa"/>
            <w:vAlign w:val="center"/>
          </w:tcPr>
          <w:p w14:paraId="2D022FB2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MLBI</w:t>
            </w:r>
          </w:p>
        </w:tc>
        <w:tc>
          <w:tcPr>
            <w:tcW w:w="1134" w:type="dxa"/>
          </w:tcPr>
          <w:p w14:paraId="47EC9A1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0.69</w:t>
            </w:r>
          </w:p>
        </w:tc>
        <w:tc>
          <w:tcPr>
            <w:tcW w:w="992" w:type="dxa"/>
          </w:tcPr>
          <w:p w14:paraId="5AE0BA8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61</w:t>
            </w:r>
          </w:p>
        </w:tc>
        <w:tc>
          <w:tcPr>
            <w:tcW w:w="993" w:type="dxa"/>
          </w:tcPr>
          <w:p w14:paraId="7A5F9F4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61</w:t>
            </w:r>
          </w:p>
        </w:tc>
        <w:tc>
          <w:tcPr>
            <w:tcW w:w="992" w:type="dxa"/>
          </w:tcPr>
          <w:p w14:paraId="416E84B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.69</w:t>
            </w:r>
          </w:p>
        </w:tc>
        <w:tc>
          <w:tcPr>
            <w:tcW w:w="992" w:type="dxa"/>
          </w:tcPr>
          <w:p w14:paraId="47E742F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10</w:t>
            </w:r>
          </w:p>
        </w:tc>
      </w:tr>
      <w:tr w:rsidR="00263489" w:rsidRPr="00ED1985" w14:paraId="39B89DDE" w14:textId="77777777" w:rsidTr="00020667">
        <w:tc>
          <w:tcPr>
            <w:tcW w:w="704" w:type="dxa"/>
          </w:tcPr>
          <w:p w14:paraId="5351D71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9</w:t>
            </w:r>
          </w:p>
        </w:tc>
        <w:tc>
          <w:tcPr>
            <w:tcW w:w="1712" w:type="dxa"/>
            <w:vAlign w:val="center"/>
          </w:tcPr>
          <w:p w14:paraId="05B4FB60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MYOR</w:t>
            </w:r>
          </w:p>
        </w:tc>
        <w:tc>
          <w:tcPr>
            <w:tcW w:w="1134" w:type="dxa"/>
          </w:tcPr>
          <w:p w14:paraId="0B1C54F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10</w:t>
            </w:r>
          </w:p>
        </w:tc>
        <w:tc>
          <w:tcPr>
            <w:tcW w:w="992" w:type="dxa"/>
          </w:tcPr>
          <w:p w14:paraId="58F3447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10</w:t>
            </w:r>
          </w:p>
        </w:tc>
        <w:tc>
          <w:tcPr>
            <w:tcW w:w="993" w:type="dxa"/>
          </w:tcPr>
          <w:p w14:paraId="07967BC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10</w:t>
            </w:r>
          </w:p>
        </w:tc>
        <w:tc>
          <w:tcPr>
            <w:tcW w:w="992" w:type="dxa"/>
          </w:tcPr>
          <w:p w14:paraId="3318108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10</w:t>
            </w:r>
          </w:p>
        </w:tc>
        <w:tc>
          <w:tcPr>
            <w:tcW w:w="992" w:type="dxa"/>
          </w:tcPr>
          <w:p w14:paraId="3D3F1FE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10</w:t>
            </w:r>
          </w:p>
        </w:tc>
      </w:tr>
      <w:tr w:rsidR="00263489" w:rsidRPr="00ED1985" w14:paraId="1F81ADBA" w14:textId="77777777" w:rsidTr="00020667">
        <w:tc>
          <w:tcPr>
            <w:tcW w:w="704" w:type="dxa"/>
          </w:tcPr>
          <w:p w14:paraId="7A8D0E2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</w:t>
            </w:r>
          </w:p>
        </w:tc>
        <w:tc>
          <w:tcPr>
            <w:tcW w:w="1712" w:type="dxa"/>
            <w:vAlign w:val="center"/>
          </w:tcPr>
          <w:p w14:paraId="106523CC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RANC</w:t>
            </w:r>
          </w:p>
        </w:tc>
        <w:tc>
          <w:tcPr>
            <w:tcW w:w="1134" w:type="dxa"/>
          </w:tcPr>
          <w:p w14:paraId="131B07F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0F0DC48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1E387C0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77FAF95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723CBF3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5FE7A353" w14:textId="77777777" w:rsidTr="00020667">
        <w:tc>
          <w:tcPr>
            <w:tcW w:w="704" w:type="dxa"/>
          </w:tcPr>
          <w:p w14:paraId="4CF28A5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1</w:t>
            </w:r>
          </w:p>
        </w:tc>
        <w:tc>
          <w:tcPr>
            <w:tcW w:w="1712" w:type="dxa"/>
            <w:vAlign w:val="center"/>
          </w:tcPr>
          <w:p w14:paraId="0FB125C9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ROTI</w:t>
            </w:r>
          </w:p>
        </w:tc>
        <w:tc>
          <w:tcPr>
            <w:tcW w:w="1134" w:type="dxa"/>
          </w:tcPr>
          <w:p w14:paraId="1A035A2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0DA549C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0.69</w:t>
            </w:r>
          </w:p>
        </w:tc>
        <w:tc>
          <w:tcPr>
            <w:tcW w:w="993" w:type="dxa"/>
          </w:tcPr>
          <w:p w14:paraId="190B399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0.69</w:t>
            </w:r>
          </w:p>
        </w:tc>
        <w:tc>
          <w:tcPr>
            <w:tcW w:w="992" w:type="dxa"/>
          </w:tcPr>
          <w:p w14:paraId="5EAC625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0.69</w:t>
            </w:r>
          </w:p>
        </w:tc>
        <w:tc>
          <w:tcPr>
            <w:tcW w:w="992" w:type="dxa"/>
          </w:tcPr>
          <w:p w14:paraId="164493D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10</w:t>
            </w:r>
          </w:p>
        </w:tc>
      </w:tr>
      <w:tr w:rsidR="00263489" w:rsidRPr="00ED1985" w14:paraId="5B203CE6" w14:textId="77777777" w:rsidTr="00020667">
        <w:tc>
          <w:tcPr>
            <w:tcW w:w="704" w:type="dxa"/>
          </w:tcPr>
          <w:p w14:paraId="54717E4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2</w:t>
            </w:r>
          </w:p>
        </w:tc>
        <w:tc>
          <w:tcPr>
            <w:tcW w:w="1712" w:type="dxa"/>
            <w:vAlign w:val="center"/>
          </w:tcPr>
          <w:p w14:paraId="2106E69A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DPC</w:t>
            </w:r>
          </w:p>
        </w:tc>
        <w:tc>
          <w:tcPr>
            <w:tcW w:w="1134" w:type="dxa"/>
          </w:tcPr>
          <w:p w14:paraId="20C9763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-8.52</w:t>
            </w:r>
          </w:p>
        </w:tc>
        <w:tc>
          <w:tcPr>
            <w:tcW w:w="992" w:type="dxa"/>
          </w:tcPr>
          <w:p w14:paraId="6BC9E94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0.69</w:t>
            </w:r>
          </w:p>
        </w:tc>
        <w:tc>
          <w:tcPr>
            <w:tcW w:w="993" w:type="dxa"/>
          </w:tcPr>
          <w:p w14:paraId="3C0686C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616D7F9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40C4DB5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0.69</w:t>
            </w:r>
          </w:p>
        </w:tc>
      </w:tr>
      <w:tr w:rsidR="00263489" w:rsidRPr="00ED1985" w14:paraId="49EBA2C2" w14:textId="77777777" w:rsidTr="00020667">
        <w:tc>
          <w:tcPr>
            <w:tcW w:w="704" w:type="dxa"/>
          </w:tcPr>
          <w:p w14:paraId="7ECD33A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lastRenderedPageBreak/>
              <w:t>23</w:t>
            </w:r>
          </w:p>
        </w:tc>
        <w:tc>
          <w:tcPr>
            <w:tcW w:w="1712" w:type="dxa"/>
            <w:vAlign w:val="center"/>
          </w:tcPr>
          <w:p w14:paraId="214336F5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KLT</w:t>
            </w:r>
          </w:p>
        </w:tc>
        <w:tc>
          <w:tcPr>
            <w:tcW w:w="1134" w:type="dxa"/>
          </w:tcPr>
          <w:p w14:paraId="2AA00BC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58F0A2A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229D37A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046C46E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48E9BC5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1E1745FB" w14:textId="77777777" w:rsidTr="00020667">
        <w:tc>
          <w:tcPr>
            <w:tcW w:w="704" w:type="dxa"/>
          </w:tcPr>
          <w:p w14:paraId="6FCFD30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4</w:t>
            </w:r>
          </w:p>
        </w:tc>
        <w:tc>
          <w:tcPr>
            <w:tcW w:w="1712" w:type="dxa"/>
            <w:vAlign w:val="center"/>
          </w:tcPr>
          <w:p w14:paraId="12E08D1E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MAR</w:t>
            </w:r>
          </w:p>
        </w:tc>
        <w:tc>
          <w:tcPr>
            <w:tcW w:w="1134" w:type="dxa"/>
          </w:tcPr>
          <w:p w14:paraId="4B9260E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61</w:t>
            </w:r>
          </w:p>
        </w:tc>
        <w:tc>
          <w:tcPr>
            <w:tcW w:w="992" w:type="dxa"/>
          </w:tcPr>
          <w:p w14:paraId="499BA5A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10</w:t>
            </w:r>
          </w:p>
        </w:tc>
        <w:tc>
          <w:tcPr>
            <w:tcW w:w="993" w:type="dxa"/>
          </w:tcPr>
          <w:p w14:paraId="732ED28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61</w:t>
            </w:r>
          </w:p>
        </w:tc>
        <w:tc>
          <w:tcPr>
            <w:tcW w:w="992" w:type="dxa"/>
          </w:tcPr>
          <w:p w14:paraId="6650781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381BD06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2C7BFD79" w14:textId="77777777" w:rsidTr="00020667">
        <w:tc>
          <w:tcPr>
            <w:tcW w:w="704" w:type="dxa"/>
          </w:tcPr>
          <w:p w14:paraId="7DE46EF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5</w:t>
            </w:r>
          </w:p>
        </w:tc>
        <w:tc>
          <w:tcPr>
            <w:tcW w:w="1712" w:type="dxa"/>
            <w:vAlign w:val="center"/>
          </w:tcPr>
          <w:p w14:paraId="3F830B0C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SMS</w:t>
            </w:r>
          </w:p>
        </w:tc>
        <w:tc>
          <w:tcPr>
            <w:tcW w:w="1134" w:type="dxa"/>
          </w:tcPr>
          <w:p w14:paraId="214BA01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6D49EFF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4888C85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39</w:t>
            </w:r>
          </w:p>
        </w:tc>
        <w:tc>
          <w:tcPr>
            <w:tcW w:w="992" w:type="dxa"/>
          </w:tcPr>
          <w:p w14:paraId="427AFFE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03B75D1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32A5FE24" w14:textId="77777777" w:rsidTr="00020667">
        <w:tc>
          <w:tcPr>
            <w:tcW w:w="704" w:type="dxa"/>
          </w:tcPr>
          <w:p w14:paraId="2BB7DFE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6</w:t>
            </w:r>
          </w:p>
        </w:tc>
        <w:tc>
          <w:tcPr>
            <w:tcW w:w="1712" w:type="dxa"/>
            <w:vAlign w:val="center"/>
          </w:tcPr>
          <w:p w14:paraId="48166030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TTP</w:t>
            </w:r>
          </w:p>
        </w:tc>
        <w:tc>
          <w:tcPr>
            <w:tcW w:w="1134" w:type="dxa"/>
          </w:tcPr>
          <w:p w14:paraId="1D74EA2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2947B66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3F2D7E4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0.69</w:t>
            </w:r>
          </w:p>
        </w:tc>
        <w:tc>
          <w:tcPr>
            <w:tcW w:w="992" w:type="dxa"/>
          </w:tcPr>
          <w:p w14:paraId="4F5198F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0.69</w:t>
            </w:r>
          </w:p>
        </w:tc>
        <w:tc>
          <w:tcPr>
            <w:tcW w:w="992" w:type="dxa"/>
          </w:tcPr>
          <w:p w14:paraId="0865562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1ED9CA4B" w14:textId="77777777" w:rsidTr="00020667">
        <w:tc>
          <w:tcPr>
            <w:tcW w:w="704" w:type="dxa"/>
          </w:tcPr>
          <w:p w14:paraId="25136FD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7</w:t>
            </w:r>
          </w:p>
        </w:tc>
        <w:tc>
          <w:tcPr>
            <w:tcW w:w="1712" w:type="dxa"/>
            <w:vAlign w:val="center"/>
          </w:tcPr>
          <w:p w14:paraId="75B74161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TBLA</w:t>
            </w:r>
          </w:p>
        </w:tc>
        <w:tc>
          <w:tcPr>
            <w:tcW w:w="1134" w:type="dxa"/>
          </w:tcPr>
          <w:p w14:paraId="12542D1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4253633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1411F8D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108525D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5F0A07C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50022BB0" w14:textId="77777777" w:rsidTr="00020667">
        <w:tc>
          <w:tcPr>
            <w:tcW w:w="704" w:type="dxa"/>
          </w:tcPr>
          <w:p w14:paraId="2432670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8</w:t>
            </w:r>
          </w:p>
        </w:tc>
        <w:tc>
          <w:tcPr>
            <w:tcW w:w="1712" w:type="dxa"/>
            <w:vAlign w:val="center"/>
          </w:tcPr>
          <w:p w14:paraId="3CA751D5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TGKA</w:t>
            </w:r>
          </w:p>
        </w:tc>
        <w:tc>
          <w:tcPr>
            <w:tcW w:w="1134" w:type="dxa"/>
          </w:tcPr>
          <w:p w14:paraId="79FB2D7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340D482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3" w:type="dxa"/>
          </w:tcPr>
          <w:p w14:paraId="7C9643C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2BB419C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  <w:tc>
          <w:tcPr>
            <w:tcW w:w="992" w:type="dxa"/>
          </w:tcPr>
          <w:p w14:paraId="374E403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00</w:t>
            </w:r>
          </w:p>
        </w:tc>
      </w:tr>
      <w:tr w:rsidR="00263489" w:rsidRPr="00ED1985" w14:paraId="21E27893" w14:textId="77777777" w:rsidTr="00020667">
        <w:tc>
          <w:tcPr>
            <w:tcW w:w="704" w:type="dxa"/>
          </w:tcPr>
          <w:p w14:paraId="7E52D12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9</w:t>
            </w:r>
          </w:p>
        </w:tc>
        <w:tc>
          <w:tcPr>
            <w:tcW w:w="1712" w:type="dxa"/>
            <w:vAlign w:val="center"/>
          </w:tcPr>
          <w:p w14:paraId="4A2DE928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UNVR</w:t>
            </w:r>
          </w:p>
        </w:tc>
        <w:tc>
          <w:tcPr>
            <w:tcW w:w="1134" w:type="dxa"/>
          </w:tcPr>
          <w:p w14:paraId="5E567B4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39</w:t>
            </w:r>
          </w:p>
        </w:tc>
        <w:tc>
          <w:tcPr>
            <w:tcW w:w="992" w:type="dxa"/>
          </w:tcPr>
          <w:p w14:paraId="36C3FAC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39</w:t>
            </w:r>
          </w:p>
        </w:tc>
        <w:tc>
          <w:tcPr>
            <w:tcW w:w="993" w:type="dxa"/>
          </w:tcPr>
          <w:p w14:paraId="17798A8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10</w:t>
            </w:r>
          </w:p>
        </w:tc>
        <w:tc>
          <w:tcPr>
            <w:tcW w:w="992" w:type="dxa"/>
          </w:tcPr>
          <w:p w14:paraId="2CC420C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10</w:t>
            </w:r>
          </w:p>
        </w:tc>
        <w:tc>
          <w:tcPr>
            <w:tcW w:w="992" w:type="dxa"/>
          </w:tcPr>
          <w:p w14:paraId="7B2A53E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.10</w:t>
            </w:r>
          </w:p>
        </w:tc>
      </w:tr>
    </w:tbl>
    <w:p w14:paraId="0838725A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78879D17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05A2769E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44AD373B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442CB63D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025819E8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08E6814C" w14:textId="77777777" w:rsidR="00263489" w:rsidRDefault="00263489" w:rsidP="00263489">
      <w:pPr>
        <w:spacing w:after="0"/>
        <w:rPr>
          <w:rFonts w:ascii="Arial" w:hAnsi="Arial" w:cs="Arial"/>
          <w:b/>
          <w:bCs/>
          <w:color w:val="010205"/>
          <w:vertAlign w:val="superscript"/>
        </w:rPr>
      </w:pPr>
    </w:p>
    <w:p w14:paraId="0DFAF3F1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6F6D18EA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4761B8B0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0AF71AEC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44D08130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0DF8E3C9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2047453A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6937862E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122370D3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74AC0785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06A9745A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2DE15E10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39E25C96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3C06B8FD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68F39B39" w14:textId="34223B8F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2053B930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6496C753" w14:textId="77777777" w:rsidR="00263489" w:rsidRPr="00D95F2D" w:rsidRDefault="00263489" w:rsidP="00263489">
      <w:pPr>
        <w:jc w:val="center"/>
        <w:rPr>
          <w:rFonts w:ascii="Times New Roman" w:hAnsi="Times New Roman"/>
          <w:sz w:val="24"/>
        </w:rPr>
      </w:pPr>
      <w:r w:rsidRPr="00D95F2D">
        <w:rPr>
          <w:rFonts w:ascii="Times New Roman" w:hAnsi="Times New Roman"/>
          <w:sz w:val="24"/>
        </w:rPr>
        <w:t>Lampiran 5</w:t>
      </w:r>
    </w:p>
    <w:p w14:paraId="0769B165" w14:textId="77777777" w:rsidR="00263489" w:rsidRPr="00D95F2D" w:rsidRDefault="00263489" w:rsidP="00263489">
      <w:pPr>
        <w:jc w:val="center"/>
        <w:rPr>
          <w:rFonts w:ascii="Times New Roman" w:hAnsi="Times New Roman"/>
          <w:sz w:val="24"/>
        </w:rPr>
      </w:pPr>
      <w:proofErr w:type="spellStart"/>
      <w:r w:rsidRPr="00D95F2D">
        <w:rPr>
          <w:rFonts w:ascii="Times New Roman" w:hAnsi="Times New Roman"/>
          <w:sz w:val="24"/>
        </w:rPr>
        <w:t>Perhitungan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tarif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pajak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efektif</w:t>
      </w:r>
      <w:proofErr w:type="spellEnd"/>
      <w:r w:rsidRPr="00D95F2D">
        <w:rPr>
          <w:rFonts w:ascii="Times New Roman" w:hAnsi="Times New Roman"/>
          <w:sz w:val="24"/>
        </w:rPr>
        <w:t xml:space="preserve"> pada </w:t>
      </w:r>
      <w:proofErr w:type="spellStart"/>
      <w:r w:rsidRPr="00D95F2D">
        <w:rPr>
          <w:rFonts w:ascii="Times New Roman" w:hAnsi="Times New Roman"/>
          <w:sz w:val="24"/>
        </w:rPr>
        <w:t>perusahaan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sektor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barang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konsumen</w:t>
      </w:r>
      <w:proofErr w:type="spellEnd"/>
      <w:r w:rsidRPr="00D95F2D">
        <w:rPr>
          <w:rFonts w:ascii="Times New Roman" w:hAnsi="Times New Roman"/>
          <w:sz w:val="24"/>
        </w:rPr>
        <w:t xml:space="preserve"> primer yang </w:t>
      </w:r>
      <w:proofErr w:type="spellStart"/>
      <w:r w:rsidRPr="00D95F2D">
        <w:rPr>
          <w:rFonts w:ascii="Times New Roman" w:hAnsi="Times New Roman"/>
          <w:sz w:val="24"/>
        </w:rPr>
        <w:t>terdaftar</w:t>
      </w:r>
      <w:proofErr w:type="spellEnd"/>
      <w:r w:rsidRPr="00D95F2D">
        <w:rPr>
          <w:rFonts w:ascii="Times New Roman" w:hAnsi="Times New Roman"/>
          <w:sz w:val="24"/>
        </w:rPr>
        <w:t xml:space="preserve"> di BEI </w:t>
      </w:r>
      <w:proofErr w:type="spellStart"/>
      <w:r w:rsidRPr="00D95F2D">
        <w:rPr>
          <w:rFonts w:ascii="Times New Roman" w:hAnsi="Times New Roman"/>
          <w:sz w:val="24"/>
        </w:rPr>
        <w:t>tahun</w:t>
      </w:r>
      <w:proofErr w:type="spellEnd"/>
      <w:r w:rsidRPr="00D95F2D">
        <w:rPr>
          <w:rFonts w:ascii="Times New Roman" w:hAnsi="Times New Roman"/>
          <w:sz w:val="24"/>
        </w:rPr>
        <w:t xml:space="preserve"> 2017-2021</w:t>
      </w:r>
    </w:p>
    <w:tbl>
      <w:tblPr>
        <w:tblStyle w:val="TableGrid"/>
        <w:tblpPr w:leftFromText="180" w:rightFromText="180" w:vertAnchor="text" w:horzAnchor="margin" w:tblpXSpec="center" w:tblpY="327"/>
        <w:tblW w:w="0" w:type="auto"/>
        <w:tblLook w:val="04A0" w:firstRow="1" w:lastRow="0" w:firstColumn="1" w:lastColumn="0" w:noHBand="0" w:noVBand="1"/>
      </w:tblPr>
      <w:tblGrid>
        <w:gridCol w:w="704"/>
        <w:gridCol w:w="1712"/>
        <w:gridCol w:w="1134"/>
        <w:gridCol w:w="992"/>
        <w:gridCol w:w="993"/>
        <w:gridCol w:w="992"/>
        <w:gridCol w:w="992"/>
      </w:tblGrid>
      <w:tr w:rsidR="00263489" w:rsidRPr="00ED1985" w14:paraId="539ED4E9" w14:textId="77777777" w:rsidTr="00020667">
        <w:trPr>
          <w:trHeight w:val="411"/>
        </w:trPr>
        <w:tc>
          <w:tcPr>
            <w:tcW w:w="704" w:type="dxa"/>
            <w:tcBorders>
              <w:bottom w:val="single" w:sz="4" w:space="0" w:color="auto"/>
            </w:tcBorders>
          </w:tcPr>
          <w:p w14:paraId="7CC714E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1712" w:type="dxa"/>
            <w:tcBorders>
              <w:bottom w:val="single" w:sz="4" w:space="0" w:color="auto"/>
            </w:tcBorders>
          </w:tcPr>
          <w:p w14:paraId="7C7AD2D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Kode Perusahaan</w:t>
            </w:r>
          </w:p>
        </w:tc>
        <w:tc>
          <w:tcPr>
            <w:tcW w:w="1134" w:type="dxa"/>
          </w:tcPr>
          <w:p w14:paraId="0EF8516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92" w:type="dxa"/>
          </w:tcPr>
          <w:p w14:paraId="6757FCF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93" w:type="dxa"/>
          </w:tcPr>
          <w:p w14:paraId="3591599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92" w:type="dxa"/>
          </w:tcPr>
          <w:p w14:paraId="2425D97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92" w:type="dxa"/>
          </w:tcPr>
          <w:p w14:paraId="5B151A4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</w:tr>
      <w:tr w:rsidR="00263489" w:rsidRPr="00ED1985" w14:paraId="6A4BF6A9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5ADFC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C480680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AALI</w:t>
            </w:r>
          </w:p>
        </w:tc>
        <w:tc>
          <w:tcPr>
            <w:tcW w:w="1134" w:type="dxa"/>
          </w:tcPr>
          <w:p w14:paraId="622E263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2</w:t>
            </w:r>
          </w:p>
        </w:tc>
        <w:tc>
          <w:tcPr>
            <w:tcW w:w="992" w:type="dxa"/>
          </w:tcPr>
          <w:p w14:paraId="1F7D751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4</w:t>
            </w:r>
          </w:p>
        </w:tc>
        <w:tc>
          <w:tcPr>
            <w:tcW w:w="993" w:type="dxa"/>
          </w:tcPr>
          <w:p w14:paraId="2B0183B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1</w:t>
            </w:r>
          </w:p>
        </w:tc>
        <w:tc>
          <w:tcPr>
            <w:tcW w:w="992" w:type="dxa"/>
          </w:tcPr>
          <w:p w14:paraId="7425E7B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96</w:t>
            </w:r>
          </w:p>
        </w:tc>
        <w:tc>
          <w:tcPr>
            <w:tcW w:w="992" w:type="dxa"/>
          </w:tcPr>
          <w:p w14:paraId="6D36CC6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7</w:t>
            </w:r>
          </w:p>
        </w:tc>
      </w:tr>
      <w:tr w:rsidR="00263489" w:rsidRPr="00ED1985" w14:paraId="53B76826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42A59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AD820F2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ADES</w:t>
            </w:r>
          </w:p>
        </w:tc>
        <w:tc>
          <w:tcPr>
            <w:tcW w:w="1134" w:type="dxa"/>
          </w:tcPr>
          <w:p w14:paraId="1074C4A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2" w:type="dxa"/>
          </w:tcPr>
          <w:p w14:paraId="6AA8DAE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0</w:t>
            </w:r>
          </w:p>
        </w:tc>
        <w:tc>
          <w:tcPr>
            <w:tcW w:w="993" w:type="dxa"/>
          </w:tcPr>
          <w:p w14:paraId="6AE2145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8</w:t>
            </w:r>
          </w:p>
        </w:tc>
        <w:tc>
          <w:tcPr>
            <w:tcW w:w="992" w:type="dxa"/>
          </w:tcPr>
          <w:p w14:paraId="7E338B0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5</w:t>
            </w:r>
          </w:p>
        </w:tc>
        <w:tc>
          <w:tcPr>
            <w:tcW w:w="992" w:type="dxa"/>
          </w:tcPr>
          <w:p w14:paraId="1A69463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6</w:t>
            </w:r>
          </w:p>
        </w:tc>
      </w:tr>
      <w:tr w:rsidR="00263489" w:rsidRPr="00ED1985" w14:paraId="31B08580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234E2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B7ADC0D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AMRT</w:t>
            </w:r>
          </w:p>
        </w:tc>
        <w:tc>
          <w:tcPr>
            <w:tcW w:w="1134" w:type="dxa"/>
          </w:tcPr>
          <w:p w14:paraId="6358D86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6</w:t>
            </w:r>
          </w:p>
        </w:tc>
        <w:tc>
          <w:tcPr>
            <w:tcW w:w="992" w:type="dxa"/>
          </w:tcPr>
          <w:p w14:paraId="6272E70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8</w:t>
            </w:r>
          </w:p>
        </w:tc>
        <w:tc>
          <w:tcPr>
            <w:tcW w:w="993" w:type="dxa"/>
          </w:tcPr>
          <w:p w14:paraId="6D15917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8</w:t>
            </w:r>
          </w:p>
        </w:tc>
        <w:tc>
          <w:tcPr>
            <w:tcW w:w="992" w:type="dxa"/>
          </w:tcPr>
          <w:p w14:paraId="6F7A7C9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7</w:t>
            </w:r>
          </w:p>
        </w:tc>
        <w:tc>
          <w:tcPr>
            <w:tcW w:w="992" w:type="dxa"/>
          </w:tcPr>
          <w:p w14:paraId="490A782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9</w:t>
            </w:r>
          </w:p>
        </w:tc>
      </w:tr>
      <w:tr w:rsidR="00263489" w:rsidRPr="00ED1985" w14:paraId="752DBB28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FE59B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47C48FA1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BUDI</w:t>
            </w:r>
          </w:p>
        </w:tc>
        <w:tc>
          <w:tcPr>
            <w:tcW w:w="1134" w:type="dxa"/>
          </w:tcPr>
          <w:p w14:paraId="5AC6FEA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2" w:type="dxa"/>
          </w:tcPr>
          <w:p w14:paraId="1F23835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9</w:t>
            </w:r>
          </w:p>
        </w:tc>
        <w:tc>
          <w:tcPr>
            <w:tcW w:w="993" w:type="dxa"/>
          </w:tcPr>
          <w:p w14:paraId="3071749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7</w:t>
            </w:r>
          </w:p>
        </w:tc>
        <w:tc>
          <w:tcPr>
            <w:tcW w:w="992" w:type="dxa"/>
          </w:tcPr>
          <w:p w14:paraId="0B91DD1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6</w:t>
            </w:r>
          </w:p>
        </w:tc>
        <w:tc>
          <w:tcPr>
            <w:tcW w:w="992" w:type="dxa"/>
          </w:tcPr>
          <w:p w14:paraId="75DB328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7</w:t>
            </w:r>
          </w:p>
        </w:tc>
      </w:tr>
      <w:tr w:rsidR="00263489" w:rsidRPr="00ED1985" w14:paraId="20599FF6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71D93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8A67A7C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CAMP</w:t>
            </w:r>
          </w:p>
        </w:tc>
        <w:tc>
          <w:tcPr>
            <w:tcW w:w="1134" w:type="dxa"/>
          </w:tcPr>
          <w:p w14:paraId="75B58B6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5</w:t>
            </w:r>
          </w:p>
        </w:tc>
        <w:tc>
          <w:tcPr>
            <w:tcW w:w="992" w:type="dxa"/>
          </w:tcPr>
          <w:p w14:paraId="50B1327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7</w:t>
            </w:r>
          </w:p>
        </w:tc>
        <w:tc>
          <w:tcPr>
            <w:tcW w:w="993" w:type="dxa"/>
          </w:tcPr>
          <w:p w14:paraId="38EA402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3</w:t>
            </w:r>
          </w:p>
        </w:tc>
        <w:tc>
          <w:tcPr>
            <w:tcW w:w="992" w:type="dxa"/>
          </w:tcPr>
          <w:p w14:paraId="0DACA74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2</w:t>
            </w:r>
          </w:p>
        </w:tc>
        <w:tc>
          <w:tcPr>
            <w:tcW w:w="992" w:type="dxa"/>
          </w:tcPr>
          <w:p w14:paraId="33996F8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3</w:t>
            </w:r>
          </w:p>
        </w:tc>
      </w:tr>
      <w:tr w:rsidR="00263489" w:rsidRPr="00ED1985" w14:paraId="38437D84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5A602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B26C1EF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CEKA</w:t>
            </w:r>
          </w:p>
        </w:tc>
        <w:tc>
          <w:tcPr>
            <w:tcW w:w="1134" w:type="dxa"/>
          </w:tcPr>
          <w:p w14:paraId="68EAAF8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2</w:t>
            </w:r>
          </w:p>
        </w:tc>
        <w:tc>
          <w:tcPr>
            <w:tcW w:w="992" w:type="dxa"/>
          </w:tcPr>
          <w:p w14:paraId="0E5D001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2</w:t>
            </w:r>
          </w:p>
        </w:tc>
        <w:tc>
          <w:tcPr>
            <w:tcW w:w="993" w:type="dxa"/>
          </w:tcPr>
          <w:p w14:paraId="20D8A28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0</w:t>
            </w:r>
          </w:p>
        </w:tc>
        <w:tc>
          <w:tcPr>
            <w:tcW w:w="992" w:type="dxa"/>
          </w:tcPr>
          <w:p w14:paraId="31E110A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9</w:t>
            </w:r>
          </w:p>
        </w:tc>
        <w:tc>
          <w:tcPr>
            <w:tcW w:w="992" w:type="dxa"/>
          </w:tcPr>
          <w:p w14:paraId="2247D1A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4</w:t>
            </w:r>
          </w:p>
        </w:tc>
      </w:tr>
      <w:tr w:rsidR="00263489" w:rsidRPr="00ED1985" w14:paraId="6A0E4648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32F61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E18831E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CLEO</w:t>
            </w:r>
          </w:p>
        </w:tc>
        <w:tc>
          <w:tcPr>
            <w:tcW w:w="1134" w:type="dxa"/>
          </w:tcPr>
          <w:p w14:paraId="5D6ABB7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7</w:t>
            </w:r>
          </w:p>
        </w:tc>
        <w:tc>
          <w:tcPr>
            <w:tcW w:w="992" w:type="dxa"/>
          </w:tcPr>
          <w:p w14:paraId="62A5919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0</w:t>
            </w:r>
          </w:p>
        </w:tc>
        <w:tc>
          <w:tcPr>
            <w:tcW w:w="993" w:type="dxa"/>
          </w:tcPr>
          <w:p w14:paraId="04CF999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8</w:t>
            </w:r>
          </w:p>
        </w:tc>
        <w:tc>
          <w:tcPr>
            <w:tcW w:w="992" w:type="dxa"/>
          </w:tcPr>
          <w:p w14:paraId="2B43E4C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6</w:t>
            </w:r>
          </w:p>
        </w:tc>
        <w:tc>
          <w:tcPr>
            <w:tcW w:w="992" w:type="dxa"/>
          </w:tcPr>
          <w:p w14:paraId="66ABDB7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7</w:t>
            </w:r>
          </w:p>
        </w:tc>
      </w:tr>
      <w:tr w:rsidR="00263489" w:rsidRPr="00ED1985" w14:paraId="0ED64FD9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AB15E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E73AE95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DLTA</w:t>
            </w:r>
          </w:p>
        </w:tc>
        <w:tc>
          <w:tcPr>
            <w:tcW w:w="1134" w:type="dxa"/>
          </w:tcPr>
          <w:p w14:paraId="36FD736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9</w:t>
            </w:r>
          </w:p>
        </w:tc>
        <w:tc>
          <w:tcPr>
            <w:tcW w:w="992" w:type="dxa"/>
          </w:tcPr>
          <w:p w14:paraId="3441183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6</w:t>
            </w:r>
          </w:p>
        </w:tc>
        <w:tc>
          <w:tcPr>
            <w:tcW w:w="993" w:type="dxa"/>
          </w:tcPr>
          <w:p w14:paraId="404A37F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3</w:t>
            </w:r>
          </w:p>
        </w:tc>
        <w:tc>
          <w:tcPr>
            <w:tcW w:w="992" w:type="dxa"/>
          </w:tcPr>
          <w:p w14:paraId="7A50E31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2</w:t>
            </w:r>
          </w:p>
        </w:tc>
        <w:tc>
          <w:tcPr>
            <w:tcW w:w="992" w:type="dxa"/>
          </w:tcPr>
          <w:p w14:paraId="0C25526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9</w:t>
            </w:r>
          </w:p>
        </w:tc>
      </w:tr>
      <w:tr w:rsidR="00263489" w:rsidRPr="00ED1985" w14:paraId="2D9DD366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C1EDE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0D1A2D9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DSNG</w:t>
            </w:r>
          </w:p>
        </w:tc>
        <w:tc>
          <w:tcPr>
            <w:tcW w:w="1134" w:type="dxa"/>
          </w:tcPr>
          <w:p w14:paraId="05611B1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7</w:t>
            </w:r>
          </w:p>
        </w:tc>
        <w:tc>
          <w:tcPr>
            <w:tcW w:w="992" w:type="dxa"/>
          </w:tcPr>
          <w:p w14:paraId="7958833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8</w:t>
            </w:r>
          </w:p>
        </w:tc>
        <w:tc>
          <w:tcPr>
            <w:tcW w:w="993" w:type="dxa"/>
          </w:tcPr>
          <w:p w14:paraId="53AFB09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90</w:t>
            </w:r>
          </w:p>
        </w:tc>
        <w:tc>
          <w:tcPr>
            <w:tcW w:w="992" w:type="dxa"/>
          </w:tcPr>
          <w:p w14:paraId="1617050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4</w:t>
            </w:r>
          </w:p>
        </w:tc>
        <w:tc>
          <w:tcPr>
            <w:tcW w:w="992" w:type="dxa"/>
          </w:tcPr>
          <w:p w14:paraId="0C2975E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6</w:t>
            </w:r>
          </w:p>
        </w:tc>
      </w:tr>
      <w:tr w:rsidR="00263489" w:rsidRPr="00ED1985" w14:paraId="3BFF1C71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C3C2C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3141426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GGRM</w:t>
            </w:r>
          </w:p>
        </w:tc>
        <w:tc>
          <w:tcPr>
            <w:tcW w:w="1134" w:type="dxa"/>
          </w:tcPr>
          <w:p w14:paraId="1455D71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5</w:t>
            </w:r>
          </w:p>
        </w:tc>
        <w:tc>
          <w:tcPr>
            <w:tcW w:w="992" w:type="dxa"/>
          </w:tcPr>
          <w:p w14:paraId="3C2851C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5</w:t>
            </w:r>
          </w:p>
        </w:tc>
        <w:tc>
          <w:tcPr>
            <w:tcW w:w="993" w:type="dxa"/>
          </w:tcPr>
          <w:p w14:paraId="71D7599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2</w:t>
            </w:r>
          </w:p>
        </w:tc>
        <w:tc>
          <w:tcPr>
            <w:tcW w:w="992" w:type="dxa"/>
          </w:tcPr>
          <w:p w14:paraId="6D9535E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4</w:t>
            </w:r>
          </w:p>
        </w:tc>
        <w:tc>
          <w:tcPr>
            <w:tcW w:w="992" w:type="dxa"/>
          </w:tcPr>
          <w:p w14:paraId="1041810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4</w:t>
            </w:r>
          </w:p>
        </w:tc>
      </w:tr>
      <w:tr w:rsidR="00263489" w:rsidRPr="00ED1985" w14:paraId="39515F7F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F2F86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1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830BA6C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HOKI</w:t>
            </w:r>
          </w:p>
        </w:tc>
        <w:tc>
          <w:tcPr>
            <w:tcW w:w="1134" w:type="dxa"/>
          </w:tcPr>
          <w:p w14:paraId="406C98C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4</w:t>
            </w:r>
          </w:p>
        </w:tc>
        <w:tc>
          <w:tcPr>
            <w:tcW w:w="992" w:type="dxa"/>
          </w:tcPr>
          <w:p w14:paraId="212CDD9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3" w:type="dxa"/>
          </w:tcPr>
          <w:p w14:paraId="513D832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0</w:t>
            </w:r>
          </w:p>
        </w:tc>
        <w:tc>
          <w:tcPr>
            <w:tcW w:w="992" w:type="dxa"/>
          </w:tcPr>
          <w:p w14:paraId="3FDE64B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2" w:type="dxa"/>
          </w:tcPr>
          <w:p w14:paraId="51C979C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2</w:t>
            </w:r>
          </w:p>
        </w:tc>
      </w:tr>
      <w:tr w:rsidR="00263489" w:rsidRPr="00ED1985" w14:paraId="006E2416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C9585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2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44DD25A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ICBP</w:t>
            </w:r>
          </w:p>
        </w:tc>
        <w:tc>
          <w:tcPr>
            <w:tcW w:w="1134" w:type="dxa"/>
          </w:tcPr>
          <w:p w14:paraId="588B7FA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7</w:t>
            </w:r>
          </w:p>
        </w:tc>
        <w:tc>
          <w:tcPr>
            <w:tcW w:w="992" w:type="dxa"/>
          </w:tcPr>
          <w:p w14:paraId="7AACA93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2</w:t>
            </w:r>
          </w:p>
        </w:tc>
        <w:tc>
          <w:tcPr>
            <w:tcW w:w="993" w:type="dxa"/>
          </w:tcPr>
          <w:p w14:paraId="4CE49FB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3</w:t>
            </w:r>
          </w:p>
        </w:tc>
        <w:tc>
          <w:tcPr>
            <w:tcW w:w="992" w:type="dxa"/>
          </w:tcPr>
          <w:p w14:paraId="79D0D9C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4</w:t>
            </w:r>
          </w:p>
        </w:tc>
        <w:tc>
          <w:tcPr>
            <w:tcW w:w="992" w:type="dxa"/>
          </w:tcPr>
          <w:p w14:paraId="5C3F38A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2</w:t>
            </w:r>
          </w:p>
        </w:tc>
      </w:tr>
      <w:tr w:rsidR="00263489" w:rsidRPr="00ED1985" w14:paraId="5881E503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6B0E4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3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2105D31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INDF</w:t>
            </w:r>
          </w:p>
        </w:tc>
        <w:tc>
          <w:tcPr>
            <w:tcW w:w="1134" w:type="dxa"/>
          </w:tcPr>
          <w:p w14:paraId="58D3EF2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0</w:t>
            </w:r>
          </w:p>
        </w:tc>
        <w:tc>
          <w:tcPr>
            <w:tcW w:w="992" w:type="dxa"/>
          </w:tcPr>
          <w:p w14:paraId="5589FB1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1</w:t>
            </w:r>
          </w:p>
        </w:tc>
        <w:tc>
          <w:tcPr>
            <w:tcW w:w="993" w:type="dxa"/>
          </w:tcPr>
          <w:p w14:paraId="29717D7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8</w:t>
            </w:r>
          </w:p>
        </w:tc>
        <w:tc>
          <w:tcPr>
            <w:tcW w:w="992" w:type="dxa"/>
          </w:tcPr>
          <w:p w14:paraId="01E7F4B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9</w:t>
            </w:r>
          </w:p>
        </w:tc>
        <w:tc>
          <w:tcPr>
            <w:tcW w:w="992" w:type="dxa"/>
          </w:tcPr>
          <w:p w14:paraId="3AA49F5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2</w:t>
            </w:r>
          </w:p>
        </w:tc>
      </w:tr>
      <w:tr w:rsidR="00263489" w:rsidRPr="00ED1985" w14:paraId="22748AB4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3B801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4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7AE4162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JPFA</w:t>
            </w:r>
          </w:p>
        </w:tc>
        <w:tc>
          <w:tcPr>
            <w:tcW w:w="1134" w:type="dxa"/>
          </w:tcPr>
          <w:p w14:paraId="630F219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90</w:t>
            </w:r>
          </w:p>
        </w:tc>
        <w:tc>
          <w:tcPr>
            <w:tcW w:w="992" w:type="dxa"/>
          </w:tcPr>
          <w:p w14:paraId="5687B72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0</w:t>
            </w:r>
          </w:p>
        </w:tc>
        <w:tc>
          <w:tcPr>
            <w:tcW w:w="993" w:type="dxa"/>
          </w:tcPr>
          <w:p w14:paraId="2F8945B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9</w:t>
            </w:r>
          </w:p>
        </w:tc>
        <w:tc>
          <w:tcPr>
            <w:tcW w:w="992" w:type="dxa"/>
          </w:tcPr>
          <w:p w14:paraId="4043E6A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1</w:t>
            </w:r>
          </w:p>
        </w:tc>
        <w:tc>
          <w:tcPr>
            <w:tcW w:w="992" w:type="dxa"/>
          </w:tcPr>
          <w:p w14:paraId="07F378F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7</w:t>
            </w:r>
          </w:p>
        </w:tc>
      </w:tr>
      <w:tr w:rsidR="00263489" w:rsidRPr="00ED1985" w14:paraId="08F94B24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F9CF3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9904BAC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KINO</w:t>
            </w:r>
          </w:p>
        </w:tc>
        <w:tc>
          <w:tcPr>
            <w:tcW w:w="1134" w:type="dxa"/>
          </w:tcPr>
          <w:p w14:paraId="5FB3F0B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0</w:t>
            </w:r>
          </w:p>
        </w:tc>
        <w:tc>
          <w:tcPr>
            <w:tcW w:w="992" w:type="dxa"/>
          </w:tcPr>
          <w:p w14:paraId="152626D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3" w:type="dxa"/>
          </w:tcPr>
          <w:p w14:paraId="73AC22A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4</w:t>
            </w:r>
          </w:p>
        </w:tc>
        <w:tc>
          <w:tcPr>
            <w:tcW w:w="992" w:type="dxa"/>
          </w:tcPr>
          <w:p w14:paraId="2DBB1F4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7</w:t>
            </w:r>
          </w:p>
        </w:tc>
        <w:tc>
          <w:tcPr>
            <w:tcW w:w="992" w:type="dxa"/>
          </w:tcPr>
          <w:p w14:paraId="7EAB341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4</w:t>
            </w:r>
          </w:p>
        </w:tc>
      </w:tr>
      <w:tr w:rsidR="00263489" w:rsidRPr="00ED1985" w14:paraId="243A81C1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C46B5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6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056921E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LSIP</w:t>
            </w:r>
          </w:p>
        </w:tc>
        <w:tc>
          <w:tcPr>
            <w:tcW w:w="1134" w:type="dxa"/>
          </w:tcPr>
          <w:p w14:paraId="0430548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2" w:type="dxa"/>
          </w:tcPr>
          <w:p w14:paraId="4D2696E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5</w:t>
            </w:r>
          </w:p>
        </w:tc>
        <w:tc>
          <w:tcPr>
            <w:tcW w:w="993" w:type="dxa"/>
          </w:tcPr>
          <w:p w14:paraId="5C78050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5</w:t>
            </w:r>
          </w:p>
        </w:tc>
        <w:tc>
          <w:tcPr>
            <w:tcW w:w="992" w:type="dxa"/>
          </w:tcPr>
          <w:p w14:paraId="03664AC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6</w:t>
            </w:r>
          </w:p>
        </w:tc>
        <w:tc>
          <w:tcPr>
            <w:tcW w:w="992" w:type="dxa"/>
          </w:tcPr>
          <w:p w14:paraId="064F1DE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3</w:t>
            </w:r>
          </w:p>
        </w:tc>
      </w:tr>
      <w:tr w:rsidR="00263489" w:rsidRPr="00ED1985" w14:paraId="02F307EF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909F5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E3E4286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MIDI</w:t>
            </w:r>
          </w:p>
        </w:tc>
        <w:tc>
          <w:tcPr>
            <w:tcW w:w="1134" w:type="dxa"/>
          </w:tcPr>
          <w:p w14:paraId="058AC7D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1</w:t>
            </w:r>
          </w:p>
        </w:tc>
        <w:tc>
          <w:tcPr>
            <w:tcW w:w="992" w:type="dxa"/>
          </w:tcPr>
          <w:p w14:paraId="3821C06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6</w:t>
            </w:r>
          </w:p>
        </w:tc>
        <w:tc>
          <w:tcPr>
            <w:tcW w:w="993" w:type="dxa"/>
          </w:tcPr>
          <w:p w14:paraId="01DDF5F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2</w:t>
            </w:r>
          </w:p>
        </w:tc>
        <w:tc>
          <w:tcPr>
            <w:tcW w:w="992" w:type="dxa"/>
          </w:tcPr>
          <w:p w14:paraId="3B3215C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5</w:t>
            </w:r>
          </w:p>
        </w:tc>
        <w:tc>
          <w:tcPr>
            <w:tcW w:w="992" w:type="dxa"/>
          </w:tcPr>
          <w:p w14:paraId="0B7AD96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9</w:t>
            </w:r>
          </w:p>
        </w:tc>
      </w:tr>
      <w:tr w:rsidR="00263489" w:rsidRPr="00ED1985" w14:paraId="63EEF845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84023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8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354C548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MLBI</w:t>
            </w:r>
          </w:p>
        </w:tc>
        <w:tc>
          <w:tcPr>
            <w:tcW w:w="1134" w:type="dxa"/>
          </w:tcPr>
          <w:p w14:paraId="06211D7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5</w:t>
            </w:r>
          </w:p>
        </w:tc>
        <w:tc>
          <w:tcPr>
            <w:tcW w:w="992" w:type="dxa"/>
          </w:tcPr>
          <w:p w14:paraId="3F7454E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9</w:t>
            </w:r>
          </w:p>
        </w:tc>
        <w:tc>
          <w:tcPr>
            <w:tcW w:w="993" w:type="dxa"/>
          </w:tcPr>
          <w:p w14:paraId="6CEA8A6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6</w:t>
            </w:r>
          </w:p>
        </w:tc>
        <w:tc>
          <w:tcPr>
            <w:tcW w:w="992" w:type="dxa"/>
          </w:tcPr>
          <w:p w14:paraId="7CCD1CE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3</w:t>
            </w:r>
          </w:p>
        </w:tc>
        <w:tc>
          <w:tcPr>
            <w:tcW w:w="992" w:type="dxa"/>
          </w:tcPr>
          <w:p w14:paraId="63DB022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8</w:t>
            </w:r>
          </w:p>
        </w:tc>
      </w:tr>
      <w:tr w:rsidR="00263489" w:rsidRPr="00ED1985" w14:paraId="6420C737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B7684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9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42927C4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MYOR</w:t>
            </w:r>
          </w:p>
        </w:tc>
        <w:tc>
          <w:tcPr>
            <w:tcW w:w="1134" w:type="dxa"/>
          </w:tcPr>
          <w:p w14:paraId="49E7633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4</w:t>
            </w:r>
          </w:p>
        </w:tc>
        <w:tc>
          <w:tcPr>
            <w:tcW w:w="992" w:type="dxa"/>
          </w:tcPr>
          <w:p w14:paraId="4CD62D1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6</w:t>
            </w:r>
          </w:p>
        </w:tc>
        <w:tc>
          <w:tcPr>
            <w:tcW w:w="993" w:type="dxa"/>
          </w:tcPr>
          <w:p w14:paraId="4F8CABB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1</w:t>
            </w:r>
          </w:p>
        </w:tc>
        <w:tc>
          <w:tcPr>
            <w:tcW w:w="992" w:type="dxa"/>
          </w:tcPr>
          <w:p w14:paraId="62A4559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3</w:t>
            </w:r>
          </w:p>
        </w:tc>
        <w:tc>
          <w:tcPr>
            <w:tcW w:w="992" w:type="dxa"/>
          </w:tcPr>
          <w:p w14:paraId="5574279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8</w:t>
            </w:r>
          </w:p>
        </w:tc>
      </w:tr>
      <w:tr w:rsidR="00263489" w:rsidRPr="00ED1985" w14:paraId="7CCEAC2D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877B9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09E5927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RANC</w:t>
            </w:r>
          </w:p>
        </w:tc>
        <w:tc>
          <w:tcPr>
            <w:tcW w:w="1134" w:type="dxa"/>
          </w:tcPr>
          <w:p w14:paraId="35CF179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0</w:t>
            </w:r>
          </w:p>
        </w:tc>
        <w:tc>
          <w:tcPr>
            <w:tcW w:w="992" w:type="dxa"/>
          </w:tcPr>
          <w:p w14:paraId="64C7ECD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1</w:t>
            </w:r>
          </w:p>
        </w:tc>
        <w:tc>
          <w:tcPr>
            <w:tcW w:w="993" w:type="dxa"/>
          </w:tcPr>
          <w:p w14:paraId="64D4F14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0</w:t>
            </w:r>
          </w:p>
        </w:tc>
        <w:tc>
          <w:tcPr>
            <w:tcW w:w="992" w:type="dxa"/>
          </w:tcPr>
          <w:p w14:paraId="58392B7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7</w:t>
            </w:r>
          </w:p>
        </w:tc>
        <w:tc>
          <w:tcPr>
            <w:tcW w:w="992" w:type="dxa"/>
          </w:tcPr>
          <w:p w14:paraId="2444C1E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4</w:t>
            </w:r>
          </w:p>
        </w:tc>
      </w:tr>
      <w:tr w:rsidR="00263489" w:rsidRPr="00ED1985" w14:paraId="57543648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B0399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1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469DA6BA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ROTI</w:t>
            </w:r>
          </w:p>
        </w:tc>
        <w:tc>
          <w:tcPr>
            <w:tcW w:w="1134" w:type="dxa"/>
          </w:tcPr>
          <w:p w14:paraId="2911FDB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1</w:t>
            </w:r>
          </w:p>
        </w:tc>
        <w:tc>
          <w:tcPr>
            <w:tcW w:w="992" w:type="dxa"/>
          </w:tcPr>
          <w:p w14:paraId="3240498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7</w:t>
            </w:r>
          </w:p>
        </w:tc>
        <w:tc>
          <w:tcPr>
            <w:tcW w:w="993" w:type="dxa"/>
          </w:tcPr>
          <w:p w14:paraId="6750876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7</w:t>
            </w:r>
          </w:p>
        </w:tc>
        <w:tc>
          <w:tcPr>
            <w:tcW w:w="992" w:type="dxa"/>
          </w:tcPr>
          <w:p w14:paraId="1767FE7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3</w:t>
            </w:r>
          </w:p>
        </w:tc>
        <w:tc>
          <w:tcPr>
            <w:tcW w:w="992" w:type="dxa"/>
          </w:tcPr>
          <w:p w14:paraId="0B9B13D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</w:tr>
      <w:tr w:rsidR="00263489" w:rsidRPr="00ED1985" w14:paraId="38736CCD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B33D9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lastRenderedPageBreak/>
              <w:t>22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B4E0CEF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DPC</w:t>
            </w:r>
          </w:p>
        </w:tc>
        <w:tc>
          <w:tcPr>
            <w:tcW w:w="1134" w:type="dxa"/>
          </w:tcPr>
          <w:p w14:paraId="7C53398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5</w:t>
            </w:r>
          </w:p>
        </w:tc>
        <w:tc>
          <w:tcPr>
            <w:tcW w:w="992" w:type="dxa"/>
          </w:tcPr>
          <w:p w14:paraId="1FD341C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7</w:t>
            </w:r>
          </w:p>
        </w:tc>
        <w:tc>
          <w:tcPr>
            <w:tcW w:w="993" w:type="dxa"/>
          </w:tcPr>
          <w:p w14:paraId="068EE5E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3</w:t>
            </w:r>
          </w:p>
        </w:tc>
        <w:tc>
          <w:tcPr>
            <w:tcW w:w="992" w:type="dxa"/>
          </w:tcPr>
          <w:p w14:paraId="33179A4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2</w:t>
            </w:r>
          </w:p>
        </w:tc>
        <w:tc>
          <w:tcPr>
            <w:tcW w:w="992" w:type="dxa"/>
          </w:tcPr>
          <w:p w14:paraId="2B856B5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7</w:t>
            </w:r>
          </w:p>
        </w:tc>
      </w:tr>
      <w:tr w:rsidR="00263489" w:rsidRPr="00ED1985" w14:paraId="3BC9FAF1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21D4E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3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FF1995B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KLT</w:t>
            </w:r>
          </w:p>
        </w:tc>
        <w:tc>
          <w:tcPr>
            <w:tcW w:w="1134" w:type="dxa"/>
          </w:tcPr>
          <w:p w14:paraId="4295001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8</w:t>
            </w:r>
          </w:p>
        </w:tc>
        <w:tc>
          <w:tcPr>
            <w:tcW w:w="992" w:type="dxa"/>
          </w:tcPr>
          <w:p w14:paraId="6930550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6</w:t>
            </w:r>
          </w:p>
        </w:tc>
        <w:tc>
          <w:tcPr>
            <w:tcW w:w="993" w:type="dxa"/>
          </w:tcPr>
          <w:p w14:paraId="7E39F67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4</w:t>
            </w:r>
          </w:p>
        </w:tc>
        <w:tc>
          <w:tcPr>
            <w:tcW w:w="992" w:type="dxa"/>
          </w:tcPr>
          <w:p w14:paraId="10B1B4D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6</w:t>
            </w:r>
          </w:p>
        </w:tc>
        <w:tc>
          <w:tcPr>
            <w:tcW w:w="992" w:type="dxa"/>
          </w:tcPr>
          <w:p w14:paraId="0C733BC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3</w:t>
            </w:r>
          </w:p>
        </w:tc>
      </w:tr>
      <w:tr w:rsidR="00263489" w:rsidRPr="00ED1985" w14:paraId="0728CAED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ACD6B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4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7B67BFB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MAR</w:t>
            </w:r>
          </w:p>
        </w:tc>
        <w:tc>
          <w:tcPr>
            <w:tcW w:w="1134" w:type="dxa"/>
          </w:tcPr>
          <w:p w14:paraId="0EBF20E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0</w:t>
            </w:r>
          </w:p>
        </w:tc>
        <w:tc>
          <w:tcPr>
            <w:tcW w:w="992" w:type="dxa"/>
          </w:tcPr>
          <w:p w14:paraId="555F0EA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0</w:t>
            </w:r>
          </w:p>
        </w:tc>
        <w:tc>
          <w:tcPr>
            <w:tcW w:w="993" w:type="dxa"/>
          </w:tcPr>
          <w:p w14:paraId="3AC1B50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3</w:t>
            </w:r>
          </w:p>
        </w:tc>
        <w:tc>
          <w:tcPr>
            <w:tcW w:w="992" w:type="dxa"/>
          </w:tcPr>
          <w:p w14:paraId="344A5BE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7</w:t>
            </w:r>
          </w:p>
        </w:tc>
        <w:tc>
          <w:tcPr>
            <w:tcW w:w="992" w:type="dxa"/>
          </w:tcPr>
          <w:p w14:paraId="23B58E8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6</w:t>
            </w:r>
          </w:p>
        </w:tc>
      </w:tr>
      <w:tr w:rsidR="00263489" w:rsidRPr="00ED1985" w14:paraId="6FF17B40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FD945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5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15303721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SMS</w:t>
            </w:r>
          </w:p>
        </w:tc>
        <w:tc>
          <w:tcPr>
            <w:tcW w:w="1134" w:type="dxa"/>
          </w:tcPr>
          <w:p w14:paraId="75BFB3F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2</w:t>
            </w:r>
          </w:p>
        </w:tc>
        <w:tc>
          <w:tcPr>
            <w:tcW w:w="992" w:type="dxa"/>
          </w:tcPr>
          <w:p w14:paraId="5667254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3" w:type="dxa"/>
          </w:tcPr>
          <w:p w14:paraId="4E0DF10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6</w:t>
            </w:r>
          </w:p>
        </w:tc>
        <w:tc>
          <w:tcPr>
            <w:tcW w:w="992" w:type="dxa"/>
          </w:tcPr>
          <w:p w14:paraId="07E48A6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7</w:t>
            </w:r>
          </w:p>
        </w:tc>
        <w:tc>
          <w:tcPr>
            <w:tcW w:w="992" w:type="dxa"/>
          </w:tcPr>
          <w:p w14:paraId="659DC09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2</w:t>
            </w:r>
          </w:p>
        </w:tc>
      </w:tr>
      <w:tr w:rsidR="00263489" w:rsidRPr="00ED1985" w14:paraId="00B52113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123AC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6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C653610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TTP</w:t>
            </w:r>
          </w:p>
        </w:tc>
        <w:tc>
          <w:tcPr>
            <w:tcW w:w="1134" w:type="dxa"/>
          </w:tcPr>
          <w:p w14:paraId="11D7DAE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2" w:type="dxa"/>
          </w:tcPr>
          <w:p w14:paraId="20F4C62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7</w:t>
            </w:r>
          </w:p>
        </w:tc>
        <w:tc>
          <w:tcPr>
            <w:tcW w:w="993" w:type="dxa"/>
          </w:tcPr>
          <w:p w14:paraId="6961920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2</w:t>
            </w:r>
          </w:p>
        </w:tc>
        <w:tc>
          <w:tcPr>
            <w:tcW w:w="992" w:type="dxa"/>
          </w:tcPr>
          <w:p w14:paraId="5F2C705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3</w:t>
            </w:r>
          </w:p>
        </w:tc>
        <w:tc>
          <w:tcPr>
            <w:tcW w:w="992" w:type="dxa"/>
          </w:tcPr>
          <w:p w14:paraId="46DF546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6</w:t>
            </w:r>
          </w:p>
        </w:tc>
      </w:tr>
      <w:tr w:rsidR="00263489" w:rsidRPr="00ED1985" w14:paraId="32B9BC35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C297D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7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747E6F4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TBLA</w:t>
            </w:r>
          </w:p>
        </w:tc>
        <w:tc>
          <w:tcPr>
            <w:tcW w:w="1134" w:type="dxa"/>
          </w:tcPr>
          <w:p w14:paraId="0C73E76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7</w:t>
            </w:r>
          </w:p>
        </w:tc>
        <w:tc>
          <w:tcPr>
            <w:tcW w:w="992" w:type="dxa"/>
          </w:tcPr>
          <w:p w14:paraId="5580F5D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9</w:t>
            </w:r>
          </w:p>
        </w:tc>
        <w:tc>
          <w:tcPr>
            <w:tcW w:w="993" w:type="dxa"/>
          </w:tcPr>
          <w:p w14:paraId="4F64256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0</w:t>
            </w:r>
          </w:p>
        </w:tc>
        <w:tc>
          <w:tcPr>
            <w:tcW w:w="992" w:type="dxa"/>
          </w:tcPr>
          <w:p w14:paraId="4FFABFC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0</w:t>
            </w:r>
          </w:p>
        </w:tc>
        <w:tc>
          <w:tcPr>
            <w:tcW w:w="992" w:type="dxa"/>
          </w:tcPr>
          <w:p w14:paraId="619BD7F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2</w:t>
            </w:r>
          </w:p>
        </w:tc>
      </w:tr>
      <w:tr w:rsidR="00263489" w:rsidRPr="00ED1985" w14:paraId="7A580A5F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76190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8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FAB8207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TGKA</w:t>
            </w:r>
          </w:p>
        </w:tc>
        <w:tc>
          <w:tcPr>
            <w:tcW w:w="1134" w:type="dxa"/>
          </w:tcPr>
          <w:p w14:paraId="31A827E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8</w:t>
            </w:r>
          </w:p>
        </w:tc>
        <w:tc>
          <w:tcPr>
            <w:tcW w:w="992" w:type="dxa"/>
          </w:tcPr>
          <w:p w14:paraId="1B0E945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3" w:type="dxa"/>
          </w:tcPr>
          <w:p w14:paraId="195DB0E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2</w:t>
            </w:r>
          </w:p>
        </w:tc>
        <w:tc>
          <w:tcPr>
            <w:tcW w:w="992" w:type="dxa"/>
          </w:tcPr>
          <w:p w14:paraId="3A57C1C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6</w:t>
            </w:r>
          </w:p>
        </w:tc>
        <w:tc>
          <w:tcPr>
            <w:tcW w:w="992" w:type="dxa"/>
          </w:tcPr>
          <w:p w14:paraId="53B24D9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4</w:t>
            </w:r>
          </w:p>
        </w:tc>
      </w:tr>
      <w:tr w:rsidR="00263489" w:rsidRPr="00ED1985" w14:paraId="4C6382D5" w14:textId="77777777" w:rsidTr="00020667"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92E14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9</w:t>
            </w:r>
          </w:p>
        </w:tc>
        <w:tc>
          <w:tcPr>
            <w:tcW w:w="1712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03D89FD6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UNVR</w:t>
            </w:r>
          </w:p>
        </w:tc>
        <w:tc>
          <w:tcPr>
            <w:tcW w:w="1134" w:type="dxa"/>
          </w:tcPr>
          <w:p w14:paraId="287875B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2" w:type="dxa"/>
          </w:tcPr>
          <w:p w14:paraId="30489DF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3" w:type="dxa"/>
          </w:tcPr>
          <w:p w14:paraId="6CE0ADD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2" w:type="dxa"/>
          </w:tcPr>
          <w:p w14:paraId="027A429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0</w:t>
            </w:r>
          </w:p>
        </w:tc>
        <w:tc>
          <w:tcPr>
            <w:tcW w:w="992" w:type="dxa"/>
          </w:tcPr>
          <w:p w14:paraId="275A405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5</w:t>
            </w:r>
          </w:p>
        </w:tc>
      </w:tr>
    </w:tbl>
    <w:p w14:paraId="209EF076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0C7B927F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  <w:r w:rsidRPr="003E3F09">
        <w:rPr>
          <w:rFonts w:ascii="Arial" w:hAnsi="Arial" w:cs="Arial"/>
          <w:b/>
          <w:bCs/>
          <w:color w:val="010205"/>
          <w:vertAlign w:val="superscript"/>
        </w:rPr>
        <w:t>.</w:t>
      </w:r>
    </w:p>
    <w:p w14:paraId="7BAFCB61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221A3FC0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640C77CC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4D5CBF26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7A1E002C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6BF9A359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62FC87D7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0CF41C59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0BF042A0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1B38A1C2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66A25AB4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7D7E9350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7BE661CA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50427ACB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216D93B1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03C7ADE5" w14:textId="473F3A15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5FA410B8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1E66CD56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68E016FC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77DEAAF8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3451DBBD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4367AE03" w14:textId="77777777" w:rsidR="00263489" w:rsidRPr="00D95F2D" w:rsidRDefault="00263489" w:rsidP="00263489">
      <w:pPr>
        <w:jc w:val="center"/>
        <w:rPr>
          <w:rFonts w:ascii="Times New Roman" w:hAnsi="Times New Roman"/>
          <w:sz w:val="24"/>
        </w:rPr>
      </w:pPr>
      <w:r w:rsidRPr="00D95F2D">
        <w:rPr>
          <w:rFonts w:ascii="Times New Roman" w:hAnsi="Times New Roman"/>
          <w:sz w:val="24"/>
        </w:rPr>
        <w:t>Lampiran 6</w:t>
      </w:r>
    </w:p>
    <w:p w14:paraId="7B8B8672" w14:textId="77777777" w:rsidR="00263489" w:rsidRPr="00D95F2D" w:rsidRDefault="00263489" w:rsidP="00263489">
      <w:pPr>
        <w:jc w:val="center"/>
        <w:rPr>
          <w:rFonts w:ascii="Times New Roman" w:hAnsi="Times New Roman"/>
          <w:sz w:val="24"/>
        </w:rPr>
      </w:pPr>
      <w:proofErr w:type="spellStart"/>
      <w:r w:rsidRPr="00D95F2D">
        <w:rPr>
          <w:rFonts w:ascii="Times New Roman" w:hAnsi="Times New Roman"/>
          <w:sz w:val="24"/>
        </w:rPr>
        <w:t>Perhitungan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instensitas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persediaaan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perusahaan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sektor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barang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konsumen</w:t>
      </w:r>
      <w:proofErr w:type="spellEnd"/>
      <w:r w:rsidRPr="00D95F2D">
        <w:rPr>
          <w:rFonts w:ascii="Times New Roman" w:hAnsi="Times New Roman"/>
          <w:sz w:val="24"/>
        </w:rPr>
        <w:t xml:space="preserve"> primer yang </w:t>
      </w:r>
      <w:proofErr w:type="spellStart"/>
      <w:r w:rsidRPr="00D95F2D">
        <w:rPr>
          <w:rFonts w:ascii="Times New Roman" w:hAnsi="Times New Roman"/>
          <w:sz w:val="24"/>
        </w:rPr>
        <w:t>terdaftar</w:t>
      </w:r>
      <w:proofErr w:type="spellEnd"/>
      <w:r w:rsidRPr="00D95F2D">
        <w:rPr>
          <w:rFonts w:ascii="Times New Roman" w:hAnsi="Times New Roman"/>
          <w:sz w:val="24"/>
        </w:rPr>
        <w:t xml:space="preserve"> di BEI </w:t>
      </w:r>
      <w:proofErr w:type="spellStart"/>
      <w:r w:rsidRPr="00D95F2D">
        <w:rPr>
          <w:rFonts w:ascii="Times New Roman" w:hAnsi="Times New Roman"/>
          <w:sz w:val="24"/>
        </w:rPr>
        <w:t>tahun</w:t>
      </w:r>
      <w:proofErr w:type="spellEnd"/>
      <w:r w:rsidRPr="00D95F2D">
        <w:rPr>
          <w:rFonts w:ascii="Times New Roman" w:hAnsi="Times New Roman"/>
          <w:sz w:val="24"/>
        </w:rPr>
        <w:t xml:space="preserve"> 2017-2021</w:t>
      </w:r>
    </w:p>
    <w:tbl>
      <w:tblPr>
        <w:tblStyle w:val="TableGrid"/>
        <w:tblpPr w:leftFromText="180" w:rightFromText="180" w:vertAnchor="text" w:horzAnchor="margin" w:tblpXSpec="center" w:tblpY="327"/>
        <w:tblW w:w="0" w:type="auto"/>
        <w:tblLook w:val="04A0" w:firstRow="1" w:lastRow="0" w:firstColumn="1" w:lastColumn="0" w:noHBand="0" w:noVBand="1"/>
      </w:tblPr>
      <w:tblGrid>
        <w:gridCol w:w="704"/>
        <w:gridCol w:w="1712"/>
        <w:gridCol w:w="1134"/>
        <w:gridCol w:w="992"/>
        <w:gridCol w:w="993"/>
        <w:gridCol w:w="992"/>
        <w:gridCol w:w="992"/>
      </w:tblGrid>
      <w:tr w:rsidR="00263489" w:rsidRPr="00ED1985" w14:paraId="2573ECB4" w14:textId="77777777" w:rsidTr="00020667">
        <w:trPr>
          <w:trHeight w:val="411"/>
        </w:trPr>
        <w:tc>
          <w:tcPr>
            <w:tcW w:w="704" w:type="dxa"/>
          </w:tcPr>
          <w:p w14:paraId="32B1D00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1712" w:type="dxa"/>
          </w:tcPr>
          <w:p w14:paraId="6A8780A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Kode Perusahaan</w:t>
            </w:r>
          </w:p>
        </w:tc>
        <w:tc>
          <w:tcPr>
            <w:tcW w:w="1134" w:type="dxa"/>
          </w:tcPr>
          <w:p w14:paraId="6B6053A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92" w:type="dxa"/>
          </w:tcPr>
          <w:p w14:paraId="6975E93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93" w:type="dxa"/>
          </w:tcPr>
          <w:p w14:paraId="6B818C3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92" w:type="dxa"/>
          </w:tcPr>
          <w:p w14:paraId="63ED2FF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92" w:type="dxa"/>
          </w:tcPr>
          <w:p w14:paraId="1D56C94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</w:tr>
      <w:tr w:rsidR="00263489" w:rsidRPr="00ED1985" w14:paraId="6B5C4238" w14:textId="77777777" w:rsidTr="00020667">
        <w:tc>
          <w:tcPr>
            <w:tcW w:w="704" w:type="dxa"/>
          </w:tcPr>
          <w:p w14:paraId="6B4C754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712" w:type="dxa"/>
            <w:vAlign w:val="center"/>
          </w:tcPr>
          <w:p w14:paraId="6F3D08DA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AALI</w:t>
            </w:r>
          </w:p>
        </w:tc>
        <w:tc>
          <w:tcPr>
            <w:tcW w:w="1134" w:type="dxa"/>
          </w:tcPr>
          <w:p w14:paraId="1389730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39</w:t>
            </w:r>
          </w:p>
        </w:tc>
        <w:tc>
          <w:tcPr>
            <w:tcW w:w="992" w:type="dxa"/>
          </w:tcPr>
          <w:p w14:paraId="1B0EB9A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48</w:t>
            </w:r>
          </w:p>
        </w:tc>
        <w:tc>
          <w:tcPr>
            <w:tcW w:w="993" w:type="dxa"/>
          </w:tcPr>
          <w:p w14:paraId="1EF5C51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29</w:t>
            </w:r>
          </w:p>
        </w:tc>
        <w:tc>
          <w:tcPr>
            <w:tcW w:w="992" w:type="dxa"/>
          </w:tcPr>
          <w:p w14:paraId="5595DEE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36</w:t>
            </w:r>
          </w:p>
        </w:tc>
        <w:tc>
          <w:tcPr>
            <w:tcW w:w="992" w:type="dxa"/>
          </w:tcPr>
          <w:p w14:paraId="71948FC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60</w:t>
            </w:r>
          </w:p>
        </w:tc>
      </w:tr>
      <w:tr w:rsidR="00263489" w:rsidRPr="00ED1985" w14:paraId="6DC9AE99" w14:textId="77777777" w:rsidTr="00020667">
        <w:tc>
          <w:tcPr>
            <w:tcW w:w="704" w:type="dxa"/>
          </w:tcPr>
          <w:p w14:paraId="4D654D7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712" w:type="dxa"/>
            <w:vAlign w:val="center"/>
          </w:tcPr>
          <w:p w14:paraId="42599018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ADES</w:t>
            </w:r>
          </w:p>
        </w:tc>
        <w:tc>
          <w:tcPr>
            <w:tcW w:w="1134" w:type="dxa"/>
          </w:tcPr>
          <w:p w14:paraId="00F9B59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6</w:t>
            </w:r>
          </w:p>
        </w:tc>
        <w:tc>
          <w:tcPr>
            <w:tcW w:w="992" w:type="dxa"/>
          </w:tcPr>
          <w:p w14:paraId="06B8700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2</w:t>
            </w:r>
          </w:p>
        </w:tc>
        <w:tc>
          <w:tcPr>
            <w:tcW w:w="993" w:type="dxa"/>
          </w:tcPr>
          <w:p w14:paraId="6CAD531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56</w:t>
            </w:r>
          </w:p>
        </w:tc>
        <w:tc>
          <w:tcPr>
            <w:tcW w:w="992" w:type="dxa"/>
          </w:tcPr>
          <w:p w14:paraId="505898D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43</w:t>
            </w:r>
          </w:p>
        </w:tc>
        <w:tc>
          <w:tcPr>
            <w:tcW w:w="992" w:type="dxa"/>
          </w:tcPr>
          <w:p w14:paraId="71EB5FD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32</w:t>
            </w:r>
          </w:p>
        </w:tc>
      </w:tr>
      <w:tr w:rsidR="00263489" w:rsidRPr="00ED1985" w14:paraId="62AB3FA3" w14:textId="77777777" w:rsidTr="00020667">
        <w:tc>
          <w:tcPr>
            <w:tcW w:w="704" w:type="dxa"/>
          </w:tcPr>
          <w:p w14:paraId="6D3C139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712" w:type="dxa"/>
            <w:vAlign w:val="center"/>
          </w:tcPr>
          <w:p w14:paraId="34C8C3B4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AMRT</w:t>
            </w:r>
          </w:p>
        </w:tc>
        <w:tc>
          <w:tcPr>
            <w:tcW w:w="1134" w:type="dxa"/>
          </w:tcPr>
          <w:p w14:paraId="1508924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6</w:t>
            </w:r>
          </w:p>
        </w:tc>
        <w:tc>
          <w:tcPr>
            <w:tcW w:w="992" w:type="dxa"/>
          </w:tcPr>
          <w:p w14:paraId="04DF947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9</w:t>
            </w:r>
          </w:p>
        </w:tc>
        <w:tc>
          <w:tcPr>
            <w:tcW w:w="993" w:type="dxa"/>
          </w:tcPr>
          <w:p w14:paraId="1050673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6</w:t>
            </w:r>
          </w:p>
        </w:tc>
        <w:tc>
          <w:tcPr>
            <w:tcW w:w="992" w:type="dxa"/>
          </w:tcPr>
          <w:p w14:paraId="779365D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8</w:t>
            </w:r>
          </w:p>
        </w:tc>
        <w:tc>
          <w:tcPr>
            <w:tcW w:w="992" w:type="dxa"/>
          </w:tcPr>
          <w:p w14:paraId="6CB7CFC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6</w:t>
            </w:r>
          </w:p>
        </w:tc>
      </w:tr>
      <w:tr w:rsidR="00263489" w:rsidRPr="00ED1985" w14:paraId="3DAC78B4" w14:textId="77777777" w:rsidTr="00020667">
        <w:tc>
          <w:tcPr>
            <w:tcW w:w="704" w:type="dxa"/>
          </w:tcPr>
          <w:p w14:paraId="5EB5468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1712" w:type="dxa"/>
            <w:vAlign w:val="center"/>
          </w:tcPr>
          <w:p w14:paraId="6B5F7B9D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BUDI</w:t>
            </w:r>
          </w:p>
        </w:tc>
        <w:tc>
          <w:tcPr>
            <w:tcW w:w="1134" w:type="dxa"/>
          </w:tcPr>
          <w:p w14:paraId="4916165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1</w:t>
            </w:r>
          </w:p>
        </w:tc>
        <w:tc>
          <w:tcPr>
            <w:tcW w:w="992" w:type="dxa"/>
          </w:tcPr>
          <w:p w14:paraId="6F630AF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5</w:t>
            </w:r>
          </w:p>
        </w:tc>
        <w:tc>
          <w:tcPr>
            <w:tcW w:w="993" w:type="dxa"/>
          </w:tcPr>
          <w:p w14:paraId="45A9D63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1</w:t>
            </w:r>
          </w:p>
        </w:tc>
        <w:tc>
          <w:tcPr>
            <w:tcW w:w="992" w:type="dxa"/>
          </w:tcPr>
          <w:p w14:paraId="1F8BE64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5</w:t>
            </w:r>
          </w:p>
        </w:tc>
        <w:tc>
          <w:tcPr>
            <w:tcW w:w="992" w:type="dxa"/>
          </w:tcPr>
          <w:p w14:paraId="550F0E8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0</w:t>
            </w:r>
          </w:p>
        </w:tc>
      </w:tr>
      <w:tr w:rsidR="00263489" w:rsidRPr="00ED1985" w14:paraId="4BC4D178" w14:textId="77777777" w:rsidTr="00020667">
        <w:tc>
          <w:tcPr>
            <w:tcW w:w="704" w:type="dxa"/>
          </w:tcPr>
          <w:p w14:paraId="1C9F655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1712" w:type="dxa"/>
            <w:vAlign w:val="center"/>
          </w:tcPr>
          <w:p w14:paraId="29FE7253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CAMP</w:t>
            </w:r>
          </w:p>
        </w:tc>
        <w:tc>
          <w:tcPr>
            <w:tcW w:w="1134" w:type="dxa"/>
          </w:tcPr>
          <w:p w14:paraId="21749FD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3</w:t>
            </w:r>
          </w:p>
        </w:tc>
        <w:tc>
          <w:tcPr>
            <w:tcW w:w="992" w:type="dxa"/>
          </w:tcPr>
          <w:p w14:paraId="1224ABB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5</w:t>
            </w:r>
          </w:p>
        </w:tc>
        <w:tc>
          <w:tcPr>
            <w:tcW w:w="993" w:type="dxa"/>
          </w:tcPr>
          <w:p w14:paraId="23DD20B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9</w:t>
            </w:r>
          </w:p>
        </w:tc>
        <w:tc>
          <w:tcPr>
            <w:tcW w:w="992" w:type="dxa"/>
          </w:tcPr>
          <w:p w14:paraId="753CE90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4</w:t>
            </w:r>
          </w:p>
        </w:tc>
        <w:tc>
          <w:tcPr>
            <w:tcW w:w="992" w:type="dxa"/>
          </w:tcPr>
          <w:p w14:paraId="3CC424C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65</w:t>
            </w:r>
          </w:p>
        </w:tc>
      </w:tr>
      <w:tr w:rsidR="00263489" w:rsidRPr="00ED1985" w14:paraId="306CBC38" w14:textId="77777777" w:rsidTr="00020667">
        <w:tc>
          <w:tcPr>
            <w:tcW w:w="704" w:type="dxa"/>
          </w:tcPr>
          <w:p w14:paraId="58A4D23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1712" w:type="dxa"/>
            <w:vAlign w:val="center"/>
          </w:tcPr>
          <w:p w14:paraId="462272B5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CEKA</w:t>
            </w:r>
          </w:p>
        </w:tc>
        <w:tc>
          <w:tcPr>
            <w:tcW w:w="1134" w:type="dxa"/>
          </w:tcPr>
          <w:p w14:paraId="32976FF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0</w:t>
            </w:r>
          </w:p>
        </w:tc>
        <w:tc>
          <w:tcPr>
            <w:tcW w:w="992" w:type="dxa"/>
          </w:tcPr>
          <w:p w14:paraId="76AEDA8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5</w:t>
            </w:r>
          </w:p>
        </w:tc>
        <w:tc>
          <w:tcPr>
            <w:tcW w:w="993" w:type="dxa"/>
          </w:tcPr>
          <w:p w14:paraId="2D03372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4</w:t>
            </w:r>
          </w:p>
        </w:tc>
        <w:tc>
          <w:tcPr>
            <w:tcW w:w="992" w:type="dxa"/>
          </w:tcPr>
          <w:p w14:paraId="6F689F2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4</w:t>
            </w:r>
          </w:p>
        </w:tc>
        <w:tc>
          <w:tcPr>
            <w:tcW w:w="992" w:type="dxa"/>
          </w:tcPr>
          <w:p w14:paraId="1BAF556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0</w:t>
            </w:r>
          </w:p>
        </w:tc>
      </w:tr>
      <w:tr w:rsidR="00263489" w:rsidRPr="00ED1985" w14:paraId="378FA61A" w14:textId="77777777" w:rsidTr="00020667">
        <w:tc>
          <w:tcPr>
            <w:tcW w:w="704" w:type="dxa"/>
          </w:tcPr>
          <w:p w14:paraId="567D7BB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1712" w:type="dxa"/>
            <w:vAlign w:val="center"/>
          </w:tcPr>
          <w:p w14:paraId="270037B5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CLEO</w:t>
            </w:r>
          </w:p>
        </w:tc>
        <w:tc>
          <w:tcPr>
            <w:tcW w:w="1134" w:type="dxa"/>
          </w:tcPr>
          <w:p w14:paraId="4E65E9E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57</w:t>
            </w:r>
          </w:p>
        </w:tc>
        <w:tc>
          <w:tcPr>
            <w:tcW w:w="992" w:type="dxa"/>
          </w:tcPr>
          <w:p w14:paraId="36CA2F6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4</w:t>
            </w:r>
          </w:p>
        </w:tc>
        <w:tc>
          <w:tcPr>
            <w:tcW w:w="993" w:type="dxa"/>
          </w:tcPr>
          <w:p w14:paraId="0588A9D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38</w:t>
            </w:r>
          </w:p>
        </w:tc>
        <w:tc>
          <w:tcPr>
            <w:tcW w:w="992" w:type="dxa"/>
          </w:tcPr>
          <w:p w14:paraId="66E8F59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36</w:t>
            </w:r>
          </w:p>
        </w:tc>
        <w:tc>
          <w:tcPr>
            <w:tcW w:w="992" w:type="dxa"/>
          </w:tcPr>
          <w:p w14:paraId="1221D90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50</w:t>
            </w:r>
          </w:p>
        </w:tc>
      </w:tr>
      <w:tr w:rsidR="00263489" w:rsidRPr="00ED1985" w14:paraId="218D5E7A" w14:textId="77777777" w:rsidTr="00020667">
        <w:tc>
          <w:tcPr>
            <w:tcW w:w="704" w:type="dxa"/>
          </w:tcPr>
          <w:p w14:paraId="1CE4150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  <w:tc>
          <w:tcPr>
            <w:tcW w:w="1712" w:type="dxa"/>
            <w:vAlign w:val="center"/>
          </w:tcPr>
          <w:p w14:paraId="75068DDE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DLTA</w:t>
            </w:r>
          </w:p>
        </w:tc>
        <w:tc>
          <w:tcPr>
            <w:tcW w:w="1134" w:type="dxa"/>
          </w:tcPr>
          <w:p w14:paraId="177D7AE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9</w:t>
            </w:r>
          </w:p>
        </w:tc>
        <w:tc>
          <w:tcPr>
            <w:tcW w:w="992" w:type="dxa"/>
          </w:tcPr>
          <w:p w14:paraId="43E1CAE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1</w:t>
            </w:r>
          </w:p>
        </w:tc>
        <w:tc>
          <w:tcPr>
            <w:tcW w:w="993" w:type="dxa"/>
          </w:tcPr>
          <w:p w14:paraId="48322D4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8</w:t>
            </w:r>
          </w:p>
        </w:tc>
        <w:tc>
          <w:tcPr>
            <w:tcW w:w="992" w:type="dxa"/>
          </w:tcPr>
          <w:p w14:paraId="4800C8F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2</w:t>
            </w:r>
          </w:p>
        </w:tc>
        <w:tc>
          <w:tcPr>
            <w:tcW w:w="992" w:type="dxa"/>
          </w:tcPr>
          <w:p w14:paraId="6129F44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8</w:t>
            </w:r>
          </w:p>
        </w:tc>
      </w:tr>
      <w:tr w:rsidR="00263489" w:rsidRPr="00ED1985" w14:paraId="32287F25" w14:textId="77777777" w:rsidTr="00020667">
        <w:tc>
          <w:tcPr>
            <w:tcW w:w="704" w:type="dxa"/>
          </w:tcPr>
          <w:p w14:paraId="476E2C8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1712" w:type="dxa"/>
            <w:vAlign w:val="center"/>
          </w:tcPr>
          <w:p w14:paraId="68AE6E49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DSNG</w:t>
            </w:r>
          </w:p>
        </w:tc>
        <w:tc>
          <w:tcPr>
            <w:tcW w:w="1134" w:type="dxa"/>
          </w:tcPr>
          <w:p w14:paraId="06C9D86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26</w:t>
            </w:r>
          </w:p>
        </w:tc>
        <w:tc>
          <w:tcPr>
            <w:tcW w:w="992" w:type="dxa"/>
          </w:tcPr>
          <w:p w14:paraId="0880119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30</w:t>
            </w:r>
          </w:p>
        </w:tc>
        <w:tc>
          <w:tcPr>
            <w:tcW w:w="993" w:type="dxa"/>
          </w:tcPr>
          <w:p w14:paraId="342F480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11</w:t>
            </w:r>
          </w:p>
        </w:tc>
        <w:tc>
          <w:tcPr>
            <w:tcW w:w="992" w:type="dxa"/>
          </w:tcPr>
          <w:p w14:paraId="14EA6E7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.85</w:t>
            </w:r>
          </w:p>
        </w:tc>
        <w:tc>
          <w:tcPr>
            <w:tcW w:w="992" w:type="dxa"/>
          </w:tcPr>
          <w:p w14:paraId="009D6B4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03</w:t>
            </w:r>
          </w:p>
        </w:tc>
      </w:tr>
      <w:tr w:rsidR="00263489" w:rsidRPr="00ED1985" w14:paraId="564BED5D" w14:textId="77777777" w:rsidTr="00020667">
        <w:tc>
          <w:tcPr>
            <w:tcW w:w="704" w:type="dxa"/>
          </w:tcPr>
          <w:p w14:paraId="56A282D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1712" w:type="dxa"/>
            <w:vAlign w:val="center"/>
          </w:tcPr>
          <w:p w14:paraId="338138C5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GGRM</w:t>
            </w:r>
          </w:p>
        </w:tc>
        <w:tc>
          <w:tcPr>
            <w:tcW w:w="1134" w:type="dxa"/>
          </w:tcPr>
          <w:p w14:paraId="7F6BBF9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34</w:t>
            </w:r>
          </w:p>
        </w:tc>
        <w:tc>
          <w:tcPr>
            <w:tcW w:w="992" w:type="dxa"/>
          </w:tcPr>
          <w:p w14:paraId="63A1345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32</w:t>
            </w:r>
          </w:p>
        </w:tc>
        <w:tc>
          <w:tcPr>
            <w:tcW w:w="993" w:type="dxa"/>
          </w:tcPr>
          <w:p w14:paraId="3A626BB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30</w:t>
            </w:r>
          </w:p>
        </w:tc>
        <w:tc>
          <w:tcPr>
            <w:tcW w:w="992" w:type="dxa"/>
          </w:tcPr>
          <w:p w14:paraId="6CCA169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23</w:t>
            </w:r>
          </w:p>
        </w:tc>
        <w:tc>
          <w:tcPr>
            <w:tcW w:w="992" w:type="dxa"/>
          </w:tcPr>
          <w:p w14:paraId="1FD1FFB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27</w:t>
            </w:r>
          </w:p>
        </w:tc>
      </w:tr>
      <w:tr w:rsidR="00263489" w:rsidRPr="00ED1985" w14:paraId="6FC02A13" w14:textId="77777777" w:rsidTr="00020667">
        <w:tc>
          <w:tcPr>
            <w:tcW w:w="704" w:type="dxa"/>
          </w:tcPr>
          <w:p w14:paraId="39DDF97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1</w:t>
            </w:r>
          </w:p>
        </w:tc>
        <w:tc>
          <w:tcPr>
            <w:tcW w:w="1712" w:type="dxa"/>
            <w:vAlign w:val="center"/>
          </w:tcPr>
          <w:p w14:paraId="13B89E5B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HOKI</w:t>
            </w:r>
          </w:p>
        </w:tc>
        <w:tc>
          <w:tcPr>
            <w:tcW w:w="1134" w:type="dxa"/>
          </w:tcPr>
          <w:p w14:paraId="2C9FC52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3</w:t>
            </w:r>
          </w:p>
        </w:tc>
        <w:tc>
          <w:tcPr>
            <w:tcW w:w="992" w:type="dxa"/>
          </w:tcPr>
          <w:p w14:paraId="085B369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3</w:t>
            </w:r>
          </w:p>
        </w:tc>
        <w:tc>
          <w:tcPr>
            <w:tcW w:w="993" w:type="dxa"/>
          </w:tcPr>
          <w:p w14:paraId="2E494AD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1</w:t>
            </w:r>
          </w:p>
        </w:tc>
        <w:tc>
          <w:tcPr>
            <w:tcW w:w="992" w:type="dxa"/>
          </w:tcPr>
          <w:p w14:paraId="4CC9F99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9</w:t>
            </w:r>
          </w:p>
        </w:tc>
        <w:tc>
          <w:tcPr>
            <w:tcW w:w="992" w:type="dxa"/>
          </w:tcPr>
          <w:p w14:paraId="7B7918F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2</w:t>
            </w:r>
          </w:p>
        </w:tc>
      </w:tr>
      <w:tr w:rsidR="00263489" w:rsidRPr="00ED1985" w14:paraId="6EDC959E" w14:textId="77777777" w:rsidTr="00020667">
        <w:tc>
          <w:tcPr>
            <w:tcW w:w="704" w:type="dxa"/>
          </w:tcPr>
          <w:p w14:paraId="3A1B137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2</w:t>
            </w:r>
          </w:p>
        </w:tc>
        <w:tc>
          <w:tcPr>
            <w:tcW w:w="1712" w:type="dxa"/>
            <w:vAlign w:val="center"/>
          </w:tcPr>
          <w:p w14:paraId="3BC679BF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ICBP</w:t>
            </w:r>
          </w:p>
        </w:tc>
        <w:tc>
          <w:tcPr>
            <w:tcW w:w="1134" w:type="dxa"/>
          </w:tcPr>
          <w:p w14:paraId="4839731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63</w:t>
            </w:r>
          </w:p>
        </w:tc>
        <w:tc>
          <w:tcPr>
            <w:tcW w:w="992" w:type="dxa"/>
          </w:tcPr>
          <w:p w14:paraId="5F01505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5</w:t>
            </w:r>
          </w:p>
        </w:tc>
        <w:tc>
          <w:tcPr>
            <w:tcW w:w="993" w:type="dxa"/>
          </w:tcPr>
          <w:p w14:paraId="5073CD4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60</w:t>
            </w:r>
          </w:p>
        </w:tc>
        <w:tc>
          <w:tcPr>
            <w:tcW w:w="992" w:type="dxa"/>
          </w:tcPr>
          <w:p w14:paraId="05980FE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.78</w:t>
            </w:r>
          </w:p>
        </w:tc>
        <w:tc>
          <w:tcPr>
            <w:tcW w:w="992" w:type="dxa"/>
          </w:tcPr>
          <w:p w14:paraId="35A7510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.91</w:t>
            </w:r>
          </w:p>
        </w:tc>
      </w:tr>
      <w:tr w:rsidR="00263489" w:rsidRPr="00ED1985" w14:paraId="0C3C9963" w14:textId="77777777" w:rsidTr="00020667">
        <w:tc>
          <w:tcPr>
            <w:tcW w:w="704" w:type="dxa"/>
          </w:tcPr>
          <w:p w14:paraId="1F64B5F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3</w:t>
            </w:r>
          </w:p>
        </w:tc>
        <w:tc>
          <w:tcPr>
            <w:tcW w:w="1712" w:type="dxa"/>
            <w:vAlign w:val="center"/>
          </w:tcPr>
          <w:p w14:paraId="75A50650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INDF</w:t>
            </w:r>
          </w:p>
        </w:tc>
        <w:tc>
          <w:tcPr>
            <w:tcW w:w="1134" w:type="dxa"/>
          </w:tcPr>
          <w:p w14:paraId="56F01F8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1</w:t>
            </w:r>
          </w:p>
        </w:tc>
        <w:tc>
          <w:tcPr>
            <w:tcW w:w="992" w:type="dxa"/>
          </w:tcPr>
          <w:p w14:paraId="54F555D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0</w:t>
            </w:r>
          </w:p>
        </w:tc>
        <w:tc>
          <w:tcPr>
            <w:tcW w:w="993" w:type="dxa"/>
          </w:tcPr>
          <w:p w14:paraId="62EA882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61</w:t>
            </w:r>
          </w:p>
        </w:tc>
        <w:tc>
          <w:tcPr>
            <w:tcW w:w="992" w:type="dxa"/>
          </w:tcPr>
          <w:p w14:paraId="5A76D7E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22</w:t>
            </w:r>
          </w:p>
        </w:tc>
        <w:tc>
          <w:tcPr>
            <w:tcW w:w="992" w:type="dxa"/>
          </w:tcPr>
          <w:p w14:paraId="1C4488B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26</w:t>
            </w:r>
          </w:p>
        </w:tc>
      </w:tr>
      <w:tr w:rsidR="00263489" w:rsidRPr="00ED1985" w14:paraId="7736E137" w14:textId="77777777" w:rsidTr="00020667">
        <w:tc>
          <w:tcPr>
            <w:tcW w:w="704" w:type="dxa"/>
          </w:tcPr>
          <w:p w14:paraId="0BD52F7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4</w:t>
            </w:r>
          </w:p>
        </w:tc>
        <w:tc>
          <w:tcPr>
            <w:tcW w:w="1712" w:type="dxa"/>
            <w:vAlign w:val="center"/>
          </w:tcPr>
          <w:p w14:paraId="0C8A295E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JPFA</w:t>
            </w:r>
          </w:p>
        </w:tc>
        <w:tc>
          <w:tcPr>
            <w:tcW w:w="1134" w:type="dxa"/>
          </w:tcPr>
          <w:p w14:paraId="2B61C5C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2</w:t>
            </w:r>
          </w:p>
        </w:tc>
        <w:tc>
          <w:tcPr>
            <w:tcW w:w="992" w:type="dxa"/>
          </w:tcPr>
          <w:p w14:paraId="60ED39D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0</w:t>
            </w:r>
          </w:p>
        </w:tc>
        <w:tc>
          <w:tcPr>
            <w:tcW w:w="993" w:type="dxa"/>
          </w:tcPr>
          <w:p w14:paraId="07D098B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6</w:t>
            </w:r>
          </w:p>
        </w:tc>
        <w:tc>
          <w:tcPr>
            <w:tcW w:w="992" w:type="dxa"/>
          </w:tcPr>
          <w:p w14:paraId="687F736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8</w:t>
            </w:r>
          </w:p>
        </w:tc>
        <w:tc>
          <w:tcPr>
            <w:tcW w:w="992" w:type="dxa"/>
          </w:tcPr>
          <w:p w14:paraId="7C7A345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0</w:t>
            </w:r>
          </w:p>
        </w:tc>
      </w:tr>
      <w:tr w:rsidR="00263489" w:rsidRPr="00ED1985" w14:paraId="47619ACD" w14:textId="77777777" w:rsidTr="00020667">
        <w:tc>
          <w:tcPr>
            <w:tcW w:w="704" w:type="dxa"/>
          </w:tcPr>
          <w:p w14:paraId="0F6B05A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  <w:tc>
          <w:tcPr>
            <w:tcW w:w="1712" w:type="dxa"/>
            <w:vAlign w:val="center"/>
          </w:tcPr>
          <w:p w14:paraId="17C579B8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KINO</w:t>
            </w:r>
          </w:p>
        </w:tc>
        <w:tc>
          <w:tcPr>
            <w:tcW w:w="1134" w:type="dxa"/>
          </w:tcPr>
          <w:p w14:paraId="0DDB405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8</w:t>
            </w:r>
          </w:p>
        </w:tc>
        <w:tc>
          <w:tcPr>
            <w:tcW w:w="992" w:type="dxa"/>
          </w:tcPr>
          <w:p w14:paraId="2F4021C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8</w:t>
            </w:r>
          </w:p>
        </w:tc>
        <w:tc>
          <w:tcPr>
            <w:tcW w:w="993" w:type="dxa"/>
          </w:tcPr>
          <w:p w14:paraId="4A5D60E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8</w:t>
            </w:r>
          </w:p>
        </w:tc>
        <w:tc>
          <w:tcPr>
            <w:tcW w:w="992" w:type="dxa"/>
          </w:tcPr>
          <w:p w14:paraId="7B5C71C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8</w:t>
            </w:r>
          </w:p>
        </w:tc>
        <w:tc>
          <w:tcPr>
            <w:tcW w:w="992" w:type="dxa"/>
          </w:tcPr>
          <w:p w14:paraId="2486185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3</w:t>
            </w:r>
          </w:p>
        </w:tc>
      </w:tr>
      <w:tr w:rsidR="00263489" w:rsidRPr="00ED1985" w14:paraId="0249E620" w14:textId="77777777" w:rsidTr="00020667">
        <w:tc>
          <w:tcPr>
            <w:tcW w:w="704" w:type="dxa"/>
          </w:tcPr>
          <w:p w14:paraId="067C7D5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6</w:t>
            </w:r>
          </w:p>
        </w:tc>
        <w:tc>
          <w:tcPr>
            <w:tcW w:w="1712" w:type="dxa"/>
            <w:vAlign w:val="center"/>
          </w:tcPr>
          <w:p w14:paraId="70E16EC2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LSIP</w:t>
            </w:r>
          </w:p>
        </w:tc>
        <w:tc>
          <w:tcPr>
            <w:tcW w:w="1134" w:type="dxa"/>
          </w:tcPr>
          <w:p w14:paraId="136307D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.47</w:t>
            </w:r>
          </w:p>
        </w:tc>
        <w:tc>
          <w:tcPr>
            <w:tcW w:w="992" w:type="dxa"/>
          </w:tcPr>
          <w:p w14:paraId="59312E4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.89</w:t>
            </w:r>
          </w:p>
        </w:tc>
        <w:tc>
          <w:tcPr>
            <w:tcW w:w="993" w:type="dxa"/>
          </w:tcPr>
          <w:p w14:paraId="4ECA46B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.50</w:t>
            </w:r>
          </w:p>
        </w:tc>
        <w:tc>
          <w:tcPr>
            <w:tcW w:w="992" w:type="dxa"/>
          </w:tcPr>
          <w:p w14:paraId="4106E4C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.50</w:t>
            </w:r>
          </w:p>
        </w:tc>
        <w:tc>
          <w:tcPr>
            <w:tcW w:w="992" w:type="dxa"/>
          </w:tcPr>
          <w:p w14:paraId="408325B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.43</w:t>
            </w:r>
          </w:p>
        </w:tc>
      </w:tr>
      <w:tr w:rsidR="00263489" w:rsidRPr="00ED1985" w14:paraId="3750171B" w14:textId="77777777" w:rsidTr="00020667">
        <w:tc>
          <w:tcPr>
            <w:tcW w:w="704" w:type="dxa"/>
          </w:tcPr>
          <w:p w14:paraId="680DFF8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  <w:tc>
          <w:tcPr>
            <w:tcW w:w="1712" w:type="dxa"/>
            <w:vAlign w:val="center"/>
          </w:tcPr>
          <w:p w14:paraId="7C112786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MIDI</w:t>
            </w:r>
          </w:p>
        </w:tc>
        <w:tc>
          <w:tcPr>
            <w:tcW w:w="1134" w:type="dxa"/>
          </w:tcPr>
          <w:p w14:paraId="3926411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5</w:t>
            </w:r>
          </w:p>
        </w:tc>
        <w:tc>
          <w:tcPr>
            <w:tcW w:w="992" w:type="dxa"/>
          </w:tcPr>
          <w:p w14:paraId="0B9B90C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8</w:t>
            </w:r>
          </w:p>
        </w:tc>
        <w:tc>
          <w:tcPr>
            <w:tcW w:w="993" w:type="dxa"/>
          </w:tcPr>
          <w:p w14:paraId="6A0E0D7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8</w:t>
            </w:r>
          </w:p>
        </w:tc>
        <w:tc>
          <w:tcPr>
            <w:tcW w:w="992" w:type="dxa"/>
          </w:tcPr>
          <w:p w14:paraId="3826782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2" w:type="dxa"/>
          </w:tcPr>
          <w:p w14:paraId="36DC2A5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6</w:t>
            </w:r>
          </w:p>
        </w:tc>
      </w:tr>
      <w:tr w:rsidR="00263489" w:rsidRPr="00ED1985" w14:paraId="2506CA8E" w14:textId="77777777" w:rsidTr="00020667">
        <w:tc>
          <w:tcPr>
            <w:tcW w:w="704" w:type="dxa"/>
          </w:tcPr>
          <w:p w14:paraId="16932AB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8</w:t>
            </w:r>
          </w:p>
        </w:tc>
        <w:tc>
          <w:tcPr>
            <w:tcW w:w="1712" w:type="dxa"/>
            <w:vAlign w:val="center"/>
          </w:tcPr>
          <w:p w14:paraId="26D9B7DF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MLBI</w:t>
            </w:r>
          </w:p>
        </w:tc>
        <w:tc>
          <w:tcPr>
            <w:tcW w:w="1134" w:type="dxa"/>
          </w:tcPr>
          <w:p w14:paraId="096FAB4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22</w:t>
            </w:r>
          </w:p>
        </w:tc>
        <w:tc>
          <w:tcPr>
            <w:tcW w:w="992" w:type="dxa"/>
          </w:tcPr>
          <w:p w14:paraId="1C09636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09</w:t>
            </w:r>
          </w:p>
        </w:tc>
        <w:tc>
          <w:tcPr>
            <w:tcW w:w="993" w:type="dxa"/>
          </w:tcPr>
          <w:p w14:paraId="2F38611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04</w:t>
            </w:r>
          </w:p>
        </w:tc>
        <w:tc>
          <w:tcPr>
            <w:tcW w:w="992" w:type="dxa"/>
          </w:tcPr>
          <w:p w14:paraId="20F2231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08</w:t>
            </w:r>
          </w:p>
        </w:tc>
        <w:tc>
          <w:tcPr>
            <w:tcW w:w="992" w:type="dxa"/>
          </w:tcPr>
          <w:p w14:paraId="04394B3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26</w:t>
            </w:r>
          </w:p>
        </w:tc>
      </w:tr>
      <w:tr w:rsidR="00263489" w:rsidRPr="00ED1985" w14:paraId="5E9E08D4" w14:textId="77777777" w:rsidTr="00020667">
        <w:tc>
          <w:tcPr>
            <w:tcW w:w="704" w:type="dxa"/>
          </w:tcPr>
          <w:p w14:paraId="10957A1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9</w:t>
            </w:r>
          </w:p>
        </w:tc>
        <w:tc>
          <w:tcPr>
            <w:tcW w:w="1712" w:type="dxa"/>
            <w:vAlign w:val="center"/>
          </w:tcPr>
          <w:p w14:paraId="51786E6F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MYOR</w:t>
            </w:r>
          </w:p>
        </w:tc>
        <w:tc>
          <w:tcPr>
            <w:tcW w:w="1134" w:type="dxa"/>
          </w:tcPr>
          <w:p w14:paraId="1431822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0</w:t>
            </w:r>
          </w:p>
        </w:tc>
        <w:tc>
          <w:tcPr>
            <w:tcW w:w="992" w:type="dxa"/>
          </w:tcPr>
          <w:p w14:paraId="4A59CB6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5</w:t>
            </w:r>
          </w:p>
        </w:tc>
        <w:tc>
          <w:tcPr>
            <w:tcW w:w="993" w:type="dxa"/>
          </w:tcPr>
          <w:p w14:paraId="71DC4C8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9</w:t>
            </w:r>
          </w:p>
        </w:tc>
        <w:tc>
          <w:tcPr>
            <w:tcW w:w="992" w:type="dxa"/>
          </w:tcPr>
          <w:p w14:paraId="2B72019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6</w:t>
            </w:r>
          </w:p>
        </w:tc>
        <w:tc>
          <w:tcPr>
            <w:tcW w:w="992" w:type="dxa"/>
          </w:tcPr>
          <w:p w14:paraId="4FB49AA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2</w:t>
            </w:r>
          </w:p>
        </w:tc>
      </w:tr>
      <w:tr w:rsidR="00263489" w:rsidRPr="00ED1985" w14:paraId="1C97C9D4" w14:textId="77777777" w:rsidTr="00020667">
        <w:tc>
          <w:tcPr>
            <w:tcW w:w="704" w:type="dxa"/>
          </w:tcPr>
          <w:p w14:paraId="6FC5992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</w:t>
            </w:r>
          </w:p>
        </w:tc>
        <w:tc>
          <w:tcPr>
            <w:tcW w:w="1712" w:type="dxa"/>
            <w:vAlign w:val="center"/>
          </w:tcPr>
          <w:p w14:paraId="0A90B1AE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RANC</w:t>
            </w:r>
          </w:p>
        </w:tc>
        <w:tc>
          <w:tcPr>
            <w:tcW w:w="1134" w:type="dxa"/>
          </w:tcPr>
          <w:p w14:paraId="6BFD0B4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0</w:t>
            </w:r>
          </w:p>
        </w:tc>
        <w:tc>
          <w:tcPr>
            <w:tcW w:w="992" w:type="dxa"/>
          </w:tcPr>
          <w:p w14:paraId="65A7271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3" w:type="dxa"/>
          </w:tcPr>
          <w:p w14:paraId="58939E7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6</w:t>
            </w:r>
          </w:p>
        </w:tc>
        <w:tc>
          <w:tcPr>
            <w:tcW w:w="992" w:type="dxa"/>
          </w:tcPr>
          <w:p w14:paraId="3232C71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6</w:t>
            </w:r>
          </w:p>
        </w:tc>
        <w:tc>
          <w:tcPr>
            <w:tcW w:w="992" w:type="dxa"/>
          </w:tcPr>
          <w:p w14:paraId="610BCBD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1</w:t>
            </w:r>
          </w:p>
        </w:tc>
      </w:tr>
      <w:tr w:rsidR="00263489" w:rsidRPr="00ED1985" w14:paraId="697FD591" w14:textId="77777777" w:rsidTr="00020667">
        <w:tc>
          <w:tcPr>
            <w:tcW w:w="704" w:type="dxa"/>
          </w:tcPr>
          <w:p w14:paraId="062691E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lastRenderedPageBreak/>
              <w:t>21</w:t>
            </w:r>
          </w:p>
        </w:tc>
        <w:tc>
          <w:tcPr>
            <w:tcW w:w="1712" w:type="dxa"/>
            <w:vAlign w:val="center"/>
          </w:tcPr>
          <w:p w14:paraId="10B6F946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ROTI</w:t>
            </w:r>
          </w:p>
        </w:tc>
        <w:tc>
          <w:tcPr>
            <w:tcW w:w="1134" w:type="dxa"/>
          </w:tcPr>
          <w:p w14:paraId="56859D1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.40</w:t>
            </w:r>
          </w:p>
        </w:tc>
        <w:tc>
          <w:tcPr>
            <w:tcW w:w="992" w:type="dxa"/>
          </w:tcPr>
          <w:p w14:paraId="5EE7563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.71</w:t>
            </w:r>
          </w:p>
        </w:tc>
        <w:tc>
          <w:tcPr>
            <w:tcW w:w="993" w:type="dxa"/>
          </w:tcPr>
          <w:p w14:paraId="6BE348E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.89</w:t>
            </w:r>
          </w:p>
        </w:tc>
        <w:tc>
          <w:tcPr>
            <w:tcW w:w="992" w:type="dxa"/>
          </w:tcPr>
          <w:p w14:paraId="0971C13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.14</w:t>
            </w:r>
          </w:p>
        </w:tc>
        <w:tc>
          <w:tcPr>
            <w:tcW w:w="992" w:type="dxa"/>
          </w:tcPr>
          <w:p w14:paraId="6C0DD3B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.37</w:t>
            </w:r>
          </w:p>
        </w:tc>
      </w:tr>
      <w:tr w:rsidR="00263489" w:rsidRPr="00ED1985" w14:paraId="12550C65" w14:textId="77777777" w:rsidTr="00020667">
        <w:tc>
          <w:tcPr>
            <w:tcW w:w="704" w:type="dxa"/>
          </w:tcPr>
          <w:p w14:paraId="6830FD9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2</w:t>
            </w:r>
          </w:p>
        </w:tc>
        <w:tc>
          <w:tcPr>
            <w:tcW w:w="1712" w:type="dxa"/>
            <w:vAlign w:val="center"/>
          </w:tcPr>
          <w:p w14:paraId="3A7E0CA9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DPC</w:t>
            </w:r>
          </w:p>
        </w:tc>
        <w:tc>
          <w:tcPr>
            <w:tcW w:w="1134" w:type="dxa"/>
          </w:tcPr>
          <w:p w14:paraId="10B871B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4</w:t>
            </w:r>
          </w:p>
        </w:tc>
        <w:tc>
          <w:tcPr>
            <w:tcW w:w="992" w:type="dxa"/>
          </w:tcPr>
          <w:p w14:paraId="0EEEFD1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95</w:t>
            </w:r>
          </w:p>
        </w:tc>
        <w:tc>
          <w:tcPr>
            <w:tcW w:w="993" w:type="dxa"/>
          </w:tcPr>
          <w:p w14:paraId="016FB75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94</w:t>
            </w:r>
          </w:p>
        </w:tc>
        <w:tc>
          <w:tcPr>
            <w:tcW w:w="992" w:type="dxa"/>
          </w:tcPr>
          <w:p w14:paraId="35D86A1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1</w:t>
            </w:r>
          </w:p>
        </w:tc>
        <w:tc>
          <w:tcPr>
            <w:tcW w:w="992" w:type="dxa"/>
          </w:tcPr>
          <w:p w14:paraId="4A6B52D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93</w:t>
            </w:r>
          </w:p>
        </w:tc>
      </w:tr>
      <w:tr w:rsidR="00263489" w:rsidRPr="00ED1985" w14:paraId="0F94AB82" w14:textId="77777777" w:rsidTr="00020667">
        <w:tc>
          <w:tcPr>
            <w:tcW w:w="704" w:type="dxa"/>
          </w:tcPr>
          <w:p w14:paraId="63C94AD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3</w:t>
            </w:r>
          </w:p>
        </w:tc>
        <w:tc>
          <w:tcPr>
            <w:tcW w:w="1712" w:type="dxa"/>
            <w:vAlign w:val="center"/>
          </w:tcPr>
          <w:p w14:paraId="3C4822BF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KLT</w:t>
            </w:r>
          </w:p>
        </w:tc>
        <w:tc>
          <w:tcPr>
            <w:tcW w:w="1134" w:type="dxa"/>
          </w:tcPr>
          <w:p w14:paraId="3669C5A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5</w:t>
            </w:r>
          </w:p>
        </w:tc>
        <w:tc>
          <w:tcPr>
            <w:tcW w:w="992" w:type="dxa"/>
          </w:tcPr>
          <w:p w14:paraId="12D0E12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3</w:t>
            </w:r>
          </w:p>
        </w:tc>
        <w:tc>
          <w:tcPr>
            <w:tcW w:w="993" w:type="dxa"/>
          </w:tcPr>
          <w:p w14:paraId="725A593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2</w:t>
            </w:r>
          </w:p>
        </w:tc>
        <w:tc>
          <w:tcPr>
            <w:tcW w:w="992" w:type="dxa"/>
          </w:tcPr>
          <w:p w14:paraId="0F1CF70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5</w:t>
            </w:r>
          </w:p>
        </w:tc>
        <w:tc>
          <w:tcPr>
            <w:tcW w:w="992" w:type="dxa"/>
          </w:tcPr>
          <w:p w14:paraId="653DD15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2</w:t>
            </w:r>
          </w:p>
        </w:tc>
      </w:tr>
      <w:tr w:rsidR="00263489" w:rsidRPr="00ED1985" w14:paraId="1383EBAF" w14:textId="77777777" w:rsidTr="00020667">
        <w:tc>
          <w:tcPr>
            <w:tcW w:w="704" w:type="dxa"/>
          </w:tcPr>
          <w:p w14:paraId="558456D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4</w:t>
            </w:r>
          </w:p>
        </w:tc>
        <w:tc>
          <w:tcPr>
            <w:tcW w:w="1712" w:type="dxa"/>
            <w:vAlign w:val="center"/>
          </w:tcPr>
          <w:p w14:paraId="51047449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MAR</w:t>
            </w:r>
          </w:p>
        </w:tc>
        <w:tc>
          <w:tcPr>
            <w:tcW w:w="1134" w:type="dxa"/>
          </w:tcPr>
          <w:p w14:paraId="32EDE9D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1</w:t>
            </w:r>
          </w:p>
        </w:tc>
        <w:tc>
          <w:tcPr>
            <w:tcW w:w="992" w:type="dxa"/>
          </w:tcPr>
          <w:p w14:paraId="6C3198D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2</w:t>
            </w:r>
          </w:p>
        </w:tc>
        <w:tc>
          <w:tcPr>
            <w:tcW w:w="993" w:type="dxa"/>
          </w:tcPr>
          <w:p w14:paraId="45C1CDA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4</w:t>
            </w:r>
          </w:p>
        </w:tc>
        <w:tc>
          <w:tcPr>
            <w:tcW w:w="992" w:type="dxa"/>
          </w:tcPr>
          <w:p w14:paraId="36FBF74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6</w:t>
            </w:r>
          </w:p>
        </w:tc>
        <w:tc>
          <w:tcPr>
            <w:tcW w:w="992" w:type="dxa"/>
          </w:tcPr>
          <w:p w14:paraId="7B4B518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1</w:t>
            </w:r>
          </w:p>
        </w:tc>
      </w:tr>
      <w:tr w:rsidR="00263489" w:rsidRPr="00ED1985" w14:paraId="5A5B4B03" w14:textId="77777777" w:rsidTr="00020667">
        <w:tc>
          <w:tcPr>
            <w:tcW w:w="704" w:type="dxa"/>
          </w:tcPr>
          <w:p w14:paraId="46F5563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5</w:t>
            </w:r>
          </w:p>
        </w:tc>
        <w:tc>
          <w:tcPr>
            <w:tcW w:w="1712" w:type="dxa"/>
            <w:vAlign w:val="center"/>
          </w:tcPr>
          <w:p w14:paraId="4CFA4ECE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SMS</w:t>
            </w:r>
          </w:p>
        </w:tc>
        <w:tc>
          <w:tcPr>
            <w:tcW w:w="1134" w:type="dxa"/>
          </w:tcPr>
          <w:p w14:paraId="39AE1D3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.14</w:t>
            </w:r>
          </w:p>
        </w:tc>
        <w:tc>
          <w:tcPr>
            <w:tcW w:w="992" w:type="dxa"/>
          </w:tcPr>
          <w:p w14:paraId="67A37B6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.09</w:t>
            </w:r>
          </w:p>
        </w:tc>
        <w:tc>
          <w:tcPr>
            <w:tcW w:w="993" w:type="dxa"/>
          </w:tcPr>
          <w:p w14:paraId="05C30A8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.09</w:t>
            </w:r>
          </w:p>
        </w:tc>
        <w:tc>
          <w:tcPr>
            <w:tcW w:w="992" w:type="dxa"/>
          </w:tcPr>
          <w:p w14:paraId="2676745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.22</w:t>
            </w:r>
          </w:p>
        </w:tc>
        <w:tc>
          <w:tcPr>
            <w:tcW w:w="992" w:type="dxa"/>
          </w:tcPr>
          <w:p w14:paraId="29591A8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.22</w:t>
            </w:r>
          </w:p>
        </w:tc>
      </w:tr>
      <w:tr w:rsidR="00263489" w:rsidRPr="00ED1985" w14:paraId="44D695E8" w14:textId="77777777" w:rsidTr="00020667">
        <w:tc>
          <w:tcPr>
            <w:tcW w:w="704" w:type="dxa"/>
          </w:tcPr>
          <w:p w14:paraId="7B59A51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6</w:t>
            </w:r>
          </w:p>
        </w:tc>
        <w:tc>
          <w:tcPr>
            <w:tcW w:w="1712" w:type="dxa"/>
            <w:vAlign w:val="center"/>
          </w:tcPr>
          <w:p w14:paraId="391FCFAE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TTP</w:t>
            </w:r>
          </w:p>
        </w:tc>
        <w:tc>
          <w:tcPr>
            <w:tcW w:w="1134" w:type="dxa"/>
          </w:tcPr>
          <w:p w14:paraId="146F1C2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58</w:t>
            </w:r>
          </w:p>
        </w:tc>
        <w:tc>
          <w:tcPr>
            <w:tcW w:w="992" w:type="dxa"/>
          </w:tcPr>
          <w:p w14:paraId="0597EB2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8</w:t>
            </w:r>
          </w:p>
        </w:tc>
        <w:tc>
          <w:tcPr>
            <w:tcW w:w="993" w:type="dxa"/>
          </w:tcPr>
          <w:p w14:paraId="3023CDC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0</w:t>
            </w:r>
          </w:p>
        </w:tc>
        <w:tc>
          <w:tcPr>
            <w:tcW w:w="992" w:type="dxa"/>
          </w:tcPr>
          <w:p w14:paraId="6899B94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43</w:t>
            </w:r>
          </w:p>
        </w:tc>
        <w:tc>
          <w:tcPr>
            <w:tcW w:w="992" w:type="dxa"/>
          </w:tcPr>
          <w:p w14:paraId="6C66F51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47</w:t>
            </w:r>
          </w:p>
        </w:tc>
      </w:tr>
      <w:tr w:rsidR="00263489" w:rsidRPr="00ED1985" w14:paraId="3C965BAE" w14:textId="77777777" w:rsidTr="00020667">
        <w:tc>
          <w:tcPr>
            <w:tcW w:w="704" w:type="dxa"/>
          </w:tcPr>
          <w:p w14:paraId="7741B1A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7</w:t>
            </w:r>
          </w:p>
        </w:tc>
        <w:tc>
          <w:tcPr>
            <w:tcW w:w="1712" w:type="dxa"/>
            <w:vAlign w:val="center"/>
          </w:tcPr>
          <w:p w14:paraId="2E487137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TBLA</w:t>
            </w:r>
          </w:p>
        </w:tc>
        <w:tc>
          <w:tcPr>
            <w:tcW w:w="1134" w:type="dxa"/>
          </w:tcPr>
          <w:p w14:paraId="2C2C0B0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3</w:t>
            </w:r>
          </w:p>
        </w:tc>
        <w:tc>
          <w:tcPr>
            <w:tcW w:w="992" w:type="dxa"/>
          </w:tcPr>
          <w:p w14:paraId="30B08A7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3</w:t>
            </w:r>
          </w:p>
        </w:tc>
        <w:tc>
          <w:tcPr>
            <w:tcW w:w="993" w:type="dxa"/>
          </w:tcPr>
          <w:p w14:paraId="7FBC355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4</w:t>
            </w:r>
          </w:p>
        </w:tc>
        <w:tc>
          <w:tcPr>
            <w:tcW w:w="992" w:type="dxa"/>
          </w:tcPr>
          <w:p w14:paraId="72583DF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7</w:t>
            </w:r>
          </w:p>
        </w:tc>
        <w:tc>
          <w:tcPr>
            <w:tcW w:w="992" w:type="dxa"/>
          </w:tcPr>
          <w:p w14:paraId="3E4D753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0</w:t>
            </w:r>
          </w:p>
        </w:tc>
      </w:tr>
      <w:tr w:rsidR="00263489" w:rsidRPr="00ED1985" w14:paraId="48FDD85F" w14:textId="77777777" w:rsidTr="00020667">
        <w:tc>
          <w:tcPr>
            <w:tcW w:w="704" w:type="dxa"/>
          </w:tcPr>
          <w:p w14:paraId="6F47EB7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8</w:t>
            </w:r>
          </w:p>
        </w:tc>
        <w:tc>
          <w:tcPr>
            <w:tcW w:w="1712" w:type="dxa"/>
            <w:vAlign w:val="center"/>
          </w:tcPr>
          <w:p w14:paraId="35220CFA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TGKA</w:t>
            </w:r>
          </w:p>
        </w:tc>
        <w:tc>
          <w:tcPr>
            <w:tcW w:w="1134" w:type="dxa"/>
          </w:tcPr>
          <w:p w14:paraId="7658A25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8</w:t>
            </w:r>
          </w:p>
        </w:tc>
        <w:tc>
          <w:tcPr>
            <w:tcW w:w="992" w:type="dxa"/>
          </w:tcPr>
          <w:p w14:paraId="4157F2E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96</w:t>
            </w:r>
          </w:p>
        </w:tc>
        <w:tc>
          <w:tcPr>
            <w:tcW w:w="993" w:type="dxa"/>
          </w:tcPr>
          <w:p w14:paraId="660ECDA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2" w:type="dxa"/>
          </w:tcPr>
          <w:p w14:paraId="60F466E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6</w:t>
            </w:r>
          </w:p>
        </w:tc>
        <w:tc>
          <w:tcPr>
            <w:tcW w:w="992" w:type="dxa"/>
          </w:tcPr>
          <w:p w14:paraId="1B1D2AC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8</w:t>
            </w:r>
          </w:p>
        </w:tc>
      </w:tr>
      <w:tr w:rsidR="00263489" w:rsidRPr="00ED1985" w14:paraId="0DE9A356" w14:textId="77777777" w:rsidTr="00020667">
        <w:tc>
          <w:tcPr>
            <w:tcW w:w="704" w:type="dxa"/>
          </w:tcPr>
          <w:p w14:paraId="4D629F6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9</w:t>
            </w:r>
          </w:p>
        </w:tc>
        <w:tc>
          <w:tcPr>
            <w:tcW w:w="1712" w:type="dxa"/>
            <w:vAlign w:val="center"/>
          </w:tcPr>
          <w:p w14:paraId="5B8B46E1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UNVR</w:t>
            </w:r>
          </w:p>
        </w:tc>
        <w:tc>
          <w:tcPr>
            <w:tcW w:w="1134" w:type="dxa"/>
          </w:tcPr>
          <w:p w14:paraId="092B129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4</w:t>
            </w:r>
          </w:p>
        </w:tc>
        <w:tc>
          <w:tcPr>
            <w:tcW w:w="992" w:type="dxa"/>
          </w:tcPr>
          <w:p w14:paraId="5475C19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1</w:t>
            </w:r>
          </w:p>
        </w:tc>
        <w:tc>
          <w:tcPr>
            <w:tcW w:w="993" w:type="dxa"/>
          </w:tcPr>
          <w:p w14:paraId="44908C4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7</w:t>
            </w:r>
          </w:p>
        </w:tc>
        <w:tc>
          <w:tcPr>
            <w:tcW w:w="992" w:type="dxa"/>
          </w:tcPr>
          <w:p w14:paraId="78636CF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9</w:t>
            </w:r>
          </w:p>
        </w:tc>
        <w:tc>
          <w:tcPr>
            <w:tcW w:w="992" w:type="dxa"/>
          </w:tcPr>
          <w:p w14:paraId="1959324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6</w:t>
            </w:r>
          </w:p>
        </w:tc>
      </w:tr>
    </w:tbl>
    <w:p w14:paraId="572BC4CD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4529CCE8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6FA6B15A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68EEB810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29182D15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1F864E5B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7E78B6B9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7806C3DA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36946AB9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76CEFDAA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7DE66761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0B18E190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54920563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00E58A06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00ECC09B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15A5A52C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0EBE4411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3445F869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7B57A720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6CB36A0D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39F85ADA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07C226DB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3E5941E0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p w14:paraId="01410F90" w14:textId="77777777" w:rsidR="00263489" w:rsidRPr="00D95F2D" w:rsidRDefault="00263489" w:rsidP="00263489">
      <w:pPr>
        <w:jc w:val="center"/>
        <w:rPr>
          <w:rFonts w:ascii="Times New Roman" w:hAnsi="Times New Roman"/>
          <w:sz w:val="24"/>
        </w:rPr>
      </w:pPr>
      <w:r w:rsidRPr="00D95F2D">
        <w:rPr>
          <w:rFonts w:ascii="Times New Roman" w:hAnsi="Times New Roman"/>
          <w:sz w:val="24"/>
        </w:rPr>
        <w:t>Lampiran 7</w:t>
      </w:r>
    </w:p>
    <w:p w14:paraId="37FEAAFB" w14:textId="77777777" w:rsidR="00263489" w:rsidRPr="00D95F2D" w:rsidRDefault="00263489" w:rsidP="00263489">
      <w:pPr>
        <w:jc w:val="center"/>
        <w:rPr>
          <w:rFonts w:ascii="Times New Roman" w:hAnsi="Times New Roman"/>
          <w:sz w:val="24"/>
        </w:rPr>
      </w:pPr>
      <w:proofErr w:type="spellStart"/>
      <w:r w:rsidRPr="00D95F2D">
        <w:rPr>
          <w:rFonts w:ascii="Times New Roman" w:hAnsi="Times New Roman"/>
          <w:sz w:val="24"/>
        </w:rPr>
        <w:t>Perhitungan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penghindaran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pajak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perusahaan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sektor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barang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konsumen</w:t>
      </w:r>
      <w:proofErr w:type="spellEnd"/>
      <w:r w:rsidRPr="00D95F2D">
        <w:rPr>
          <w:rFonts w:ascii="Times New Roman" w:hAnsi="Times New Roman"/>
          <w:sz w:val="24"/>
        </w:rPr>
        <w:t xml:space="preserve"> primer yang </w:t>
      </w:r>
      <w:proofErr w:type="spellStart"/>
      <w:r w:rsidRPr="00D95F2D">
        <w:rPr>
          <w:rFonts w:ascii="Times New Roman" w:hAnsi="Times New Roman"/>
          <w:sz w:val="24"/>
        </w:rPr>
        <w:t>terdaftar</w:t>
      </w:r>
      <w:proofErr w:type="spellEnd"/>
      <w:r w:rsidRPr="00D95F2D">
        <w:rPr>
          <w:rFonts w:ascii="Times New Roman" w:hAnsi="Times New Roman"/>
          <w:sz w:val="24"/>
        </w:rPr>
        <w:t xml:space="preserve"> di BEI </w:t>
      </w:r>
      <w:proofErr w:type="spellStart"/>
      <w:r w:rsidRPr="00D95F2D">
        <w:rPr>
          <w:rFonts w:ascii="Times New Roman" w:hAnsi="Times New Roman"/>
          <w:sz w:val="24"/>
        </w:rPr>
        <w:t>tahun</w:t>
      </w:r>
      <w:proofErr w:type="spellEnd"/>
      <w:r w:rsidRPr="00D95F2D">
        <w:rPr>
          <w:rFonts w:ascii="Times New Roman" w:hAnsi="Times New Roman"/>
          <w:sz w:val="24"/>
        </w:rPr>
        <w:t xml:space="preserve"> 2017-2021</w:t>
      </w:r>
    </w:p>
    <w:tbl>
      <w:tblPr>
        <w:tblStyle w:val="TableGrid"/>
        <w:tblpPr w:leftFromText="180" w:rightFromText="180" w:vertAnchor="text" w:horzAnchor="margin" w:tblpXSpec="center" w:tblpY="327"/>
        <w:tblW w:w="0" w:type="auto"/>
        <w:tblLook w:val="04A0" w:firstRow="1" w:lastRow="0" w:firstColumn="1" w:lastColumn="0" w:noHBand="0" w:noVBand="1"/>
      </w:tblPr>
      <w:tblGrid>
        <w:gridCol w:w="704"/>
        <w:gridCol w:w="1712"/>
        <w:gridCol w:w="1134"/>
        <w:gridCol w:w="992"/>
        <w:gridCol w:w="993"/>
        <w:gridCol w:w="992"/>
        <w:gridCol w:w="992"/>
      </w:tblGrid>
      <w:tr w:rsidR="00263489" w:rsidRPr="00ED1985" w14:paraId="73E81DC0" w14:textId="77777777" w:rsidTr="00020667">
        <w:trPr>
          <w:trHeight w:val="411"/>
        </w:trPr>
        <w:tc>
          <w:tcPr>
            <w:tcW w:w="704" w:type="dxa"/>
          </w:tcPr>
          <w:p w14:paraId="3FF2245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1712" w:type="dxa"/>
          </w:tcPr>
          <w:p w14:paraId="47691C0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Kode Perusahaan</w:t>
            </w:r>
          </w:p>
        </w:tc>
        <w:tc>
          <w:tcPr>
            <w:tcW w:w="1134" w:type="dxa"/>
          </w:tcPr>
          <w:p w14:paraId="266462F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92" w:type="dxa"/>
          </w:tcPr>
          <w:p w14:paraId="7435DA0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93" w:type="dxa"/>
          </w:tcPr>
          <w:p w14:paraId="50FA03C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92" w:type="dxa"/>
          </w:tcPr>
          <w:p w14:paraId="226FBCD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92" w:type="dxa"/>
          </w:tcPr>
          <w:p w14:paraId="33AC4BE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</w:tr>
      <w:tr w:rsidR="00263489" w:rsidRPr="00ED1985" w14:paraId="600A6544" w14:textId="77777777" w:rsidTr="00020667">
        <w:tc>
          <w:tcPr>
            <w:tcW w:w="704" w:type="dxa"/>
          </w:tcPr>
          <w:p w14:paraId="2ACA4A3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712" w:type="dxa"/>
            <w:vAlign w:val="center"/>
          </w:tcPr>
          <w:p w14:paraId="2D8EA076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AALI</w:t>
            </w:r>
          </w:p>
        </w:tc>
        <w:tc>
          <w:tcPr>
            <w:tcW w:w="1134" w:type="dxa"/>
          </w:tcPr>
          <w:p w14:paraId="53AE9F5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6</w:t>
            </w:r>
          </w:p>
        </w:tc>
        <w:tc>
          <w:tcPr>
            <w:tcW w:w="992" w:type="dxa"/>
          </w:tcPr>
          <w:p w14:paraId="6D23A99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20</w:t>
            </w:r>
          </w:p>
        </w:tc>
        <w:tc>
          <w:tcPr>
            <w:tcW w:w="993" w:type="dxa"/>
          </w:tcPr>
          <w:p w14:paraId="0C2DEFA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7</w:t>
            </w:r>
          </w:p>
        </w:tc>
        <w:tc>
          <w:tcPr>
            <w:tcW w:w="992" w:type="dxa"/>
          </w:tcPr>
          <w:p w14:paraId="594FC5C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95</w:t>
            </w:r>
          </w:p>
        </w:tc>
        <w:tc>
          <w:tcPr>
            <w:tcW w:w="992" w:type="dxa"/>
          </w:tcPr>
          <w:p w14:paraId="6463B45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91</w:t>
            </w:r>
          </w:p>
        </w:tc>
      </w:tr>
      <w:tr w:rsidR="00263489" w:rsidRPr="00ED1985" w14:paraId="05D926A9" w14:textId="77777777" w:rsidTr="00020667">
        <w:tc>
          <w:tcPr>
            <w:tcW w:w="704" w:type="dxa"/>
          </w:tcPr>
          <w:p w14:paraId="09DBBE9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712" w:type="dxa"/>
            <w:vAlign w:val="center"/>
          </w:tcPr>
          <w:p w14:paraId="4E2C6FDD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ADES</w:t>
            </w:r>
          </w:p>
        </w:tc>
        <w:tc>
          <w:tcPr>
            <w:tcW w:w="1134" w:type="dxa"/>
          </w:tcPr>
          <w:p w14:paraId="19CC618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2</w:t>
            </w:r>
          </w:p>
        </w:tc>
        <w:tc>
          <w:tcPr>
            <w:tcW w:w="992" w:type="dxa"/>
          </w:tcPr>
          <w:p w14:paraId="50C655A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47</w:t>
            </w:r>
          </w:p>
        </w:tc>
        <w:tc>
          <w:tcPr>
            <w:tcW w:w="993" w:type="dxa"/>
          </w:tcPr>
          <w:p w14:paraId="63CFD64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7</w:t>
            </w:r>
          </w:p>
        </w:tc>
        <w:tc>
          <w:tcPr>
            <w:tcW w:w="992" w:type="dxa"/>
          </w:tcPr>
          <w:p w14:paraId="375D5FD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4</w:t>
            </w:r>
          </w:p>
        </w:tc>
        <w:tc>
          <w:tcPr>
            <w:tcW w:w="992" w:type="dxa"/>
          </w:tcPr>
          <w:p w14:paraId="14330F2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4</w:t>
            </w:r>
          </w:p>
        </w:tc>
      </w:tr>
      <w:tr w:rsidR="00263489" w:rsidRPr="00ED1985" w14:paraId="55815D8C" w14:textId="77777777" w:rsidTr="00020667">
        <w:tc>
          <w:tcPr>
            <w:tcW w:w="704" w:type="dxa"/>
          </w:tcPr>
          <w:p w14:paraId="76ACCC8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712" w:type="dxa"/>
            <w:vAlign w:val="center"/>
          </w:tcPr>
          <w:p w14:paraId="5E302F0A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AMRT</w:t>
            </w:r>
          </w:p>
        </w:tc>
        <w:tc>
          <w:tcPr>
            <w:tcW w:w="1134" w:type="dxa"/>
          </w:tcPr>
          <w:p w14:paraId="7989692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42</w:t>
            </w:r>
          </w:p>
        </w:tc>
        <w:tc>
          <w:tcPr>
            <w:tcW w:w="992" w:type="dxa"/>
          </w:tcPr>
          <w:p w14:paraId="2794B55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3</w:t>
            </w:r>
          </w:p>
        </w:tc>
        <w:tc>
          <w:tcPr>
            <w:tcW w:w="993" w:type="dxa"/>
          </w:tcPr>
          <w:p w14:paraId="0EFCD9D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5</w:t>
            </w:r>
          </w:p>
        </w:tc>
        <w:tc>
          <w:tcPr>
            <w:tcW w:w="992" w:type="dxa"/>
          </w:tcPr>
          <w:p w14:paraId="153DD8C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4</w:t>
            </w:r>
          </w:p>
        </w:tc>
        <w:tc>
          <w:tcPr>
            <w:tcW w:w="992" w:type="dxa"/>
          </w:tcPr>
          <w:p w14:paraId="00B25C0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3</w:t>
            </w:r>
          </w:p>
        </w:tc>
      </w:tr>
      <w:tr w:rsidR="00263489" w:rsidRPr="00ED1985" w14:paraId="05F6C98F" w14:textId="77777777" w:rsidTr="00020667">
        <w:tc>
          <w:tcPr>
            <w:tcW w:w="704" w:type="dxa"/>
          </w:tcPr>
          <w:p w14:paraId="5EEE980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1712" w:type="dxa"/>
            <w:vAlign w:val="center"/>
          </w:tcPr>
          <w:p w14:paraId="024A42FF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BUDI</w:t>
            </w:r>
          </w:p>
        </w:tc>
        <w:tc>
          <w:tcPr>
            <w:tcW w:w="1134" w:type="dxa"/>
          </w:tcPr>
          <w:p w14:paraId="75F8E1F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48</w:t>
            </w:r>
          </w:p>
        </w:tc>
        <w:tc>
          <w:tcPr>
            <w:tcW w:w="992" w:type="dxa"/>
          </w:tcPr>
          <w:p w14:paraId="6800A1F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8</w:t>
            </w:r>
          </w:p>
        </w:tc>
        <w:tc>
          <w:tcPr>
            <w:tcW w:w="993" w:type="dxa"/>
          </w:tcPr>
          <w:p w14:paraId="7B5228D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1</w:t>
            </w:r>
          </w:p>
        </w:tc>
        <w:tc>
          <w:tcPr>
            <w:tcW w:w="992" w:type="dxa"/>
          </w:tcPr>
          <w:p w14:paraId="19F4BA9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19</w:t>
            </w:r>
          </w:p>
        </w:tc>
        <w:tc>
          <w:tcPr>
            <w:tcW w:w="992" w:type="dxa"/>
          </w:tcPr>
          <w:p w14:paraId="5CA6CC4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3</w:t>
            </w:r>
          </w:p>
        </w:tc>
      </w:tr>
      <w:tr w:rsidR="00263489" w:rsidRPr="00ED1985" w14:paraId="4642B8A1" w14:textId="77777777" w:rsidTr="00020667">
        <w:tc>
          <w:tcPr>
            <w:tcW w:w="704" w:type="dxa"/>
          </w:tcPr>
          <w:p w14:paraId="679F34A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1712" w:type="dxa"/>
            <w:vAlign w:val="center"/>
          </w:tcPr>
          <w:p w14:paraId="61B41CB2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CAMP</w:t>
            </w:r>
          </w:p>
        </w:tc>
        <w:tc>
          <w:tcPr>
            <w:tcW w:w="1134" w:type="dxa"/>
          </w:tcPr>
          <w:p w14:paraId="55BDC8A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6</w:t>
            </w:r>
          </w:p>
        </w:tc>
        <w:tc>
          <w:tcPr>
            <w:tcW w:w="992" w:type="dxa"/>
          </w:tcPr>
          <w:p w14:paraId="6CC8AA4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5</w:t>
            </w:r>
          </w:p>
        </w:tc>
        <w:tc>
          <w:tcPr>
            <w:tcW w:w="993" w:type="dxa"/>
          </w:tcPr>
          <w:p w14:paraId="693860C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7</w:t>
            </w:r>
          </w:p>
        </w:tc>
        <w:tc>
          <w:tcPr>
            <w:tcW w:w="992" w:type="dxa"/>
          </w:tcPr>
          <w:p w14:paraId="32E63C3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0</w:t>
            </w:r>
          </w:p>
        </w:tc>
        <w:tc>
          <w:tcPr>
            <w:tcW w:w="992" w:type="dxa"/>
          </w:tcPr>
          <w:p w14:paraId="45A0D61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8</w:t>
            </w:r>
          </w:p>
        </w:tc>
      </w:tr>
      <w:tr w:rsidR="00263489" w:rsidRPr="00ED1985" w14:paraId="7C591736" w14:textId="77777777" w:rsidTr="00020667">
        <w:tc>
          <w:tcPr>
            <w:tcW w:w="704" w:type="dxa"/>
          </w:tcPr>
          <w:p w14:paraId="08B1C4C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1712" w:type="dxa"/>
            <w:vAlign w:val="center"/>
          </w:tcPr>
          <w:p w14:paraId="26D66999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CEKA</w:t>
            </w:r>
          </w:p>
        </w:tc>
        <w:tc>
          <w:tcPr>
            <w:tcW w:w="1134" w:type="dxa"/>
          </w:tcPr>
          <w:p w14:paraId="0A9DD69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3</w:t>
            </w:r>
          </w:p>
        </w:tc>
        <w:tc>
          <w:tcPr>
            <w:tcW w:w="992" w:type="dxa"/>
          </w:tcPr>
          <w:p w14:paraId="643F428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3</w:t>
            </w:r>
          </w:p>
        </w:tc>
        <w:tc>
          <w:tcPr>
            <w:tcW w:w="993" w:type="dxa"/>
          </w:tcPr>
          <w:p w14:paraId="69E88B7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9</w:t>
            </w:r>
          </w:p>
        </w:tc>
        <w:tc>
          <w:tcPr>
            <w:tcW w:w="992" w:type="dxa"/>
          </w:tcPr>
          <w:p w14:paraId="193C0EB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8</w:t>
            </w:r>
          </w:p>
        </w:tc>
        <w:tc>
          <w:tcPr>
            <w:tcW w:w="992" w:type="dxa"/>
          </w:tcPr>
          <w:p w14:paraId="300CF67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5</w:t>
            </w:r>
          </w:p>
        </w:tc>
      </w:tr>
      <w:tr w:rsidR="00263489" w:rsidRPr="00ED1985" w14:paraId="6335BA62" w14:textId="77777777" w:rsidTr="00020667">
        <w:tc>
          <w:tcPr>
            <w:tcW w:w="704" w:type="dxa"/>
          </w:tcPr>
          <w:p w14:paraId="00DC71D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1712" w:type="dxa"/>
            <w:vAlign w:val="center"/>
          </w:tcPr>
          <w:p w14:paraId="240855CB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CLEO</w:t>
            </w:r>
          </w:p>
        </w:tc>
        <w:tc>
          <w:tcPr>
            <w:tcW w:w="1134" w:type="dxa"/>
          </w:tcPr>
          <w:p w14:paraId="6ED01CE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6</w:t>
            </w:r>
          </w:p>
        </w:tc>
        <w:tc>
          <w:tcPr>
            <w:tcW w:w="992" w:type="dxa"/>
          </w:tcPr>
          <w:p w14:paraId="40F2565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2</w:t>
            </w:r>
          </w:p>
        </w:tc>
        <w:tc>
          <w:tcPr>
            <w:tcW w:w="993" w:type="dxa"/>
          </w:tcPr>
          <w:p w14:paraId="2BE7770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6</w:t>
            </w:r>
          </w:p>
        </w:tc>
        <w:tc>
          <w:tcPr>
            <w:tcW w:w="992" w:type="dxa"/>
          </w:tcPr>
          <w:p w14:paraId="69CD906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4</w:t>
            </w:r>
          </w:p>
        </w:tc>
        <w:tc>
          <w:tcPr>
            <w:tcW w:w="992" w:type="dxa"/>
          </w:tcPr>
          <w:p w14:paraId="0E29588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5</w:t>
            </w:r>
          </w:p>
        </w:tc>
      </w:tr>
      <w:tr w:rsidR="00263489" w:rsidRPr="00ED1985" w14:paraId="7EF13F25" w14:textId="77777777" w:rsidTr="00020667">
        <w:tc>
          <w:tcPr>
            <w:tcW w:w="704" w:type="dxa"/>
          </w:tcPr>
          <w:p w14:paraId="1F3C3A2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  <w:tc>
          <w:tcPr>
            <w:tcW w:w="1712" w:type="dxa"/>
            <w:vAlign w:val="center"/>
          </w:tcPr>
          <w:p w14:paraId="64901AB2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DLTA</w:t>
            </w:r>
          </w:p>
        </w:tc>
        <w:tc>
          <w:tcPr>
            <w:tcW w:w="1134" w:type="dxa"/>
          </w:tcPr>
          <w:p w14:paraId="075D1CC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6</w:t>
            </w:r>
          </w:p>
        </w:tc>
        <w:tc>
          <w:tcPr>
            <w:tcW w:w="992" w:type="dxa"/>
          </w:tcPr>
          <w:p w14:paraId="1A257FF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7</w:t>
            </w:r>
          </w:p>
        </w:tc>
        <w:tc>
          <w:tcPr>
            <w:tcW w:w="993" w:type="dxa"/>
          </w:tcPr>
          <w:p w14:paraId="2BAA1A3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6</w:t>
            </w:r>
          </w:p>
        </w:tc>
        <w:tc>
          <w:tcPr>
            <w:tcW w:w="992" w:type="dxa"/>
          </w:tcPr>
          <w:p w14:paraId="37BD804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90</w:t>
            </w:r>
          </w:p>
        </w:tc>
        <w:tc>
          <w:tcPr>
            <w:tcW w:w="992" w:type="dxa"/>
          </w:tcPr>
          <w:p w14:paraId="7BEE459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8</w:t>
            </w:r>
          </w:p>
        </w:tc>
      </w:tr>
      <w:tr w:rsidR="00263489" w:rsidRPr="00ED1985" w14:paraId="6A613E68" w14:textId="77777777" w:rsidTr="00020667">
        <w:tc>
          <w:tcPr>
            <w:tcW w:w="704" w:type="dxa"/>
          </w:tcPr>
          <w:p w14:paraId="081067C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1712" w:type="dxa"/>
            <w:vAlign w:val="center"/>
          </w:tcPr>
          <w:p w14:paraId="78690D95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DSNG</w:t>
            </w:r>
          </w:p>
        </w:tc>
        <w:tc>
          <w:tcPr>
            <w:tcW w:w="1134" w:type="dxa"/>
          </w:tcPr>
          <w:p w14:paraId="713B0F5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0</w:t>
            </w:r>
          </w:p>
        </w:tc>
        <w:tc>
          <w:tcPr>
            <w:tcW w:w="992" w:type="dxa"/>
          </w:tcPr>
          <w:p w14:paraId="01C8E43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21</w:t>
            </w:r>
          </w:p>
        </w:tc>
        <w:tc>
          <w:tcPr>
            <w:tcW w:w="993" w:type="dxa"/>
          </w:tcPr>
          <w:p w14:paraId="12E7B07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7.01</w:t>
            </w:r>
          </w:p>
        </w:tc>
        <w:tc>
          <w:tcPr>
            <w:tcW w:w="992" w:type="dxa"/>
          </w:tcPr>
          <w:p w14:paraId="5D6A0F6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4</w:t>
            </w:r>
          </w:p>
        </w:tc>
        <w:tc>
          <w:tcPr>
            <w:tcW w:w="992" w:type="dxa"/>
          </w:tcPr>
          <w:p w14:paraId="48DD3C5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4</w:t>
            </w:r>
          </w:p>
        </w:tc>
      </w:tr>
      <w:tr w:rsidR="00263489" w:rsidRPr="00ED1985" w14:paraId="4D3051A7" w14:textId="77777777" w:rsidTr="00020667">
        <w:tc>
          <w:tcPr>
            <w:tcW w:w="704" w:type="dxa"/>
          </w:tcPr>
          <w:p w14:paraId="2FA4035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1712" w:type="dxa"/>
            <w:vAlign w:val="center"/>
          </w:tcPr>
          <w:p w14:paraId="4220AEC4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GGRM</w:t>
            </w:r>
          </w:p>
        </w:tc>
        <w:tc>
          <w:tcPr>
            <w:tcW w:w="1134" w:type="dxa"/>
          </w:tcPr>
          <w:p w14:paraId="7ADD7BB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2" w:type="dxa"/>
          </w:tcPr>
          <w:p w14:paraId="1DDF94D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2</w:t>
            </w:r>
          </w:p>
        </w:tc>
        <w:tc>
          <w:tcPr>
            <w:tcW w:w="993" w:type="dxa"/>
          </w:tcPr>
          <w:p w14:paraId="255CC31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0</w:t>
            </w:r>
          </w:p>
        </w:tc>
        <w:tc>
          <w:tcPr>
            <w:tcW w:w="992" w:type="dxa"/>
          </w:tcPr>
          <w:p w14:paraId="72B5D0F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5</w:t>
            </w:r>
          </w:p>
        </w:tc>
        <w:tc>
          <w:tcPr>
            <w:tcW w:w="992" w:type="dxa"/>
          </w:tcPr>
          <w:p w14:paraId="441DFAE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2</w:t>
            </w:r>
          </w:p>
        </w:tc>
      </w:tr>
      <w:tr w:rsidR="00263489" w:rsidRPr="00ED1985" w14:paraId="2F8A3B42" w14:textId="77777777" w:rsidTr="00020667">
        <w:tc>
          <w:tcPr>
            <w:tcW w:w="704" w:type="dxa"/>
          </w:tcPr>
          <w:p w14:paraId="51B961A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1</w:t>
            </w:r>
          </w:p>
        </w:tc>
        <w:tc>
          <w:tcPr>
            <w:tcW w:w="1712" w:type="dxa"/>
            <w:vAlign w:val="center"/>
          </w:tcPr>
          <w:p w14:paraId="4FE4831C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HOKI</w:t>
            </w:r>
          </w:p>
        </w:tc>
        <w:tc>
          <w:tcPr>
            <w:tcW w:w="1134" w:type="dxa"/>
          </w:tcPr>
          <w:p w14:paraId="0C86A68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3</w:t>
            </w:r>
          </w:p>
        </w:tc>
        <w:tc>
          <w:tcPr>
            <w:tcW w:w="992" w:type="dxa"/>
          </w:tcPr>
          <w:p w14:paraId="24AF95A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3</w:t>
            </w:r>
          </w:p>
        </w:tc>
        <w:tc>
          <w:tcPr>
            <w:tcW w:w="993" w:type="dxa"/>
          </w:tcPr>
          <w:p w14:paraId="7F0E321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7</w:t>
            </w:r>
          </w:p>
        </w:tc>
        <w:tc>
          <w:tcPr>
            <w:tcW w:w="992" w:type="dxa"/>
          </w:tcPr>
          <w:p w14:paraId="5EA47C3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97</w:t>
            </w:r>
          </w:p>
        </w:tc>
        <w:tc>
          <w:tcPr>
            <w:tcW w:w="992" w:type="dxa"/>
          </w:tcPr>
          <w:p w14:paraId="673D239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45</w:t>
            </w:r>
          </w:p>
        </w:tc>
      </w:tr>
      <w:tr w:rsidR="00263489" w:rsidRPr="00ED1985" w14:paraId="207978B8" w14:textId="77777777" w:rsidTr="00020667">
        <w:tc>
          <w:tcPr>
            <w:tcW w:w="704" w:type="dxa"/>
          </w:tcPr>
          <w:p w14:paraId="651014B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2</w:t>
            </w:r>
          </w:p>
        </w:tc>
        <w:tc>
          <w:tcPr>
            <w:tcW w:w="1712" w:type="dxa"/>
            <w:vAlign w:val="center"/>
          </w:tcPr>
          <w:p w14:paraId="34F6893E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ICBP</w:t>
            </w:r>
          </w:p>
        </w:tc>
        <w:tc>
          <w:tcPr>
            <w:tcW w:w="1134" w:type="dxa"/>
          </w:tcPr>
          <w:p w14:paraId="70FBD92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88</w:t>
            </w:r>
          </w:p>
        </w:tc>
        <w:tc>
          <w:tcPr>
            <w:tcW w:w="992" w:type="dxa"/>
          </w:tcPr>
          <w:p w14:paraId="08C7826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4</w:t>
            </w:r>
          </w:p>
        </w:tc>
        <w:tc>
          <w:tcPr>
            <w:tcW w:w="993" w:type="dxa"/>
          </w:tcPr>
          <w:p w14:paraId="68E217A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8</w:t>
            </w:r>
          </w:p>
        </w:tc>
        <w:tc>
          <w:tcPr>
            <w:tcW w:w="992" w:type="dxa"/>
          </w:tcPr>
          <w:p w14:paraId="44B2865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3</w:t>
            </w:r>
          </w:p>
        </w:tc>
        <w:tc>
          <w:tcPr>
            <w:tcW w:w="992" w:type="dxa"/>
          </w:tcPr>
          <w:p w14:paraId="0FD95AB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5</w:t>
            </w:r>
          </w:p>
        </w:tc>
      </w:tr>
      <w:tr w:rsidR="00263489" w:rsidRPr="00ED1985" w14:paraId="09096C68" w14:textId="77777777" w:rsidTr="00020667">
        <w:tc>
          <w:tcPr>
            <w:tcW w:w="704" w:type="dxa"/>
          </w:tcPr>
          <w:p w14:paraId="6F18EFB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3</w:t>
            </w:r>
          </w:p>
        </w:tc>
        <w:tc>
          <w:tcPr>
            <w:tcW w:w="1712" w:type="dxa"/>
            <w:vAlign w:val="center"/>
          </w:tcPr>
          <w:p w14:paraId="2AB0A375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INDF</w:t>
            </w:r>
          </w:p>
        </w:tc>
        <w:tc>
          <w:tcPr>
            <w:tcW w:w="1134" w:type="dxa"/>
          </w:tcPr>
          <w:p w14:paraId="557B9C0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11</w:t>
            </w:r>
          </w:p>
        </w:tc>
        <w:tc>
          <w:tcPr>
            <w:tcW w:w="992" w:type="dxa"/>
          </w:tcPr>
          <w:p w14:paraId="021E11F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14</w:t>
            </w:r>
          </w:p>
        </w:tc>
        <w:tc>
          <w:tcPr>
            <w:tcW w:w="993" w:type="dxa"/>
          </w:tcPr>
          <w:p w14:paraId="56A4CF0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0</w:t>
            </w:r>
          </w:p>
        </w:tc>
        <w:tc>
          <w:tcPr>
            <w:tcW w:w="992" w:type="dxa"/>
          </w:tcPr>
          <w:p w14:paraId="0BA741A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1</w:t>
            </w:r>
          </w:p>
        </w:tc>
        <w:tc>
          <w:tcPr>
            <w:tcW w:w="992" w:type="dxa"/>
          </w:tcPr>
          <w:p w14:paraId="2A8D47D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1</w:t>
            </w:r>
          </w:p>
        </w:tc>
      </w:tr>
      <w:tr w:rsidR="00263489" w:rsidRPr="00ED1985" w14:paraId="1CC0A449" w14:textId="77777777" w:rsidTr="00020667">
        <w:tc>
          <w:tcPr>
            <w:tcW w:w="704" w:type="dxa"/>
          </w:tcPr>
          <w:p w14:paraId="499083D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4</w:t>
            </w:r>
          </w:p>
        </w:tc>
        <w:tc>
          <w:tcPr>
            <w:tcW w:w="1712" w:type="dxa"/>
            <w:vAlign w:val="center"/>
          </w:tcPr>
          <w:p w14:paraId="481E691B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JPFA</w:t>
            </w:r>
          </w:p>
        </w:tc>
        <w:tc>
          <w:tcPr>
            <w:tcW w:w="1134" w:type="dxa"/>
          </w:tcPr>
          <w:p w14:paraId="51B30BC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96</w:t>
            </w:r>
          </w:p>
        </w:tc>
        <w:tc>
          <w:tcPr>
            <w:tcW w:w="992" w:type="dxa"/>
          </w:tcPr>
          <w:p w14:paraId="5CD7720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2</w:t>
            </w:r>
          </w:p>
        </w:tc>
        <w:tc>
          <w:tcPr>
            <w:tcW w:w="993" w:type="dxa"/>
          </w:tcPr>
          <w:p w14:paraId="503EAB9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15</w:t>
            </w:r>
          </w:p>
        </w:tc>
        <w:tc>
          <w:tcPr>
            <w:tcW w:w="992" w:type="dxa"/>
          </w:tcPr>
          <w:p w14:paraId="0F48D3E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0</w:t>
            </w:r>
          </w:p>
        </w:tc>
        <w:tc>
          <w:tcPr>
            <w:tcW w:w="992" w:type="dxa"/>
          </w:tcPr>
          <w:p w14:paraId="77F568C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5</w:t>
            </w:r>
          </w:p>
        </w:tc>
      </w:tr>
      <w:tr w:rsidR="00263489" w:rsidRPr="00ED1985" w14:paraId="07F1178F" w14:textId="77777777" w:rsidTr="00020667">
        <w:tc>
          <w:tcPr>
            <w:tcW w:w="704" w:type="dxa"/>
          </w:tcPr>
          <w:p w14:paraId="256B34D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  <w:tc>
          <w:tcPr>
            <w:tcW w:w="1712" w:type="dxa"/>
            <w:vAlign w:val="center"/>
          </w:tcPr>
          <w:p w14:paraId="1CD748BE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KINO</w:t>
            </w:r>
          </w:p>
        </w:tc>
        <w:tc>
          <w:tcPr>
            <w:tcW w:w="1134" w:type="dxa"/>
          </w:tcPr>
          <w:p w14:paraId="0A0E67A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96</w:t>
            </w:r>
          </w:p>
        </w:tc>
        <w:tc>
          <w:tcPr>
            <w:tcW w:w="992" w:type="dxa"/>
          </w:tcPr>
          <w:p w14:paraId="65AC631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5</w:t>
            </w:r>
          </w:p>
        </w:tc>
        <w:tc>
          <w:tcPr>
            <w:tcW w:w="993" w:type="dxa"/>
          </w:tcPr>
          <w:p w14:paraId="2161496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4</w:t>
            </w:r>
          </w:p>
        </w:tc>
        <w:tc>
          <w:tcPr>
            <w:tcW w:w="992" w:type="dxa"/>
          </w:tcPr>
          <w:p w14:paraId="2C49160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32</w:t>
            </w:r>
          </w:p>
        </w:tc>
        <w:tc>
          <w:tcPr>
            <w:tcW w:w="992" w:type="dxa"/>
          </w:tcPr>
          <w:p w14:paraId="0ADE29A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3</w:t>
            </w:r>
          </w:p>
        </w:tc>
      </w:tr>
      <w:tr w:rsidR="00263489" w:rsidRPr="00ED1985" w14:paraId="1EF2E191" w14:textId="77777777" w:rsidTr="00020667">
        <w:tc>
          <w:tcPr>
            <w:tcW w:w="704" w:type="dxa"/>
          </w:tcPr>
          <w:p w14:paraId="4721704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6</w:t>
            </w:r>
          </w:p>
        </w:tc>
        <w:tc>
          <w:tcPr>
            <w:tcW w:w="1712" w:type="dxa"/>
            <w:vAlign w:val="center"/>
          </w:tcPr>
          <w:p w14:paraId="68DD8838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LSIP</w:t>
            </w:r>
          </w:p>
        </w:tc>
        <w:tc>
          <w:tcPr>
            <w:tcW w:w="1134" w:type="dxa"/>
          </w:tcPr>
          <w:p w14:paraId="15BFB52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4</w:t>
            </w:r>
          </w:p>
        </w:tc>
        <w:tc>
          <w:tcPr>
            <w:tcW w:w="992" w:type="dxa"/>
          </w:tcPr>
          <w:p w14:paraId="769610E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19</w:t>
            </w:r>
          </w:p>
        </w:tc>
        <w:tc>
          <w:tcPr>
            <w:tcW w:w="993" w:type="dxa"/>
          </w:tcPr>
          <w:p w14:paraId="761274E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0</w:t>
            </w:r>
          </w:p>
        </w:tc>
        <w:tc>
          <w:tcPr>
            <w:tcW w:w="992" w:type="dxa"/>
          </w:tcPr>
          <w:p w14:paraId="3D1BDB2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44</w:t>
            </w:r>
          </w:p>
        </w:tc>
        <w:tc>
          <w:tcPr>
            <w:tcW w:w="992" w:type="dxa"/>
          </w:tcPr>
          <w:p w14:paraId="70B305D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8</w:t>
            </w:r>
          </w:p>
        </w:tc>
      </w:tr>
      <w:tr w:rsidR="00263489" w:rsidRPr="00ED1985" w14:paraId="7A8B4313" w14:textId="77777777" w:rsidTr="00020667">
        <w:tc>
          <w:tcPr>
            <w:tcW w:w="704" w:type="dxa"/>
          </w:tcPr>
          <w:p w14:paraId="66C44BD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  <w:tc>
          <w:tcPr>
            <w:tcW w:w="1712" w:type="dxa"/>
            <w:vAlign w:val="center"/>
          </w:tcPr>
          <w:p w14:paraId="139D9075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MIDI</w:t>
            </w:r>
          </w:p>
        </w:tc>
        <w:tc>
          <w:tcPr>
            <w:tcW w:w="1134" w:type="dxa"/>
          </w:tcPr>
          <w:p w14:paraId="1EBB91D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38</w:t>
            </w:r>
          </w:p>
        </w:tc>
        <w:tc>
          <w:tcPr>
            <w:tcW w:w="992" w:type="dxa"/>
          </w:tcPr>
          <w:p w14:paraId="1CD623C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7</w:t>
            </w:r>
          </w:p>
        </w:tc>
        <w:tc>
          <w:tcPr>
            <w:tcW w:w="993" w:type="dxa"/>
          </w:tcPr>
          <w:p w14:paraId="5E27076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8</w:t>
            </w:r>
          </w:p>
        </w:tc>
        <w:tc>
          <w:tcPr>
            <w:tcW w:w="992" w:type="dxa"/>
          </w:tcPr>
          <w:p w14:paraId="1A547F5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1</w:t>
            </w:r>
          </w:p>
        </w:tc>
        <w:tc>
          <w:tcPr>
            <w:tcW w:w="992" w:type="dxa"/>
          </w:tcPr>
          <w:p w14:paraId="36A5326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2</w:t>
            </w:r>
          </w:p>
        </w:tc>
      </w:tr>
      <w:tr w:rsidR="00263489" w:rsidRPr="00ED1985" w14:paraId="05FBD14A" w14:textId="77777777" w:rsidTr="00020667">
        <w:tc>
          <w:tcPr>
            <w:tcW w:w="704" w:type="dxa"/>
          </w:tcPr>
          <w:p w14:paraId="4B992FC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8</w:t>
            </w:r>
          </w:p>
        </w:tc>
        <w:tc>
          <w:tcPr>
            <w:tcW w:w="1712" w:type="dxa"/>
            <w:vAlign w:val="center"/>
          </w:tcPr>
          <w:p w14:paraId="4ECBCE12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MLBI</w:t>
            </w:r>
          </w:p>
        </w:tc>
        <w:tc>
          <w:tcPr>
            <w:tcW w:w="1134" w:type="dxa"/>
          </w:tcPr>
          <w:p w14:paraId="7BAD796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7</w:t>
            </w:r>
          </w:p>
        </w:tc>
        <w:tc>
          <w:tcPr>
            <w:tcW w:w="992" w:type="dxa"/>
          </w:tcPr>
          <w:p w14:paraId="49166D3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0</w:t>
            </w:r>
          </w:p>
        </w:tc>
        <w:tc>
          <w:tcPr>
            <w:tcW w:w="993" w:type="dxa"/>
          </w:tcPr>
          <w:p w14:paraId="7C68648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4</w:t>
            </w:r>
          </w:p>
        </w:tc>
        <w:tc>
          <w:tcPr>
            <w:tcW w:w="992" w:type="dxa"/>
          </w:tcPr>
          <w:p w14:paraId="4BE5FD9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43</w:t>
            </w:r>
          </w:p>
        </w:tc>
        <w:tc>
          <w:tcPr>
            <w:tcW w:w="992" w:type="dxa"/>
          </w:tcPr>
          <w:p w14:paraId="513F571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9</w:t>
            </w:r>
          </w:p>
        </w:tc>
      </w:tr>
      <w:tr w:rsidR="00263489" w:rsidRPr="00ED1985" w14:paraId="77E5649C" w14:textId="77777777" w:rsidTr="00020667">
        <w:tc>
          <w:tcPr>
            <w:tcW w:w="704" w:type="dxa"/>
          </w:tcPr>
          <w:p w14:paraId="2898BA8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19</w:t>
            </w:r>
          </w:p>
        </w:tc>
        <w:tc>
          <w:tcPr>
            <w:tcW w:w="1712" w:type="dxa"/>
            <w:vAlign w:val="center"/>
          </w:tcPr>
          <w:p w14:paraId="0637D0AA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MYOR</w:t>
            </w:r>
          </w:p>
        </w:tc>
        <w:tc>
          <w:tcPr>
            <w:tcW w:w="1134" w:type="dxa"/>
          </w:tcPr>
          <w:p w14:paraId="264CCF85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9</w:t>
            </w:r>
          </w:p>
        </w:tc>
        <w:tc>
          <w:tcPr>
            <w:tcW w:w="992" w:type="dxa"/>
          </w:tcPr>
          <w:p w14:paraId="6BC1D8E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2</w:t>
            </w:r>
          </w:p>
        </w:tc>
        <w:tc>
          <w:tcPr>
            <w:tcW w:w="993" w:type="dxa"/>
          </w:tcPr>
          <w:p w14:paraId="06AB5A4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1</w:t>
            </w:r>
          </w:p>
        </w:tc>
        <w:tc>
          <w:tcPr>
            <w:tcW w:w="992" w:type="dxa"/>
          </w:tcPr>
          <w:p w14:paraId="76B43F5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8</w:t>
            </w:r>
          </w:p>
        </w:tc>
        <w:tc>
          <w:tcPr>
            <w:tcW w:w="992" w:type="dxa"/>
          </w:tcPr>
          <w:p w14:paraId="7BEE169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7</w:t>
            </w:r>
          </w:p>
        </w:tc>
      </w:tr>
      <w:tr w:rsidR="00263489" w:rsidRPr="00ED1985" w14:paraId="25C63A26" w14:textId="77777777" w:rsidTr="00020667">
        <w:tc>
          <w:tcPr>
            <w:tcW w:w="704" w:type="dxa"/>
          </w:tcPr>
          <w:p w14:paraId="3651B91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lastRenderedPageBreak/>
              <w:t>20</w:t>
            </w:r>
          </w:p>
        </w:tc>
        <w:tc>
          <w:tcPr>
            <w:tcW w:w="1712" w:type="dxa"/>
            <w:vAlign w:val="center"/>
          </w:tcPr>
          <w:p w14:paraId="7835BFE0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RANC</w:t>
            </w:r>
          </w:p>
        </w:tc>
        <w:tc>
          <w:tcPr>
            <w:tcW w:w="1134" w:type="dxa"/>
          </w:tcPr>
          <w:p w14:paraId="410EFA7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3</w:t>
            </w:r>
          </w:p>
        </w:tc>
        <w:tc>
          <w:tcPr>
            <w:tcW w:w="992" w:type="dxa"/>
          </w:tcPr>
          <w:p w14:paraId="76ACB95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6</w:t>
            </w:r>
          </w:p>
        </w:tc>
        <w:tc>
          <w:tcPr>
            <w:tcW w:w="993" w:type="dxa"/>
          </w:tcPr>
          <w:p w14:paraId="5B50462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0</w:t>
            </w:r>
          </w:p>
        </w:tc>
        <w:tc>
          <w:tcPr>
            <w:tcW w:w="992" w:type="dxa"/>
          </w:tcPr>
          <w:p w14:paraId="31A1367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48</w:t>
            </w:r>
          </w:p>
        </w:tc>
        <w:tc>
          <w:tcPr>
            <w:tcW w:w="992" w:type="dxa"/>
          </w:tcPr>
          <w:p w14:paraId="10B25DD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80</w:t>
            </w:r>
          </w:p>
        </w:tc>
      </w:tr>
      <w:tr w:rsidR="00263489" w:rsidRPr="00ED1985" w14:paraId="1408CF00" w14:textId="77777777" w:rsidTr="00020667">
        <w:tc>
          <w:tcPr>
            <w:tcW w:w="704" w:type="dxa"/>
          </w:tcPr>
          <w:p w14:paraId="40B19D1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1</w:t>
            </w:r>
          </w:p>
        </w:tc>
        <w:tc>
          <w:tcPr>
            <w:tcW w:w="1712" w:type="dxa"/>
            <w:vAlign w:val="center"/>
          </w:tcPr>
          <w:p w14:paraId="78E57584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ROTI</w:t>
            </w:r>
          </w:p>
        </w:tc>
        <w:tc>
          <w:tcPr>
            <w:tcW w:w="1134" w:type="dxa"/>
          </w:tcPr>
          <w:p w14:paraId="15DA3F3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8</w:t>
            </w:r>
          </w:p>
        </w:tc>
        <w:tc>
          <w:tcPr>
            <w:tcW w:w="992" w:type="dxa"/>
          </w:tcPr>
          <w:p w14:paraId="70B7068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69</w:t>
            </w:r>
          </w:p>
        </w:tc>
        <w:tc>
          <w:tcPr>
            <w:tcW w:w="993" w:type="dxa"/>
          </w:tcPr>
          <w:p w14:paraId="3883419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7</w:t>
            </w:r>
          </w:p>
        </w:tc>
        <w:tc>
          <w:tcPr>
            <w:tcW w:w="992" w:type="dxa"/>
          </w:tcPr>
          <w:p w14:paraId="1E77125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1</w:t>
            </w:r>
          </w:p>
        </w:tc>
        <w:tc>
          <w:tcPr>
            <w:tcW w:w="992" w:type="dxa"/>
          </w:tcPr>
          <w:p w14:paraId="59079C6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1</w:t>
            </w:r>
          </w:p>
        </w:tc>
      </w:tr>
      <w:tr w:rsidR="00263489" w:rsidRPr="00ED1985" w14:paraId="02FA71AD" w14:textId="77777777" w:rsidTr="00020667">
        <w:tc>
          <w:tcPr>
            <w:tcW w:w="704" w:type="dxa"/>
          </w:tcPr>
          <w:p w14:paraId="30F9FED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2</w:t>
            </w:r>
          </w:p>
        </w:tc>
        <w:tc>
          <w:tcPr>
            <w:tcW w:w="1712" w:type="dxa"/>
            <w:vAlign w:val="center"/>
          </w:tcPr>
          <w:p w14:paraId="01B1DDF7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DPC</w:t>
            </w:r>
          </w:p>
        </w:tc>
        <w:tc>
          <w:tcPr>
            <w:tcW w:w="1134" w:type="dxa"/>
          </w:tcPr>
          <w:p w14:paraId="1F9D032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32</w:t>
            </w:r>
          </w:p>
        </w:tc>
        <w:tc>
          <w:tcPr>
            <w:tcW w:w="992" w:type="dxa"/>
          </w:tcPr>
          <w:p w14:paraId="658DDDE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09</w:t>
            </w:r>
          </w:p>
        </w:tc>
        <w:tc>
          <w:tcPr>
            <w:tcW w:w="993" w:type="dxa"/>
          </w:tcPr>
          <w:p w14:paraId="0E86103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7.15</w:t>
            </w:r>
          </w:p>
        </w:tc>
        <w:tc>
          <w:tcPr>
            <w:tcW w:w="992" w:type="dxa"/>
          </w:tcPr>
          <w:p w14:paraId="482954D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94</w:t>
            </w:r>
          </w:p>
        </w:tc>
        <w:tc>
          <w:tcPr>
            <w:tcW w:w="992" w:type="dxa"/>
          </w:tcPr>
          <w:p w14:paraId="74A898C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4</w:t>
            </w:r>
          </w:p>
        </w:tc>
      </w:tr>
      <w:tr w:rsidR="00263489" w:rsidRPr="00ED1985" w14:paraId="2B9FD22F" w14:textId="77777777" w:rsidTr="00020667">
        <w:tc>
          <w:tcPr>
            <w:tcW w:w="704" w:type="dxa"/>
          </w:tcPr>
          <w:p w14:paraId="5CE7A9BA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3</w:t>
            </w:r>
          </w:p>
        </w:tc>
        <w:tc>
          <w:tcPr>
            <w:tcW w:w="1712" w:type="dxa"/>
            <w:vAlign w:val="center"/>
          </w:tcPr>
          <w:p w14:paraId="3E672109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KLT</w:t>
            </w:r>
          </w:p>
        </w:tc>
        <w:tc>
          <w:tcPr>
            <w:tcW w:w="1134" w:type="dxa"/>
          </w:tcPr>
          <w:p w14:paraId="156B264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1</w:t>
            </w:r>
          </w:p>
        </w:tc>
        <w:tc>
          <w:tcPr>
            <w:tcW w:w="992" w:type="dxa"/>
          </w:tcPr>
          <w:p w14:paraId="4AA8E4C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4</w:t>
            </w:r>
          </w:p>
        </w:tc>
        <w:tc>
          <w:tcPr>
            <w:tcW w:w="993" w:type="dxa"/>
          </w:tcPr>
          <w:p w14:paraId="4C5DCF2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5</w:t>
            </w:r>
          </w:p>
        </w:tc>
        <w:tc>
          <w:tcPr>
            <w:tcW w:w="992" w:type="dxa"/>
          </w:tcPr>
          <w:p w14:paraId="45E2019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12</w:t>
            </w:r>
          </w:p>
        </w:tc>
        <w:tc>
          <w:tcPr>
            <w:tcW w:w="992" w:type="dxa"/>
          </w:tcPr>
          <w:p w14:paraId="0A63A43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67</w:t>
            </w:r>
          </w:p>
        </w:tc>
      </w:tr>
      <w:tr w:rsidR="00263489" w:rsidRPr="00ED1985" w14:paraId="7D88EC42" w14:textId="77777777" w:rsidTr="00020667">
        <w:tc>
          <w:tcPr>
            <w:tcW w:w="704" w:type="dxa"/>
          </w:tcPr>
          <w:p w14:paraId="2D4F26BF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4</w:t>
            </w:r>
          </w:p>
        </w:tc>
        <w:tc>
          <w:tcPr>
            <w:tcW w:w="1712" w:type="dxa"/>
            <w:vAlign w:val="center"/>
          </w:tcPr>
          <w:p w14:paraId="508E46C7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MAR</w:t>
            </w:r>
          </w:p>
        </w:tc>
        <w:tc>
          <w:tcPr>
            <w:tcW w:w="1134" w:type="dxa"/>
          </w:tcPr>
          <w:p w14:paraId="7D3E0E8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3</w:t>
            </w:r>
          </w:p>
        </w:tc>
        <w:tc>
          <w:tcPr>
            <w:tcW w:w="992" w:type="dxa"/>
          </w:tcPr>
          <w:p w14:paraId="50BFD01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6.04</w:t>
            </w:r>
          </w:p>
        </w:tc>
        <w:tc>
          <w:tcPr>
            <w:tcW w:w="993" w:type="dxa"/>
          </w:tcPr>
          <w:p w14:paraId="699E0E9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9</w:t>
            </w:r>
          </w:p>
        </w:tc>
        <w:tc>
          <w:tcPr>
            <w:tcW w:w="992" w:type="dxa"/>
          </w:tcPr>
          <w:p w14:paraId="6FA29EB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29</w:t>
            </w:r>
          </w:p>
        </w:tc>
        <w:tc>
          <w:tcPr>
            <w:tcW w:w="992" w:type="dxa"/>
          </w:tcPr>
          <w:p w14:paraId="4CAF562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25</w:t>
            </w:r>
          </w:p>
        </w:tc>
      </w:tr>
      <w:tr w:rsidR="00263489" w:rsidRPr="00ED1985" w14:paraId="583883F0" w14:textId="77777777" w:rsidTr="00020667">
        <w:tc>
          <w:tcPr>
            <w:tcW w:w="704" w:type="dxa"/>
          </w:tcPr>
          <w:p w14:paraId="08DC94D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5</w:t>
            </w:r>
          </w:p>
        </w:tc>
        <w:tc>
          <w:tcPr>
            <w:tcW w:w="1712" w:type="dxa"/>
            <w:vAlign w:val="center"/>
          </w:tcPr>
          <w:p w14:paraId="1147C9EA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SMS</w:t>
            </w:r>
          </w:p>
        </w:tc>
        <w:tc>
          <w:tcPr>
            <w:tcW w:w="1134" w:type="dxa"/>
          </w:tcPr>
          <w:p w14:paraId="0A19D18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1</w:t>
            </w:r>
          </w:p>
        </w:tc>
        <w:tc>
          <w:tcPr>
            <w:tcW w:w="992" w:type="dxa"/>
          </w:tcPr>
          <w:p w14:paraId="1B86FDE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5</w:t>
            </w:r>
          </w:p>
        </w:tc>
        <w:tc>
          <w:tcPr>
            <w:tcW w:w="993" w:type="dxa"/>
          </w:tcPr>
          <w:p w14:paraId="24C68D8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3</w:t>
            </w:r>
          </w:p>
        </w:tc>
        <w:tc>
          <w:tcPr>
            <w:tcW w:w="992" w:type="dxa"/>
          </w:tcPr>
          <w:p w14:paraId="703090B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9</w:t>
            </w:r>
          </w:p>
        </w:tc>
        <w:tc>
          <w:tcPr>
            <w:tcW w:w="992" w:type="dxa"/>
          </w:tcPr>
          <w:p w14:paraId="122CB56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4</w:t>
            </w:r>
          </w:p>
        </w:tc>
      </w:tr>
      <w:tr w:rsidR="00263489" w:rsidRPr="00ED1985" w14:paraId="4E34AF9B" w14:textId="77777777" w:rsidTr="00020667">
        <w:tc>
          <w:tcPr>
            <w:tcW w:w="704" w:type="dxa"/>
          </w:tcPr>
          <w:p w14:paraId="0B2A85A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6</w:t>
            </w:r>
          </w:p>
        </w:tc>
        <w:tc>
          <w:tcPr>
            <w:tcW w:w="1712" w:type="dxa"/>
            <w:vAlign w:val="center"/>
          </w:tcPr>
          <w:p w14:paraId="79551321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STTP</w:t>
            </w:r>
          </w:p>
        </w:tc>
        <w:tc>
          <w:tcPr>
            <w:tcW w:w="1134" w:type="dxa"/>
          </w:tcPr>
          <w:p w14:paraId="4FCBC82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5</w:t>
            </w:r>
          </w:p>
        </w:tc>
        <w:tc>
          <w:tcPr>
            <w:tcW w:w="992" w:type="dxa"/>
          </w:tcPr>
          <w:p w14:paraId="57CB7BD4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62</w:t>
            </w:r>
          </w:p>
        </w:tc>
        <w:tc>
          <w:tcPr>
            <w:tcW w:w="993" w:type="dxa"/>
          </w:tcPr>
          <w:p w14:paraId="345A5C2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3</w:t>
            </w:r>
          </w:p>
        </w:tc>
        <w:tc>
          <w:tcPr>
            <w:tcW w:w="992" w:type="dxa"/>
          </w:tcPr>
          <w:p w14:paraId="098EA38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1</w:t>
            </w:r>
          </w:p>
        </w:tc>
        <w:tc>
          <w:tcPr>
            <w:tcW w:w="992" w:type="dxa"/>
          </w:tcPr>
          <w:p w14:paraId="40245DF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3</w:t>
            </w:r>
          </w:p>
        </w:tc>
      </w:tr>
      <w:tr w:rsidR="00263489" w:rsidRPr="00ED1985" w14:paraId="505360CE" w14:textId="77777777" w:rsidTr="00020667">
        <w:tc>
          <w:tcPr>
            <w:tcW w:w="704" w:type="dxa"/>
          </w:tcPr>
          <w:p w14:paraId="5641AAF8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7</w:t>
            </w:r>
          </w:p>
        </w:tc>
        <w:tc>
          <w:tcPr>
            <w:tcW w:w="1712" w:type="dxa"/>
            <w:vAlign w:val="center"/>
          </w:tcPr>
          <w:p w14:paraId="3048C7E2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TBLA</w:t>
            </w:r>
          </w:p>
        </w:tc>
        <w:tc>
          <w:tcPr>
            <w:tcW w:w="1134" w:type="dxa"/>
          </w:tcPr>
          <w:p w14:paraId="7328F02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3</w:t>
            </w:r>
          </w:p>
        </w:tc>
        <w:tc>
          <w:tcPr>
            <w:tcW w:w="992" w:type="dxa"/>
          </w:tcPr>
          <w:p w14:paraId="049129B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3</w:t>
            </w:r>
          </w:p>
        </w:tc>
        <w:tc>
          <w:tcPr>
            <w:tcW w:w="993" w:type="dxa"/>
          </w:tcPr>
          <w:p w14:paraId="4FF8F69D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99</w:t>
            </w:r>
          </w:p>
        </w:tc>
        <w:tc>
          <w:tcPr>
            <w:tcW w:w="992" w:type="dxa"/>
          </w:tcPr>
          <w:p w14:paraId="1D19CF4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4</w:t>
            </w:r>
          </w:p>
        </w:tc>
        <w:tc>
          <w:tcPr>
            <w:tcW w:w="992" w:type="dxa"/>
          </w:tcPr>
          <w:p w14:paraId="0231ECBB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4.79</w:t>
            </w:r>
          </w:p>
        </w:tc>
      </w:tr>
      <w:tr w:rsidR="00263489" w:rsidRPr="00ED1985" w14:paraId="5430C879" w14:textId="77777777" w:rsidTr="00020667">
        <w:tc>
          <w:tcPr>
            <w:tcW w:w="704" w:type="dxa"/>
          </w:tcPr>
          <w:p w14:paraId="29B5926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8</w:t>
            </w:r>
          </w:p>
        </w:tc>
        <w:tc>
          <w:tcPr>
            <w:tcW w:w="1712" w:type="dxa"/>
            <w:vAlign w:val="center"/>
          </w:tcPr>
          <w:p w14:paraId="35BD9863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TGKA</w:t>
            </w:r>
          </w:p>
        </w:tc>
        <w:tc>
          <w:tcPr>
            <w:tcW w:w="1134" w:type="dxa"/>
          </w:tcPr>
          <w:p w14:paraId="458BDF30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2</w:t>
            </w:r>
          </w:p>
        </w:tc>
        <w:tc>
          <w:tcPr>
            <w:tcW w:w="992" w:type="dxa"/>
          </w:tcPr>
          <w:p w14:paraId="21FE0A62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37</w:t>
            </w:r>
          </w:p>
        </w:tc>
        <w:tc>
          <w:tcPr>
            <w:tcW w:w="993" w:type="dxa"/>
          </w:tcPr>
          <w:p w14:paraId="29E1123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0</w:t>
            </w:r>
          </w:p>
        </w:tc>
        <w:tc>
          <w:tcPr>
            <w:tcW w:w="992" w:type="dxa"/>
          </w:tcPr>
          <w:p w14:paraId="3A83AB4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09</w:t>
            </w:r>
          </w:p>
        </w:tc>
        <w:tc>
          <w:tcPr>
            <w:tcW w:w="992" w:type="dxa"/>
          </w:tcPr>
          <w:p w14:paraId="684FB071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48</w:t>
            </w:r>
          </w:p>
        </w:tc>
      </w:tr>
      <w:tr w:rsidR="00263489" w:rsidRPr="00ED1985" w14:paraId="73D464AB" w14:textId="77777777" w:rsidTr="00020667">
        <w:tc>
          <w:tcPr>
            <w:tcW w:w="704" w:type="dxa"/>
          </w:tcPr>
          <w:p w14:paraId="6E87B999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29</w:t>
            </w:r>
          </w:p>
        </w:tc>
        <w:tc>
          <w:tcPr>
            <w:tcW w:w="1712" w:type="dxa"/>
            <w:vAlign w:val="center"/>
          </w:tcPr>
          <w:p w14:paraId="67E81525" w14:textId="77777777" w:rsidR="00263489" w:rsidRPr="00ED1985" w:rsidRDefault="00263489" w:rsidP="00020667">
            <w:pPr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UNVR</w:t>
            </w:r>
          </w:p>
        </w:tc>
        <w:tc>
          <w:tcPr>
            <w:tcW w:w="1134" w:type="dxa"/>
          </w:tcPr>
          <w:p w14:paraId="4D80224E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5</w:t>
            </w:r>
          </w:p>
        </w:tc>
        <w:tc>
          <w:tcPr>
            <w:tcW w:w="992" w:type="dxa"/>
          </w:tcPr>
          <w:p w14:paraId="47B0D976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6</w:t>
            </w:r>
          </w:p>
        </w:tc>
        <w:tc>
          <w:tcPr>
            <w:tcW w:w="993" w:type="dxa"/>
          </w:tcPr>
          <w:p w14:paraId="66935683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75</w:t>
            </w:r>
          </w:p>
        </w:tc>
        <w:tc>
          <w:tcPr>
            <w:tcW w:w="992" w:type="dxa"/>
          </w:tcPr>
          <w:p w14:paraId="3D6AC6D7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21</w:t>
            </w:r>
          </w:p>
        </w:tc>
        <w:tc>
          <w:tcPr>
            <w:tcW w:w="992" w:type="dxa"/>
          </w:tcPr>
          <w:p w14:paraId="445B0B7C" w14:textId="77777777" w:rsidR="00263489" w:rsidRPr="00ED1985" w:rsidRDefault="00263489" w:rsidP="00020667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D1985">
              <w:rPr>
                <w:rFonts w:ascii="Times New Roman" w:hAnsi="Times New Roman"/>
                <w:sz w:val="24"/>
                <w:szCs w:val="24"/>
              </w:rPr>
              <w:t>5.51</w:t>
            </w:r>
          </w:p>
        </w:tc>
      </w:tr>
    </w:tbl>
    <w:p w14:paraId="3626DF0B" w14:textId="77777777" w:rsidR="00263489" w:rsidRDefault="00263489" w:rsidP="00263489">
      <w:pPr>
        <w:rPr>
          <w:rFonts w:ascii="Arial" w:hAnsi="Arial" w:cs="Arial"/>
          <w:b/>
          <w:bCs/>
          <w:color w:val="010205"/>
          <w:vertAlign w:val="superscript"/>
        </w:rPr>
      </w:pPr>
    </w:p>
    <w:p w14:paraId="0C478AA2" w14:textId="77777777" w:rsidR="00263489" w:rsidRDefault="00263489" w:rsidP="00263489"/>
    <w:p w14:paraId="2F9E0FF7" w14:textId="77777777" w:rsidR="00263489" w:rsidRDefault="00263489" w:rsidP="00263489"/>
    <w:p w14:paraId="5DD74986" w14:textId="77777777" w:rsidR="00263489" w:rsidRDefault="00263489" w:rsidP="00263489"/>
    <w:p w14:paraId="272C8EDF" w14:textId="77777777" w:rsidR="00263489" w:rsidRDefault="00263489" w:rsidP="00263489"/>
    <w:p w14:paraId="7371B7C8" w14:textId="77777777" w:rsidR="00263489" w:rsidRDefault="00263489" w:rsidP="00263489"/>
    <w:p w14:paraId="6CA46B64" w14:textId="77777777" w:rsidR="00263489" w:rsidRDefault="00263489" w:rsidP="00263489"/>
    <w:p w14:paraId="7AB8BF5B" w14:textId="77777777" w:rsidR="00263489" w:rsidRDefault="00263489" w:rsidP="00263489"/>
    <w:p w14:paraId="1C91F2C8" w14:textId="77777777" w:rsidR="00263489" w:rsidRDefault="00263489" w:rsidP="00263489"/>
    <w:p w14:paraId="261BABB7" w14:textId="77777777" w:rsidR="00263489" w:rsidRDefault="00263489" w:rsidP="00263489"/>
    <w:p w14:paraId="0E9742C8" w14:textId="77777777" w:rsidR="00263489" w:rsidRDefault="00263489" w:rsidP="00263489"/>
    <w:p w14:paraId="5BE9A814" w14:textId="77777777" w:rsidR="00263489" w:rsidRDefault="00263489" w:rsidP="00263489"/>
    <w:p w14:paraId="2DE1F4AA" w14:textId="77777777" w:rsidR="00263489" w:rsidRDefault="00263489" w:rsidP="00263489"/>
    <w:p w14:paraId="5073D8BA" w14:textId="77777777" w:rsidR="00263489" w:rsidRDefault="00263489" w:rsidP="00263489"/>
    <w:p w14:paraId="074E2F8A" w14:textId="77777777" w:rsidR="00263489" w:rsidRDefault="00263489" w:rsidP="00263489"/>
    <w:p w14:paraId="5D827E0C" w14:textId="77777777" w:rsidR="00263489" w:rsidRDefault="00263489" w:rsidP="00263489"/>
    <w:p w14:paraId="722A860C" w14:textId="77777777" w:rsidR="00263489" w:rsidRDefault="00263489" w:rsidP="00263489"/>
    <w:p w14:paraId="64656594" w14:textId="77777777" w:rsidR="00263489" w:rsidRDefault="00263489" w:rsidP="00263489"/>
    <w:p w14:paraId="20F6DC46" w14:textId="77777777" w:rsidR="00263489" w:rsidRDefault="00263489" w:rsidP="00263489"/>
    <w:p w14:paraId="396D266C" w14:textId="77777777" w:rsidR="00263489" w:rsidRDefault="00263489" w:rsidP="00263489">
      <w:pPr>
        <w:spacing w:after="0" w:line="360" w:lineRule="auto"/>
        <w:jc w:val="both"/>
      </w:pPr>
    </w:p>
    <w:p w14:paraId="2B67D188" w14:textId="77777777" w:rsidR="00263489" w:rsidRPr="00E877D4" w:rsidRDefault="00263489" w:rsidP="00263489">
      <w:pPr>
        <w:spacing w:after="0" w:line="360" w:lineRule="auto"/>
        <w:jc w:val="both"/>
        <w:rPr>
          <w:rFonts w:ascii="Times New Roman" w:hAnsi="Times New Roman"/>
          <w:sz w:val="24"/>
        </w:rPr>
      </w:pPr>
    </w:p>
    <w:p w14:paraId="48DE0F25" w14:textId="77777777" w:rsidR="00263489" w:rsidRPr="00D95F2D" w:rsidRDefault="00263489" w:rsidP="00263489">
      <w:pPr>
        <w:jc w:val="center"/>
        <w:rPr>
          <w:rFonts w:ascii="Times New Roman" w:hAnsi="Times New Roman"/>
          <w:sz w:val="24"/>
        </w:rPr>
      </w:pPr>
      <w:r w:rsidRPr="00D95F2D">
        <w:rPr>
          <w:rFonts w:ascii="Times New Roman" w:hAnsi="Times New Roman"/>
          <w:sz w:val="24"/>
        </w:rPr>
        <w:t xml:space="preserve">Lampiran </w:t>
      </w:r>
      <w:r>
        <w:rPr>
          <w:rFonts w:ascii="Times New Roman" w:hAnsi="Times New Roman"/>
          <w:sz w:val="24"/>
        </w:rPr>
        <w:t>8</w:t>
      </w:r>
    </w:p>
    <w:p w14:paraId="09F7D5E3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  <w:proofErr w:type="spellStart"/>
      <w:r w:rsidRPr="00D95F2D">
        <w:rPr>
          <w:rFonts w:ascii="Times New Roman" w:hAnsi="Times New Roman"/>
          <w:sz w:val="24"/>
        </w:rPr>
        <w:t>Perhitungan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um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ur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variabel</w:t>
      </w:r>
      <w:proofErr w:type="spellEnd"/>
      <w:r>
        <w:rPr>
          <w:rFonts w:ascii="Times New Roman" w:hAnsi="Times New Roman"/>
          <w:sz w:val="24"/>
        </w:rPr>
        <w:t xml:space="preserve"> pada</w:t>
      </w:r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perusahaan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sektor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barang</w:t>
      </w:r>
      <w:proofErr w:type="spellEnd"/>
      <w:r w:rsidRPr="00D95F2D">
        <w:rPr>
          <w:rFonts w:ascii="Times New Roman" w:hAnsi="Times New Roman"/>
          <w:sz w:val="24"/>
        </w:rPr>
        <w:t xml:space="preserve"> </w:t>
      </w:r>
      <w:proofErr w:type="spellStart"/>
      <w:r w:rsidRPr="00D95F2D">
        <w:rPr>
          <w:rFonts w:ascii="Times New Roman" w:hAnsi="Times New Roman"/>
          <w:sz w:val="24"/>
        </w:rPr>
        <w:t>konsumen</w:t>
      </w:r>
      <w:proofErr w:type="spellEnd"/>
      <w:r w:rsidRPr="00D95F2D">
        <w:rPr>
          <w:rFonts w:ascii="Times New Roman" w:hAnsi="Times New Roman"/>
          <w:sz w:val="24"/>
        </w:rPr>
        <w:t xml:space="preserve"> primer yang </w:t>
      </w:r>
      <w:proofErr w:type="spellStart"/>
      <w:r w:rsidRPr="00D95F2D">
        <w:rPr>
          <w:rFonts w:ascii="Times New Roman" w:hAnsi="Times New Roman"/>
          <w:sz w:val="24"/>
        </w:rPr>
        <w:t>terdaftar</w:t>
      </w:r>
      <w:proofErr w:type="spellEnd"/>
      <w:r w:rsidRPr="00D95F2D">
        <w:rPr>
          <w:rFonts w:ascii="Times New Roman" w:hAnsi="Times New Roman"/>
          <w:sz w:val="24"/>
        </w:rPr>
        <w:t xml:space="preserve"> di BEI </w:t>
      </w:r>
      <w:proofErr w:type="spellStart"/>
      <w:r w:rsidRPr="00D95F2D">
        <w:rPr>
          <w:rFonts w:ascii="Times New Roman" w:hAnsi="Times New Roman"/>
          <w:sz w:val="24"/>
        </w:rPr>
        <w:t>tahun</w:t>
      </w:r>
      <w:proofErr w:type="spellEnd"/>
      <w:r w:rsidRPr="00D95F2D">
        <w:rPr>
          <w:rFonts w:ascii="Times New Roman" w:hAnsi="Times New Roman"/>
          <w:sz w:val="24"/>
        </w:rPr>
        <w:t xml:space="preserve"> 2017-2021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679"/>
        <w:gridCol w:w="744"/>
        <w:gridCol w:w="2109"/>
        <w:gridCol w:w="2202"/>
        <w:gridCol w:w="1193"/>
      </w:tblGrid>
      <w:tr w:rsidR="00263489" w:rsidRPr="00441A61" w14:paraId="56CBB2A7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03D517F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bookmarkStart w:id="1" w:name="RANGE!B1:F147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Nama Perusahaan</w:t>
            </w:r>
            <w:bookmarkEnd w:id="1"/>
          </w:p>
        </w:tc>
        <w:tc>
          <w:tcPr>
            <w:tcW w:w="512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210548E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258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62CAAE8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enghindaran</w:t>
            </w:r>
            <w:proofErr w:type="spellEnd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ajak</w:t>
            </w:r>
            <w:proofErr w:type="spellEnd"/>
          </w:p>
        </w:tc>
        <w:tc>
          <w:tcPr>
            <w:tcW w:w="965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14:paraId="1495EDA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Jumlah</w:t>
            </w:r>
            <w:proofErr w:type="spellEnd"/>
          </w:p>
        </w:tc>
      </w:tr>
      <w:tr w:rsidR="00263489" w:rsidRPr="00441A61" w14:paraId="3C7A2D7F" w14:textId="77777777" w:rsidTr="00020667">
        <w:trPr>
          <w:trHeight w:val="570"/>
        </w:trPr>
        <w:tc>
          <w:tcPr>
            <w:tcW w:w="935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91A25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0D85C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bottom"/>
            <w:hideMark/>
          </w:tcPr>
          <w:p w14:paraId="2ED1D02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 xml:space="preserve">Kas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yg</w:t>
            </w:r>
            <w:proofErr w:type="spellEnd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dibayarkan</w:t>
            </w:r>
            <w:proofErr w:type="spellEnd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untk</w:t>
            </w:r>
            <w:proofErr w:type="spellEnd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beban</w:t>
            </w:r>
            <w:proofErr w:type="spellEnd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ajak</w:t>
            </w:r>
            <w:proofErr w:type="spellEnd"/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22C20B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Laba</w:t>
            </w:r>
            <w:proofErr w:type="spellEnd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sebelum</w:t>
            </w:r>
            <w:proofErr w:type="spellEnd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ajak</w:t>
            </w:r>
            <w:proofErr w:type="spellEnd"/>
          </w:p>
        </w:tc>
        <w:tc>
          <w:tcPr>
            <w:tcW w:w="965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EF180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263489" w:rsidRPr="00441A61" w14:paraId="6EAB9A9C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0304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84CF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E46C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933.42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EE5A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2.938.50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C7CC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17652344</w:t>
            </w:r>
          </w:p>
        </w:tc>
      </w:tr>
      <w:tr w:rsidR="00263489" w:rsidRPr="00441A61" w14:paraId="53F0C694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5734F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840A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4F45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1.090.792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FD91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2.207.080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76B6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494224043</w:t>
            </w:r>
          </w:p>
        </w:tc>
      </w:tr>
      <w:tr w:rsidR="00263489" w:rsidRPr="00441A61" w14:paraId="678C9D0E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FF0C6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AE5A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9915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233.349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95D4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660.860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BEF6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53098992</w:t>
            </w:r>
          </w:p>
        </w:tc>
      </w:tr>
      <w:tr w:rsidR="00263489" w:rsidRPr="00441A61" w14:paraId="4C5E1E18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72235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280B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1E57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560.29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C19F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.462.63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CBA2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83070964</w:t>
            </w:r>
          </w:p>
        </w:tc>
      </w:tr>
      <w:tr w:rsidR="00263489" w:rsidRPr="00441A61" w14:paraId="5E4F7E49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B553D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E1FC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5990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39.28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CF19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2.913.16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E243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13485658</w:t>
            </w:r>
          </w:p>
        </w:tc>
      </w:tr>
      <w:tr w:rsidR="00263489" w:rsidRPr="00441A61" w14:paraId="6A07CCF0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C948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ADES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BE3D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0FAF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6.344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978C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51.09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A4A7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24160877</w:t>
            </w:r>
          </w:p>
        </w:tc>
      </w:tr>
      <w:tr w:rsidR="00263489" w:rsidRPr="00441A61" w14:paraId="63748220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4DF56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B78D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7611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6.11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5785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70.060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7780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87253782</w:t>
            </w:r>
          </w:p>
        </w:tc>
      </w:tr>
      <w:tr w:rsidR="00263489" w:rsidRPr="00441A61" w14:paraId="1C40CA73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B100E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BB03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4578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5.885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F4B5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10.17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AD66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4417448</w:t>
            </w:r>
          </w:p>
        </w:tc>
      </w:tr>
      <w:tr w:rsidR="00263489" w:rsidRPr="00441A61" w14:paraId="4A035075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A34FC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77EE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B104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9.09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B158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67.91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6CC2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13703631</w:t>
            </w:r>
          </w:p>
        </w:tc>
      </w:tr>
      <w:tr w:rsidR="00263489" w:rsidRPr="00441A61" w14:paraId="5F3C33C1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32733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BEA1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042C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57.864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FB97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337.828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BFCC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71282428</w:t>
            </w:r>
          </w:p>
        </w:tc>
      </w:tr>
      <w:tr w:rsidR="00263489" w:rsidRPr="00441A61" w14:paraId="2BAD34B8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A636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AMRT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5578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B33A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95.38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9594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318.873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2907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612729833</w:t>
            </w:r>
          </w:p>
        </w:tc>
      </w:tr>
      <w:tr w:rsidR="00263489" w:rsidRPr="00441A61" w14:paraId="7A82AFC4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CC4A9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75CB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D106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90.10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C231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831.131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B7FC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8728083</w:t>
            </w:r>
          </w:p>
        </w:tc>
      </w:tr>
      <w:tr w:rsidR="00263489" w:rsidRPr="00441A61" w14:paraId="612F97F3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9DD94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65CC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2172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240.817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F5AC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.141.137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A912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1032505</w:t>
            </w:r>
          </w:p>
        </w:tc>
      </w:tr>
      <w:tr w:rsidR="00263489" w:rsidRPr="00441A61" w14:paraId="0395B509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E53F1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2FC5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7C0D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253.622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CEDA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.352.466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56CA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87525601</w:t>
            </w:r>
          </w:p>
        </w:tc>
      </w:tr>
      <w:tr w:rsidR="00263489" w:rsidRPr="00441A61" w14:paraId="6D449B60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4ECB8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1ADF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AB21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451.97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0124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2.423.250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8E3B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86513979</w:t>
            </w:r>
          </w:p>
        </w:tc>
      </w:tr>
      <w:tr w:rsidR="00263489" w:rsidRPr="00441A61" w14:paraId="232B46DC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99F0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75BD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BF24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5.36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B0C4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61.016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1C76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87894978</w:t>
            </w:r>
          </w:p>
        </w:tc>
      </w:tr>
      <w:tr w:rsidR="00263489" w:rsidRPr="00441A61" w14:paraId="7B18C335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4A1F3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D65A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10F6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5.799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9DA6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71.781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CB3C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59412658</w:t>
            </w:r>
          </w:p>
        </w:tc>
      </w:tr>
      <w:tr w:rsidR="00263489" w:rsidRPr="00441A61" w14:paraId="6128A7A8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05CF2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7D6A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3220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5.448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C7DD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83.90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5910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84112985</w:t>
            </w:r>
          </w:p>
        </w:tc>
      </w:tr>
      <w:tr w:rsidR="00263489" w:rsidRPr="00441A61" w14:paraId="10D6F71A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B4BF2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552C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60EB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4.55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E40B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69.31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590F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65731764</w:t>
            </w:r>
          </w:p>
        </w:tc>
      </w:tr>
      <w:tr w:rsidR="00263489" w:rsidRPr="00441A61" w14:paraId="22C96B37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D249B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367F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96C0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2.875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2A3A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13.96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C5C2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12973281</w:t>
            </w:r>
          </w:p>
        </w:tc>
      </w:tr>
      <w:tr w:rsidR="00263489" w:rsidRPr="00441A61" w14:paraId="770C0B1F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2E57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8C5F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F6B1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107.835.867.598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D6EA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58.384.115.52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B208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,847006958</w:t>
            </w:r>
          </w:p>
        </w:tc>
      </w:tr>
      <w:tr w:rsidR="00263489" w:rsidRPr="00441A61" w14:paraId="49461B9D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139EE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4848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DCD4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1.600.130.11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8A4C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84.038.783.563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783C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7025735</w:t>
            </w:r>
          </w:p>
        </w:tc>
      </w:tr>
      <w:tr w:rsidR="00263489" w:rsidRPr="00441A61" w14:paraId="7B4DD562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9E3F1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6FBC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67B8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1.429.110.362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EC42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99.535.473.13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74C7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5291189</w:t>
            </w:r>
          </w:p>
        </w:tc>
      </w:tr>
      <w:tr w:rsidR="00263489" w:rsidRPr="00441A61" w14:paraId="66A5EA55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00147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E5A2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6195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6.969.073.278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6B96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56.816.360.398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48BD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98665264</w:t>
            </w:r>
          </w:p>
        </w:tc>
      </w:tr>
      <w:tr w:rsidR="00263489" w:rsidRPr="00441A61" w14:paraId="5F76B209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1BAB4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77C7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DE23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8.284.484.13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CA98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26.156.941.830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1884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44934427</w:t>
            </w:r>
          </w:p>
        </w:tc>
      </w:tr>
      <w:tr w:rsidR="00263489" w:rsidRPr="00441A61" w14:paraId="4333BA6D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8E8B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4D8C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DF0E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48.635.458.38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FFC9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43.195.939.366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97CC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3964272</w:t>
            </w:r>
          </w:p>
        </w:tc>
      </w:tr>
      <w:tr w:rsidR="00263489" w:rsidRPr="00441A61" w14:paraId="663B90DE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83B7E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3A7C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895B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3.897.283.93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3B90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23.394.812.35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E8A4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1262454</w:t>
            </w:r>
          </w:p>
        </w:tc>
      </w:tr>
      <w:tr w:rsidR="00263489" w:rsidRPr="00441A61" w14:paraId="7A57E686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31952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3C05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7059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51.024.771.845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EB4A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85.132.249.69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5E82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78951248</w:t>
            </w:r>
          </w:p>
        </w:tc>
      </w:tr>
      <w:tr w:rsidR="00263489" w:rsidRPr="00441A61" w14:paraId="20C49906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33920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5C70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0F8A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68.470.778.12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0502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32.864.791.126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08D9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94036629</w:t>
            </w:r>
          </w:p>
        </w:tc>
      </w:tr>
      <w:tr w:rsidR="00263489" w:rsidRPr="00441A61" w14:paraId="3BA7FDA4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2F336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2CC8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E45E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67.126.869.331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C21A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36.334.817.214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3FE1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84032925</w:t>
            </w:r>
          </w:p>
        </w:tc>
      </w:tr>
      <w:tr w:rsidR="00263489" w:rsidRPr="00441A61" w14:paraId="642F4C9E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A606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CLEO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0675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9695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1.887.261.999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B2EA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62.342.385.25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9CD2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51081562</w:t>
            </w:r>
          </w:p>
        </w:tc>
      </w:tr>
      <w:tr w:rsidR="00263489" w:rsidRPr="00441A61" w14:paraId="0EEF1104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9B3D3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91FF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BC8D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9.128.676.342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44A2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81.356.830.31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D8B8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12205408</w:t>
            </w:r>
          </w:p>
        </w:tc>
      </w:tr>
      <w:tr w:rsidR="00263489" w:rsidRPr="00441A61" w14:paraId="4F0E9B42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6C7EC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948B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7E1A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7.000.838.885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7EA6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72.342.839.55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94AF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5666934</w:t>
            </w:r>
          </w:p>
        </w:tc>
      </w:tr>
      <w:tr w:rsidR="00263489" w:rsidRPr="00441A61" w14:paraId="1BA07294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671A8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187E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89C0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8.882.717.979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6F8A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68.613.556.98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E3AB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71295348</w:t>
            </w:r>
          </w:p>
        </w:tc>
      </w:tr>
      <w:tr w:rsidR="00263489" w:rsidRPr="00441A61" w14:paraId="2F16CE18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584C4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3996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0310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39.838.906.262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586A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29.981.620.687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B757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73226478</w:t>
            </w:r>
          </w:p>
        </w:tc>
      </w:tr>
      <w:tr w:rsidR="00263489" w:rsidRPr="00441A61" w14:paraId="17595FC2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D437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1F06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0F79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95.717.98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7109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369.012.853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4DF5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9389285</w:t>
            </w:r>
          </w:p>
        </w:tc>
      </w:tr>
      <w:tr w:rsidR="00263489" w:rsidRPr="00441A61" w14:paraId="34FFE942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BB43D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7131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4D7E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94.339.70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AFA9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441.248.118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BD4C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3801932</w:t>
            </w:r>
          </w:p>
        </w:tc>
      </w:tr>
      <w:tr w:rsidR="00263489" w:rsidRPr="00441A61" w14:paraId="153A60C9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A45D9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686A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87B9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87.631.571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B837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412.437.21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02EA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2472512</w:t>
            </w:r>
          </w:p>
        </w:tc>
      </w:tr>
      <w:tr w:rsidR="00263489" w:rsidRPr="00441A61" w14:paraId="6946EBEF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9FC79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A1F5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11AC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59.940.288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C494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164.704.480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35F9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63926276</w:t>
            </w:r>
          </w:p>
        </w:tc>
      </w:tr>
      <w:tr w:rsidR="00263489" w:rsidRPr="00441A61" w14:paraId="55268A05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D625F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C1F8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3000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52.487.05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4A89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240.865.871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399F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790988</w:t>
            </w:r>
          </w:p>
        </w:tc>
      </w:tr>
      <w:tr w:rsidR="00263489" w:rsidRPr="00441A61" w14:paraId="13E3C8DB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9D43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DSNG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FC34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397E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39.854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7E86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946.757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B0BE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47719003</w:t>
            </w:r>
          </w:p>
        </w:tc>
      </w:tr>
      <w:tr w:rsidR="00263489" w:rsidRPr="00441A61" w14:paraId="73EA56F8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9D255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D714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EF33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303.778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4DFE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611.264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E0B0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496966941</w:t>
            </w:r>
          </w:p>
        </w:tc>
      </w:tr>
      <w:tr w:rsidR="00263489" w:rsidRPr="00441A61" w14:paraId="1E26EFD0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176E3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C133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9F9A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309.941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B468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80.084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D47C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,106600163</w:t>
            </w:r>
          </w:p>
        </w:tc>
      </w:tr>
      <w:tr w:rsidR="00263489" w:rsidRPr="00441A61" w14:paraId="51A1F9E6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CACE9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4410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FC95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07.37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CDF7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695.296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664B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54427755</w:t>
            </w:r>
          </w:p>
        </w:tc>
      </w:tr>
      <w:tr w:rsidR="00263489" w:rsidRPr="00441A61" w14:paraId="586EF952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FCC25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8A95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58D1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299.414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218B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965.884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A5C2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09989605</w:t>
            </w:r>
          </w:p>
        </w:tc>
      </w:tr>
      <w:tr w:rsidR="00263489" w:rsidRPr="00441A61" w14:paraId="38409A8A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FA9D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44C6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4632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2.638.90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C0D6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10.436.51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A300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2852677</w:t>
            </w:r>
          </w:p>
        </w:tc>
      </w:tr>
      <w:tr w:rsidR="00263489" w:rsidRPr="00441A61" w14:paraId="65185497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75637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6BDE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10F2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2.897.49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028A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10.479.24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3AF4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76498625</w:t>
            </w:r>
          </w:p>
        </w:tc>
      </w:tr>
      <w:tr w:rsidR="00263489" w:rsidRPr="00441A61" w14:paraId="675F1428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72133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860E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A46A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3.204.64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61CA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14.487.736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55F2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1196742</w:t>
            </w:r>
          </w:p>
        </w:tc>
      </w:tr>
      <w:tr w:rsidR="00263489" w:rsidRPr="00441A61" w14:paraId="23DA4203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9531F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A14F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216F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2.251.51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83BD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9.663.133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CFB8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3000001</w:t>
            </w:r>
          </w:p>
        </w:tc>
      </w:tr>
      <w:tr w:rsidR="00263489" w:rsidRPr="00441A61" w14:paraId="48F4EF58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232A0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F5C0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B49F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1.224.291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0A00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7.286.846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91C7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68013843</w:t>
            </w:r>
          </w:p>
        </w:tc>
      </w:tr>
      <w:tr w:rsidR="00263489" w:rsidRPr="00441A61" w14:paraId="2C78F749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EEA1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68BF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4F52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1.897.931.481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C976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64.384.420.84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92EE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40112269</w:t>
            </w:r>
          </w:p>
        </w:tc>
      </w:tr>
      <w:tr w:rsidR="00263489" w:rsidRPr="00441A61" w14:paraId="3CF8D9CB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B37B2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8FDA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8ECF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30.452.617.379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81AE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20.822.298.064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CA87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2044679</w:t>
            </w:r>
          </w:p>
        </w:tc>
      </w:tr>
      <w:tr w:rsidR="00263489" w:rsidRPr="00441A61" w14:paraId="4B9CE04C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C8096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E7BC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F71A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50.625.959.608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9321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42.179.083.420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3B5A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56071782</w:t>
            </w:r>
          </w:p>
        </w:tc>
      </w:tr>
      <w:tr w:rsidR="00263489" w:rsidRPr="00441A61" w14:paraId="37CF6F60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559D8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8F65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E7D0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9.963.019.892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0770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50.874.681.54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3F5F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92395968</w:t>
            </w:r>
          </w:p>
        </w:tc>
      </w:tr>
      <w:tr w:rsidR="00263489" w:rsidRPr="00441A61" w14:paraId="01895F2A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F098A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C41C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3B78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1.381.823.01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54A4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17.997.743.133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0611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632402792</w:t>
            </w:r>
          </w:p>
        </w:tc>
      </w:tr>
      <w:tr w:rsidR="00263489" w:rsidRPr="00441A61" w14:paraId="69A05A8C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47D6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B227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6435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1.862.38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1B4B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5.206.561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DFFF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57699257</w:t>
            </w:r>
          </w:p>
        </w:tc>
      </w:tr>
      <w:tr w:rsidR="00263489" w:rsidRPr="00441A61" w14:paraId="3ED7D86A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BEAE2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D2E8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F72C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2.005.525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3CFF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6.446.78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DA74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11089171</w:t>
            </w:r>
          </w:p>
        </w:tc>
      </w:tr>
      <w:tr w:rsidR="00263489" w:rsidRPr="00441A61" w14:paraId="0892CD55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96313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A517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2FC5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1.615.934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7A0D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7.436.97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184D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7283862</w:t>
            </w:r>
          </w:p>
        </w:tc>
      </w:tr>
      <w:tr w:rsidR="00263489" w:rsidRPr="00441A61" w14:paraId="32C69453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DBEE7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790F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014E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1.684.628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E472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9.958.647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D1C6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69162337</w:t>
            </w:r>
          </w:p>
        </w:tc>
      </w:tr>
      <w:tr w:rsidR="00263489" w:rsidRPr="00441A61" w14:paraId="6287CC02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34FAE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99BE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F952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2.817.278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B0DD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9.935.23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F65F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8356439</w:t>
            </w:r>
          </w:p>
        </w:tc>
      </w:tr>
      <w:tr w:rsidR="00263489" w:rsidRPr="00441A61" w14:paraId="17381329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A5EA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INDF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E75D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BFAB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3.422.799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E4C7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7.594.82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8797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450675342</w:t>
            </w:r>
          </w:p>
        </w:tc>
      </w:tr>
      <w:tr w:rsidR="00263489" w:rsidRPr="00441A61" w14:paraId="27224991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43D25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8C77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9101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3.460.97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B703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7.446.966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BCAD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464749403</w:t>
            </w:r>
          </w:p>
        </w:tc>
      </w:tr>
      <w:tr w:rsidR="00263489" w:rsidRPr="00441A61" w14:paraId="791DF33C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6D0BE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D862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0C16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2.361.672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8D64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8.749.397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1224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69923973</w:t>
            </w:r>
          </w:p>
        </w:tc>
      </w:tr>
      <w:tr w:rsidR="00263489" w:rsidRPr="00441A61" w14:paraId="471400D3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09358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74D7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49F4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2.784.615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E819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12.426.334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D626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4089824</w:t>
            </w:r>
          </w:p>
        </w:tc>
      </w:tr>
      <w:tr w:rsidR="00263489" w:rsidRPr="00441A61" w14:paraId="4FD886EC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70737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AB41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C772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3.577.269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3087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14.456.08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901D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7457662</w:t>
            </w:r>
          </w:p>
        </w:tc>
      </w:tr>
      <w:tr w:rsidR="00263489" w:rsidRPr="00441A61" w14:paraId="27C4AF4E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CE23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JPFA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EAFE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EB73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674.877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7765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.740.59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4051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8772776</w:t>
            </w:r>
          </w:p>
        </w:tc>
      </w:tr>
      <w:tr w:rsidR="00263489" w:rsidRPr="00441A61" w14:paraId="70BC2F51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861CA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5F9E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1C8F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773.175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7C40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3.089.83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957D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0231485</w:t>
            </w:r>
          </w:p>
        </w:tc>
      </w:tr>
      <w:tr w:rsidR="00263489" w:rsidRPr="00441A61" w14:paraId="7E035750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70308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3BAC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18CF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1.212.23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967F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2.572.708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694B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471189501</w:t>
            </w:r>
          </w:p>
        </w:tc>
      </w:tr>
      <w:tr w:rsidR="00263489" w:rsidRPr="00441A61" w14:paraId="6530509F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39926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3048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1EAA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335.394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44F0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.679.091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7ABA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9747363</w:t>
            </w:r>
          </w:p>
        </w:tc>
      </w:tr>
      <w:tr w:rsidR="00263489" w:rsidRPr="00441A61" w14:paraId="0C8FB371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91DDC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4B72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28FE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796.89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6A69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2.793.847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1F8B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85232513</w:t>
            </w:r>
          </w:p>
        </w:tc>
      </w:tr>
      <w:tr w:rsidR="00263489" w:rsidRPr="00441A61" w14:paraId="6A70DDEB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3AE8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C090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4099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54.442.838.20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1E0B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40.964.951.060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5CE8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86215423</w:t>
            </w:r>
          </w:p>
        </w:tc>
      </w:tr>
      <w:tr w:rsidR="00263489" w:rsidRPr="00441A61" w14:paraId="4215BDAC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FE682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E433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62EF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34.557.803.047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3745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00.385.373.873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4296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72456714</w:t>
            </w:r>
          </w:p>
        </w:tc>
      </w:tr>
      <w:tr w:rsidR="00263489" w:rsidRPr="00441A61" w14:paraId="7754D6F7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1A343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12B4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6C0D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108.800.715.984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2290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636.096.776.17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D528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71044281</w:t>
            </w:r>
          </w:p>
        </w:tc>
      </w:tr>
      <w:tr w:rsidR="00263489" w:rsidRPr="00441A61" w14:paraId="4387833E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C7C99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CF26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B553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75.294.227.229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21BD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35.159.940.05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2EBA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557075027</w:t>
            </w:r>
          </w:p>
        </w:tc>
      </w:tr>
      <w:tr w:rsidR="00263489" w:rsidRPr="00441A61" w14:paraId="5F7267B8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C2BAF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C511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0407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1.872.371.924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4FB6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27.135.975.58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D7BC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14727318</w:t>
            </w:r>
          </w:p>
        </w:tc>
      </w:tr>
      <w:tr w:rsidR="00263489" w:rsidRPr="00441A61" w14:paraId="1E51A884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1E34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9B23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6355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270.181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8B97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962.514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F33C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8070345</w:t>
            </w:r>
          </w:p>
        </w:tc>
      </w:tr>
      <w:tr w:rsidR="00263489" w:rsidRPr="00441A61" w14:paraId="201B08D3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BAA04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392D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5342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203.071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E5AD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417.05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EC29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486920096</w:t>
            </w:r>
          </w:p>
        </w:tc>
      </w:tr>
      <w:tr w:rsidR="00263489" w:rsidRPr="00441A61" w14:paraId="4313EA4E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2E398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1D6B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63EA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47.31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EA4A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352.743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E4FB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34137318</w:t>
            </w:r>
          </w:p>
        </w:tc>
      </w:tr>
      <w:tr w:rsidR="00263489" w:rsidRPr="00441A61" w14:paraId="22DD1296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10843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DB9B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AFCC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72.97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0EAF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860.43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3AD5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84809034</w:t>
            </w:r>
          </w:p>
        </w:tc>
      </w:tr>
      <w:tr w:rsidR="00263489" w:rsidRPr="00441A61" w14:paraId="0B0F713A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1EB84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FF64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6BE2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298.13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9D44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.246.886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0A5A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9104457</w:t>
            </w:r>
          </w:p>
        </w:tc>
      </w:tr>
      <w:tr w:rsidR="00263489" w:rsidRPr="00441A61" w14:paraId="3BF99777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7801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MIDI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9807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14E9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72.925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09AA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23.24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A8B9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591688371</w:t>
            </w:r>
          </w:p>
        </w:tc>
      </w:tr>
      <w:tr w:rsidR="00263489" w:rsidRPr="00441A61" w14:paraId="6AEBA09D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347CE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7BCF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9726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42.322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69A0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97.098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F083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4725669</w:t>
            </w:r>
          </w:p>
        </w:tc>
      </w:tr>
      <w:tr w:rsidR="00263489" w:rsidRPr="00441A61" w14:paraId="6300D9B2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7D978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9FC1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7E7A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39.617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FA6F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70.473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5711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46473031</w:t>
            </w:r>
          </w:p>
        </w:tc>
      </w:tr>
      <w:tr w:rsidR="00263489" w:rsidRPr="00441A61" w14:paraId="507269F1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AC670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9ED1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9218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58.41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8559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61.024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967D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3772527</w:t>
            </w:r>
          </w:p>
        </w:tc>
      </w:tr>
      <w:tr w:rsidR="00263489" w:rsidRPr="00441A61" w14:paraId="3789046D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57288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AA50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AADA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72.925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5AA6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322.747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7021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5950977</w:t>
            </w:r>
          </w:p>
        </w:tc>
      </w:tr>
      <w:tr w:rsidR="00263489" w:rsidRPr="00441A61" w14:paraId="7B250F33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BA70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MLBI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3CB2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56A9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467.798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5F68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.780.020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F2ED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62804912</w:t>
            </w:r>
          </w:p>
        </w:tc>
      </w:tr>
      <w:tr w:rsidR="00263489" w:rsidRPr="00441A61" w14:paraId="0E4FD924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C5059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491F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1040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500.38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4631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.671.91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9A44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99286087</w:t>
            </w:r>
          </w:p>
        </w:tc>
      </w:tr>
      <w:tr w:rsidR="00263489" w:rsidRPr="00441A61" w14:paraId="5E046C9B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49E70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11D8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5EAE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456.918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08DB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.626.61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A308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80901653</w:t>
            </w:r>
          </w:p>
        </w:tc>
      </w:tr>
      <w:tr w:rsidR="00263489" w:rsidRPr="00441A61" w14:paraId="52F52A5D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C74DA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BB7B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4E26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246.674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E059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396.470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98E4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622175701</w:t>
            </w:r>
          </w:p>
        </w:tc>
      </w:tr>
      <w:tr w:rsidR="00263489" w:rsidRPr="00441A61" w14:paraId="664ED1A5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671E6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74A5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BA00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74.654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8189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877.781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555F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8972181</w:t>
            </w:r>
          </w:p>
        </w:tc>
      </w:tr>
      <w:tr w:rsidR="00263489" w:rsidRPr="00441A61" w14:paraId="5A1DEB3A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D91B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BED1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3CD3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588.474.260.121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3CD5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proofErr w:type="gramStart"/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Rp  2.186.884.603.474</w:t>
            </w:r>
            <w:proofErr w:type="gramEnd"/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916D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69092507</w:t>
            </w:r>
          </w:p>
        </w:tc>
      </w:tr>
      <w:tr w:rsidR="00263489" w:rsidRPr="00441A61" w14:paraId="70B96B31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D607F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C0D7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D17F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723.570.678.622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D767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proofErr w:type="gramStart"/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Rp  2.381.942.198.855</w:t>
            </w:r>
            <w:proofErr w:type="gramEnd"/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65FE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03773399</w:t>
            </w:r>
          </w:p>
        </w:tc>
      </w:tr>
      <w:tr w:rsidR="00263489" w:rsidRPr="00441A61" w14:paraId="067A8BDD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522DF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922D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A2CA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547.269.067.44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F01D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proofErr w:type="gramStart"/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Rp  2.704.466.581.011</w:t>
            </w:r>
            <w:proofErr w:type="gramEnd"/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7725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2357489</w:t>
            </w:r>
          </w:p>
        </w:tc>
      </w:tr>
      <w:tr w:rsidR="00263489" w:rsidRPr="00441A61" w14:paraId="3F70790B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54545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5144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8C7B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614.758.865.448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3312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proofErr w:type="gramStart"/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Rp  2.098.168.514.645</w:t>
            </w:r>
            <w:proofErr w:type="gramEnd"/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1149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92997851</w:t>
            </w:r>
          </w:p>
        </w:tc>
      </w:tr>
      <w:tr w:rsidR="00263489" w:rsidRPr="00441A61" w14:paraId="49C3C781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E062B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766B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C2D5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406.975.511.465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4E2B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proofErr w:type="gramStart"/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Rp  1.549.648.556.686</w:t>
            </w:r>
            <w:proofErr w:type="gramEnd"/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A344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62624393</w:t>
            </w:r>
          </w:p>
        </w:tc>
      </w:tr>
      <w:tr w:rsidR="00263489" w:rsidRPr="00441A61" w14:paraId="46C23359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97F8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RANC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EF5F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F42A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4.543.924.321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DABE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47.109.826.388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9B56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08723794</w:t>
            </w:r>
          </w:p>
        </w:tc>
      </w:tr>
      <w:tr w:rsidR="00263489" w:rsidRPr="00441A61" w14:paraId="29B0CD1D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38B6E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C652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232D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2.778.039.832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5EEA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59.877.255.323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1302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34039</w:t>
            </w:r>
          </w:p>
        </w:tc>
      </w:tr>
      <w:tr w:rsidR="00263489" w:rsidRPr="00441A61" w14:paraId="31F48B71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B9AAE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F145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B7FE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0.471.295.767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6B34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64.038.406.94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7CBD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63515869</w:t>
            </w:r>
          </w:p>
        </w:tc>
      </w:tr>
      <w:tr w:rsidR="00263489" w:rsidRPr="00441A61" w14:paraId="38E15053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9643B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FCEB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B290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8.333.866.195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137B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94.284.369.09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29F2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88390751</w:t>
            </w:r>
          </w:p>
        </w:tc>
      </w:tr>
      <w:tr w:rsidR="00263489" w:rsidRPr="00441A61" w14:paraId="3D1B199D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D344D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59B6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8162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5.278.956.465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6146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8.515.696.324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8BB0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,794211053</w:t>
            </w:r>
          </w:p>
        </w:tc>
      </w:tr>
      <w:tr w:rsidR="00263489" w:rsidRPr="00441A61" w14:paraId="38432F66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2665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DDED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9DA6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49.102.534.677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BAF2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86.147.334.530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B450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63783174</w:t>
            </w:r>
          </w:p>
        </w:tc>
      </w:tr>
      <w:tr w:rsidR="00263489" w:rsidRPr="00441A61" w14:paraId="384EDE76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7E357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524A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B735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0.320.139.824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44FE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86.936.324.91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B455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08700863</w:t>
            </w:r>
          </w:p>
        </w:tc>
      </w:tr>
      <w:tr w:rsidR="00263489" w:rsidRPr="00441A61" w14:paraId="42C2AA37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B92AE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F0E0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9C19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55.180.972.607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392C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347.098.820.613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35BB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58977701</w:t>
            </w:r>
          </w:p>
        </w:tc>
      </w:tr>
      <w:tr w:rsidR="00263489" w:rsidRPr="00441A61" w14:paraId="7C906C40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08C9E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7BA6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5EBF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32.380.538.83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921B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60.357.537.77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F46E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1927139</w:t>
            </w:r>
          </w:p>
        </w:tc>
      </w:tr>
      <w:tr w:rsidR="00263489" w:rsidRPr="00441A61" w14:paraId="3F7844D0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95CD0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6A60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B843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50.769.925.062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C755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376.045.893.33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D92D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35009918</w:t>
            </w:r>
          </w:p>
        </w:tc>
      </w:tr>
      <w:tr w:rsidR="00263489" w:rsidRPr="00441A61" w14:paraId="2975497D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4A44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EDA8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3849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1.424.370.82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1F96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20.674.313.211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ADEE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552587682</w:t>
            </w:r>
          </w:p>
        </w:tc>
      </w:tr>
      <w:tr w:rsidR="00263489" w:rsidRPr="00441A61" w14:paraId="2DB11AB1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90FB8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E4FF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DD1F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2.576.212.119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C4BB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28.590.920.20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18FA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439867344</w:t>
            </w:r>
          </w:p>
        </w:tc>
      </w:tr>
      <w:tr w:rsidR="00263489" w:rsidRPr="00441A61" w14:paraId="0AC8B2E2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59B90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C8C1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68DD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5.248.840.44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C624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11.969.483.578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1EF5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,273976471</w:t>
            </w:r>
          </w:p>
        </w:tc>
      </w:tr>
      <w:tr w:rsidR="00263489" w:rsidRPr="00441A61" w14:paraId="62DF41BE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83316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A800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E56F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4.624.969.737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A69E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7.739.375.30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E145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,889683489</w:t>
            </w:r>
          </w:p>
        </w:tc>
      </w:tr>
      <w:tr w:rsidR="00263489" w:rsidRPr="00441A61" w14:paraId="3B5DB856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EA04B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2DF0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207F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4.416.035.95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9AB4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17.922.516.58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CEDD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804353333</w:t>
            </w:r>
          </w:p>
        </w:tc>
      </w:tr>
      <w:tr w:rsidR="00263489" w:rsidRPr="00441A61" w14:paraId="107F3D6B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5838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SKLT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4769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550F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8.237.550.98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F3D8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27.370.565.356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99B8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00963859</w:t>
            </w:r>
          </w:p>
        </w:tc>
      </w:tr>
      <w:tr w:rsidR="00263489" w:rsidRPr="00441A61" w14:paraId="1CACDA81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63E30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93D0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6823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6.739.406.77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E67E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39.567.679.343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5B0D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70326056</w:t>
            </w:r>
          </w:p>
        </w:tc>
      </w:tr>
      <w:tr w:rsidR="00263489" w:rsidRPr="00441A61" w14:paraId="7A3EE3EF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47508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8C70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705D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4.650.111.931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7135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56.782.206.578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D017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800533</w:t>
            </w:r>
          </w:p>
        </w:tc>
      </w:tr>
      <w:tr w:rsidR="00263489" w:rsidRPr="00441A61" w14:paraId="4FEB6683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BB4B9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1001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CFFF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9.276.903.40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58F5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55.673.983.557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9AAD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66629057</w:t>
            </w:r>
          </w:p>
        </w:tc>
      </w:tr>
      <w:tr w:rsidR="00263489" w:rsidRPr="00441A61" w14:paraId="45DD1780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C8897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E828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26F4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0.878.886.16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2CDF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01.725.399.54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4E6F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06943656</w:t>
            </w:r>
          </w:p>
        </w:tc>
      </w:tr>
      <w:tr w:rsidR="00263489" w:rsidRPr="00441A61" w14:paraId="0C4DCFFD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B62D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SMAR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AB32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8E1F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275.482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0F30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.206.336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845E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8362579</w:t>
            </w:r>
          </w:p>
        </w:tc>
      </w:tr>
      <w:tr w:rsidR="00263489" w:rsidRPr="00441A61" w14:paraId="3585E62C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30CB1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B20D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6E35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294.731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D672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701.504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A896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420141582</w:t>
            </w:r>
          </w:p>
        </w:tc>
      </w:tr>
      <w:tr w:rsidR="00263489" w:rsidRPr="00441A61" w14:paraId="20051A77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DBF0D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32D3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9769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89.22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629E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.166.053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2A0F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622765</w:t>
            </w:r>
          </w:p>
        </w:tc>
      </w:tr>
      <w:tr w:rsidR="00263489" w:rsidRPr="00441A61" w14:paraId="4504A43B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D50F2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3801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6F23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51.63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6F05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2.087.780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FE51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72627384</w:t>
            </w:r>
          </w:p>
        </w:tc>
      </w:tr>
      <w:tr w:rsidR="00263489" w:rsidRPr="00441A61" w14:paraId="6F30F299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1D557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4442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7F73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250.014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3F1C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3.593.740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EBE8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69569307</w:t>
            </w:r>
          </w:p>
        </w:tc>
      </w:tr>
      <w:tr w:rsidR="00263489" w:rsidRPr="00441A61" w14:paraId="61C7FC3C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7CD7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15D9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129A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299.255.062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7A87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.093.697.928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5902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73617655</w:t>
            </w:r>
          </w:p>
        </w:tc>
      </w:tr>
      <w:tr w:rsidR="00263489" w:rsidRPr="00441A61" w14:paraId="4DE9C601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24825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9CC5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0823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412.427.46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1423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340.868.81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5181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,209930171</w:t>
            </w:r>
          </w:p>
        </w:tc>
      </w:tr>
      <w:tr w:rsidR="00263489" w:rsidRPr="00441A61" w14:paraId="63C910ED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5DEF2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D70E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0584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295.782.47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7954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154.592.621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5A2F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,91330266</w:t>
            </w:r>
          </w:p>
        </w:tc>
      </w:tr>
      <w:tr w:rsidR="00263489" w:rsidRPr="00441A61" w14:paraId="42413DFE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9B4D5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28BA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51E7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241.987.94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FE64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899.545.934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0DF3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69011216</w:t>
            </w:r>
          </w:p>
        </w:tc>
      </w:tr>
      <w:tr w:rsidR="00263489" w:rsidRPr="00441A61" w14:paraId="55F71EF9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F4056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008E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145A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289.996.167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9EE1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.873.952.184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E9FD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54751103</w:t>
            </w:r>
          </w:p>
        </w:tc>
      </w:tr>
      <w:tr w:rsidR="00263489" w:rsidRPr="00441A61" w14:paraId="1BC4EC6E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C19D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STTP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714D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7FCA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60.687.733.168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4B6D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88.545.819.603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708A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0322691</w:t>
            </w:r>
          </w:p>
        </w:tc>
      </w:tr>
      <w:tr w:rsidR="00263489" w:rsidRPr="00441A61" w14:paraId="5F7DE6FB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AEFD0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E7AF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04C3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89.810.904.314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7D44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324.694.650.17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8B2B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76601121</w:t>
            </w:r>
          </w:p>
        </w:tc>
      </w:tr>
      <w:tr w:rsidR="00263489" w:rsidRPr="00441A61" w14:paraId="77066D00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1321B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1775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B58C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92.823.915.898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9E23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607.043.293.42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972D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52911525</w:t>
            </w:r>
          </w:p>
        </w:tc>
      </w:tr>
      <w:tr w:rsidR="00263489" w:rsidRPr="00441A61" w14:paraId="252722F9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90983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CD36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699D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115.958.847.90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99AC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773.607.195.121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2FED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49893704</w:t>
            </w:r>
          </w:p>
        </w:tc>
      </w:tr>
      <w:tr w:rsidR="00263489" w:rsidRPr="00441A61" w14:paraId="628A91AD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756C0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DD32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B83F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158.394.616.582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2AF6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765.188.720.11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F513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7000721</w:t>
            </w:r>
          </w:p>
        </w:tc>
      </w:tr>
      <w:tr w:rsidR="00263489" w:rsidRPr="00441A61" w14:paraId="71D511D5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381C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6604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915A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90.048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0A3E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.244.596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C8E8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52698546</w:t>
            </w:r>
          </w:p>
        </w:tc>
      </w:tr>
      <w:tr w:rsidR="00263489" w:rsidRPr="00441A61" w14:paraId="69C58052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1A001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1E81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1989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93.177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8AC5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.403.04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8F96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37684108</w:t>
            </w:r>
          </w:p>
        </w:tc>
      </w:tr>
      <w:tr w:rsidR="00263489" w:rsidRPr="00441A61" w14:paraId="06D94CBD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D8ACB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5F98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1F00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33.094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31E4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905.158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D77C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47039522</w:t>
            </w:r>
          </w:p>
        </w:tc>
      </w:tr>
      <w:tr w:rsidR="00263489" w:rsidRPr="00441A61" w14:paraId="3163EBE2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61A5A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D045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B223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03.74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C77D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901.334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D4CB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15099397</w:t>
            </w:r>
          </w:p>
        </w:tc>
      </w:tr>
      <w:tr w:rsidR="00263489" w:rsidRPr="00441A61" w14:paraId="1591063F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5CFED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856D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94C4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22.82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1150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.022.870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01BA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20076843</w:t>
            </w:r>
          </w:p>
        </w:tc>
      </w:tr>
      <w:tr w:rsidR="00263489" w:rsidRPr="00441A61" w14:paraId="5AADCF6D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9640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TGKA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FECF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17F3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81.329.707.775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B2F0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325.696.478.507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7567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9710123</w:t>
            </w:r>
          </w:p>
        </w:tc>
      </w:tr>
      <w:tr w:rsidR="00263489" w:rsidRPr="00441A61" w14:paraId="7D8E619D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FB768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E91B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8618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91.068.365.69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19E2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426.291.444.535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C330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3629353</w:t>
            </w:r>
          </w:p>
        </w:tc>
      </w:tr>
      <w:tr w:rsidR="00263489" w:rsidRPr="00441A61" w14:paraId="1E6C55F0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43CE9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8D80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59E8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122.370.262.617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05EA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553.046.935.01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C78A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1265601</w:t>
            </w:r>
          </w:p>
        </w:tc>
      </w:tr>
      <w:tr w:rsidR="00263489" w:rsidRPr="00441A61" w14:paraId="4FABBE6B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299A6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610F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533C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101.949.304.470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17DD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625.284.763.496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683D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63044601</w:t>
            </w:r>
          </w:p>
        </w:tc>
      </w:tr>
      <w:tr w:rsidR="00263489" w:rsidRPr="00441A61" w14:paraId="7EF8C46D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B4F26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32F1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2FDA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145.318.279.633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A614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608.171.241.151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40BE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8943031</w:t>
            </w:r>
          </w:p>
        </w:tc>
      </w:tr>
      <w:tr w:rsidR="00263489" w:rsidRPr="00441A61" w14:paraId="454E6069" w14:textId="77777777" w:rsidTr="00020667">
        <w:trPr>
          <w:trHeight w:val="315"/>
        </w:trPr>
        <w:tc>
          <w:tcPr>
            <w:tcW w:w="935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475F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UNVR</w:t>
            </w: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D9CF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B26E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2.406.049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FC20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9.371.661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3988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6736666</w:t>
            </w:r>
          </w:p>
        </w:tc>
      </w:tr>
      <w:tr w:rsidR="00263489" w:rsidRPr="00441A61" w14:paraId="5BA12629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D5640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A354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9F61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2.340.58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3F89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12.185.764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4F0A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2075441</w:t>
            </w:r>
          </w:p>
        </w:tc>
      </w:tr>
      <w:tr w:rsidR="00263489" w:rsidRPr="00441A61" w14:paraId="19EE3195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41D78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6075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4A8B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3.120.471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A387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9.901.77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53D5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15142684</w:t>
            </w:r>
          </w:p>
        </w:tc>
      </w:tr>
      <w:tr w:rsidR="00263489" w:rsidRPr="00441A61" w14:paraId="5CD32BC8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F0DCF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B017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53D5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1.693.036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E916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9.206.869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D578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83888356</w:t>
            </w:r>
          </w:p>
        </w:tc>
      </w:tr>
      <w:tr w:rsidR="00263489" w:rsidRPr="00441A61" w14:paraId="13E98503" w14:textId="77777777" w:rsidTr="00020667">
        <w:trPr>
          <w:trHeight w:val="315"/>
        </w:trPr>
        <w:tc>
          <w:tcPr>
            <w:tcW w:w="93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4386C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6421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1E58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1.848.151,00 </w:t>
            </w:r>
          </w:p>
        </w:tc>
        <w:tc>
          <w:tcPr>
            <w:tcW w:w="1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FA4A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7.496.592,00 </w:t>
            </w:r>
          </w:p>
        </w:tc>
        <w:tc>
          <w:tcPr>
            <w:tcW w:w="9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CFD2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6532158</w:t>
            </w:r>
          </w:p>
        </w:tc>
      </w:tr>
    </w:tbl>
    <w:p w14:paraId="00A07985" w14:textId="77777777" w:rsidR="00263489" w:rsidRDefault="00263489" w:rsidP="00263489">
      <w:pPr>
        <w:rPr>
          <w:rFonts w:ascii="Times New Roman" w:hAnsi="Times New Roman"/>
          <w:sz w:val="24"/>
        </w:rPr>
        <w:sectPr w:rsidR="00263489" w:rsidSect="00377A19">
          <w:pgSz w:w="11906" w:h="16838" w:code="9"/>
          <w:pgMar w:top="2268" w:right="1701" w:bottom="1701" w:left="2268" w:header="708" w:footer="708" w:gutter="0"/>
          <w:cols w:space="708"/>
          <w:titlePg/>
          <w:docGrid w:linePitch="360"/>
        </w:sectPr>
      </w:pPr>
    </w:p>
    <w:tbl>
      <w:tblPr>
        <w:tblW w:w="15483" w:type="dxa"/>
        <w:tblInd w:w="-1452" w:type="dxa"/>
        <w:tblLook w:val="04A0" w:firstRow="1" w:lastRow="0" w:firstColumn="1" w:lastColumn="0" w:noHBand="0" w:noVBand="1"/>
      </w:tblPr>
      <w:tblGrid>
        <w:gridCol w:w="461"/>
        <w:gridCol w:w="906"/>
        <w:gridCol w:w="686"/>
        <w:gridCol w:w="1449"/>
        <w:gridCol w:w="1381"/>
        <w:gridCol w:w="1336"/>
        <w:gridCol w:w="1449"/>
        <w:gridCol w:w="1186"/>
        <w:gridCol w:w="1479"/>
        <w:gridCol w:w="1479"/>
        <w:gridCol w:w="1499"/>
        <w:gridCol w:w="854"/>
        <w:gridCol w:w="854"/>
        <w:gridCol w:w="935"/>
      </w:tblGrid>
      <w:tr w:rsidR="00263489" w:rsidRPr="00CD459F" w14:paraId="10BBE3BF" w14:textId="77777777" w:rsidTr="00020667">
        <w:trPr>
          <w:trHeight w:val="315"/>
        </w:trPr>
        <w:tc>
          <w:tcPr>
            <w:tcW w:w="4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283FD" w14:textId="77777777" w:rsidR="00263489" w:rsidRPr="00CD459F" w:rsidRDefault="00263489" w:rsidP="00020667">
            <w:pPr>
              <w:spacing w:after="0" w:line="240" w:lineRule="auto"/>
              <w:rPr>
                <w:color w:val="000000"/>
                <w:sz w:val="15"/>
                <w:szCs w:val="15"/>
                <w:lang w:val="id-ID" w:eastAsia="id-ID"/>
              </w:rPr>
            </w:pPr>
            <w:bookmarkStart w:id="2" w:name="RANGE!A1:N147"/>
            <w:r w:rsidRPr="00CD459F">
              <w:rPr>
                <w:color w:val="000000"/>
                <w:sz w:val="15"/>
                <w:szCs w:val="15"/>
                <w:lang w:val="id-ID" w:eastAsia="id-ID"/>
              </w:rPr>
              <w:lastRenderedPageBreak/>
              <w:t> </w:t>
            </w:r>
            <w:bookmarkEnd w:id="2"/>
          </w:p>
        </w:tc>
        <w:tc>
          <w:tcPr>
            <w:tcW w:w="8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E3BE2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6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C0A34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605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34205ED2" w14:textId="77777777" w:rsidR="00263489" w:rsidRPr="00CD459F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  <w:t>Preferensi Risiko Eksekutif</w:t>
            </w:r>
          </w:p>
        </w:tc>
        <w:tc>
          <w:tcPr>
            <w:tcW w:w="142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center"/>
            <w:hideMark/>
          </w:tcPr>
          <w:p w14:paraId="58E26C10" w14:textId="77777777" w:rsidR="00263489" w:rsidRPr="00CD459F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  <w:t>Total EBITDA tanpa STDV (Rp)</w:t>
            </w:r>
          </w:p>
        </w:tc>
        <w:tc>
          <w:tcPr>
            <w:tcW w:w="14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0158907C" w14:textId="77777777" w:rsidR="00263489" w:rsidRPr="00CD459F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  <w:t>STDV dari EBITDA (Rp)</w:t>
            </w:r>
          </w:p>
        </w:tc>
        <w:tc>
          <w:tcPr>
            <w:tcW w:w="143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3DABA363" w14:textId="77777777" w:rsidR="00263489" w:rsidRPr="00CD459F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  <w:t>Total Aset</w:t>
            </w:r>
          </w:p>
        </w:tc>
        <w:tc>
          <w:tcPr>
            <w:tcW w:w="85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7CA7EB99" w14:textId="77777777" w:rsidR="00263489" w:rsidRPr="00CD459F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  <w:t>E</w:t>
            </w:r>
          </w:p>
        </w:tc>
        <w:tc>
          <w:tcPr>
            <w:tcW w:w="85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510641B2" w14:textId="77777777" w:rsidR="00263489" w:rsidRPr="00CD459F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  <w:t>Hasil</w:t>
            </w:r>
          </w:p>
        </w:tc>
        <w:tc>
          <w:tcPr>
            <w:tcW w:w="90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78131FE7" w14:textId="77777777" w:rsidR="00263489" w:rsidRPr="00CD459F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  <w:t>Total Hasil</w:t>
            </w:r>
          </w:p>
        </w:tc>
      </w:tr>
      <w:tr w:rsidR="00263489" w:rsidRPr="00CD459F" w14:paraId="04B72EB7" w14:textId="77777777" w:rsidTr="00020667">
        <w:trPr>
          <w:trHeight w:val="630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131CCF8F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  <w:t>No</w:t>
            </w:r>
          </w:p>
        </w:tc>
        <w:tc>
          <w:tcPr>
            <w:tcW w:w="8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center"/>
            <w:hideMark/>
          </w:tcPr>
          <w:p w14:paraId="53536B21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  <w:t>Nama Perusahaan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4241A415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  <w:t>Tahun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center"/>
            <w:hideMark/>
          </w:tcPr>
          <w:p w14:paraId="6B40A453" w14:textId="77777777" w:rsidR="00263489" w:rsidRPr="00CD459F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  <w:t>Laba bersih setelah pajak (Rp)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29ECF72B" w14:textId="77777777" w:rsidR="00263489" w:rsidRPr="00CD459F" w:rsidRDefault="00263489" w:rsidP="00020667">
            <w:pPr>
              <w:spacing w:after="0" w:line="240" w:lineRule="auto"/>
              <w:ind w:left="-104" w:right="-84"/>
              <w:jc w:val="center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  <w:t>Beban bunga (Rp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02D2FF92" w14:textId="77777777" w:rsidR="00263489" w:rsidRPr="00CD459F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  <w:t>Beban Pajak (Rp)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73A33A6F" w14:textId="77777777" w:rsidR="00263489" w:rsidRPr="00CD459F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  <w:t>Depresiasi (Rp)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5805AF95" w14:textId="77777777" w:rsidR="00263489" w:rsidRPr="00CD459F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  <w:t>Amortisasi (Rp)</w:t>
            </w:r>
          </w:p>
        </w:tc>
        <w:tc>
          <w:tcPr>
            <w:tcW w:w="142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2DD040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14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9B2163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143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5C8971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85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11698E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85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0B143A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90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13ABEA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15"/>
                <w:szCs w:val="15"/>
                <w:lang w:val="id-ID" w:eastAsia="id-ID"/>
              </w:rPr>
            </w:pPr>
          </w:p>
        </w:tc>
      </w:tr>
      <w:tr w:rsidR="00263489" w:rsidRPr="00CD459F" w14:paraId="301052B6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7DBE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1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AFF76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AALI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7189B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7A86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.113.629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47D2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132.446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296D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67.519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277A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18.624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3F8B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931D1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2.432.21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8CE47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14.918,78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E7234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4.935.42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00AD6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2681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6C7456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97540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7AA6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77366</w:t>
            </w:r>
          </w:p>
        </w:tc>
      </w:tr>
      <w:tr w:rsidR="00263489" w:rsidRPr="00CD459F" w14:paraId="1C312ECC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1DEA3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072134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1A9D3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CC6A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.520.723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D43E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225.05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2522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83.624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6713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35.47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23D0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BD43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964.882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81A71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568.584,93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B3532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6.856.967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49855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1170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4AE3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7316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BB2A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508062</w:t>
            </w:r>
          </w:p>
        </w:tc>
      </w:tr>
      <w:tr w:rsidR="00263489" w:rsidRPr="00CD459F" w14:paraId="41BF4BC7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D0D45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52DCA5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771D9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7456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43.629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D993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350.33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CCBC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77.281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316A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46.421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880F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9944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17.66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B036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23.114,88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E2716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6.974.124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E5852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4564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F401E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0313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BA25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210507</w:t>
            </w:r>
          </w:p>
        </w:tc>
      </w:tr>
      <w:tr w:rsidR="00263489" w:rsidRPr="00CD459F" w14:paraId="0E2E5443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AF445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09F93F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BBB3B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A9C0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893.779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F967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418.290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C7E1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108.429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D316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51.36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D5DD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4D82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571.866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4C64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20.725,43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76C8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7.781.23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B75F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1544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99FC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56580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2A84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392918</w:t>
            </w:r>
          </w:p>
        </w:tc>
      </w:tr>
      <w:tr w:rsidR="00263489" w:rsidRPr="00CD459F" w14:paraId="3091635E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335C1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11F56B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0EE92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D5C0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067.362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0AEF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394.499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62B6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321.890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CD6A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53.392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4A22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CD2C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937.143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F3A2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752.515,1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75298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0.399.90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87C4A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4753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5127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96616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1B17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7095</w:t>
            </w:r>
          </w:p>
        </w:tc>
      </w:tr>
      <w:tr w:rsidR="00263489" w:rsidRPr="00CD459F" w14:paraId="17D5ACE2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DD7C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BC3D6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ADES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4BAB7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BCD6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38.242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2E65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22.269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B8B3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12.853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8C79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9.773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E13E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1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F0851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3.13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F057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2.935,88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252C4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40.23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E188B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5395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0898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98946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9C63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87125</w:t>
            </w:r>
          </w:p>
        </w:tc>
      </w:tr>
      <w:tr w:rsidR="00263489" w:rsidRPr="00CD459F" w14:paraId="0CA739BF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61478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5C2C8A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5882B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5B1E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52.958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62A4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22.320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FE2D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17.102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D58A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0.424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EA14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E443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02.804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BAB87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7.833,33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020B3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81.275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357E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0235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F3F4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16653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C9B1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10095</w:t>
            </w:r>
          </w:p>
        </w:tc>
      </w:tr>
      <w:tr w:rsidR="00263489" w:rsidRPr="00CD459F" w14:paraId="50A15DE5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F0D30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8991C7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A40A1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E494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83.885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F605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14.87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F171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26.294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6678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7.716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ECED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.336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28A76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34.106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6C81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29.711,18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680BB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22.375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55B2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6128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5C8A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630716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E481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132442</w:t>
            </w:r>
          </w:p>
        </w:tc>
      </w:tr>
      <w:tr w:rsidR="00263489" w:rsidRPr="00CD459F" w14:paraId="6D7CA694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C0078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CAD31C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1B902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3416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35.789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1687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78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222E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32.130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0F6A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9.016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3CB4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.789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AFFE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79.51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D381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51.207,92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9B124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958.79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D6B2C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53408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5608E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87226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6252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300183</w:t>
            </w:r>
          </w:p>
        </w:tc>
      </w:tr>
      <w:tr w:rsidR="00263489" w:rsidRPr="00CD459F" w14:paraId="0C1E1A1C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F724D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A0DB9A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55E71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4D11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65.758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565F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74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5D16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72.070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F555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6.211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A3DF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.741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8895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346.52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8DF0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01.830,62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14AB7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304.108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C1E4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78084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274C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2657196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751E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845275</w:t>
            </w:r>
          </w:p>
        </w:tc>
      </w:tr>
      <w:tr w:rsidR="00263489" w:rsidRPr="00CD459F" w14:paraId="75B5E25D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DC5C1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3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C4E559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AMRT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9F53D6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5FFDA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57.735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93B3E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647.544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68BD5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61.138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3597F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68.50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12B56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8.548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C5AA0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153.473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197DB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24.551,73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F83915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1.901.74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B2BA89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0252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AB06C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52665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30583C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365735</w:t>
            </w:r>
          </w:p>
        </w:tc>
      </w:tr>
      <w:tr w:rsidR="00263489" w:rsidRPr="00CD459F" w14:paraId="0550FCE2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BA118E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405385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D0F47A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3FBA0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668.426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D0398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528.458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3B65C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163.232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BC618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66.711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F74B6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8.270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142E1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555.09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3A193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243.980,4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E6A83A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2.165.968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D090F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100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5609A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7015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BE29A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487201</w:t>
            </w:r>
          </w:p>
        </w:tc>
      </w:tr>
      <w:tr w:rsidR="00263489" w:rsidRPr="00CD459F" w14:paraId="1C6E1F3B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021E54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524725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802CFB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4A918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.138.888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BD6A5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394.562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A663D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275.249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50810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48.755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72A82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6.665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AAE73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1.994.119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752883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389.018,5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9FE2E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3.992.31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D0DCC2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6214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B1EFB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31149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4544D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577187</w:t>
            </w:r>
          </w:p>
        </w:tc>
      </w:tr>
      <w:tr w:rsidR="00263489" w:rsidRPr="00CD459F" w14:paraId="57A925B2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B0E656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814B27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2D162C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B86B4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.088.477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F76B3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336.192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D8E53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263.989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DE265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40.715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722D7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6.178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467E0E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.865.55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5E9A6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72.169,5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574267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5.970.74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9B5E8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4330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865D9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71832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C0A5E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498839</w:t>
            </w:r>
          </w:p>
        </w:tc>
      </w:tr>
      <w:tr w:rsidR="00263489" w:rsidRPr="00CD459F" w14:paraId="5FCD72C8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17FFE6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C0D30D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6D71EA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B7EFD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.988.750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787F5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259.111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BA18F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434.500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5C152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38.162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A3F16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1.505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6FCDE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852.02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3B3BE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21.709,62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763296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7.493.748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7F6F59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62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DF6E6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03733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9BC47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720373</w:t>
            </w:r>
          </w:p>
        </w:tc>
      </w:tr>
      <w:tr w:rsidR="00263489" w:rsidRPr="00CD459F" w14:paraId="51B85DD8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94329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4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27A4C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BUDI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A9FDB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3842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45.691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0AB4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115.84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85D1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15.325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9584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5.095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CC34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B938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81.956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809C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42.771,3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CA9D5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939.45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C183C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4550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A970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61901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1C53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42987</w:t>
            </w:r>
          </w:p>
        </w:tc>
      </w:tr>
      <w:tr w:rsidR="00263489" w:rsidRPr="00CD459F" w14:paraId="733BA02E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51983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E07B99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28197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22BA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50.467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0E56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138.096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C9A1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21.314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F8A9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7.799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4ABD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0DBB7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17.676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9C8B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50.310,9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52241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.932.98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FE1A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2792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1AC0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55346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1B2F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384349</w:t>
            </w:r>
          </w:p>
        </w:tc>
      </w:tr>
      <w:tr w:rsidR="00263489" w:rsidRPr="00CD459F" w14:paraId="54D1E204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D033B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F1C0A1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7C44B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248F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64.021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6E04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146.11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72A3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19.884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B1D5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7.854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1E75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44EF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37.874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73913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54.015,80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53671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999.767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64ACB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8006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01AF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792975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88CE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550677</w:t>
            </w:r>
          </w:p>
        </w:tc>
      </w:tr>
      <w:tr w:rsidR="00263489" w:rsidRPr="00CD459F" w14:paraId="37970946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88F78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04A42C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ADA97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0ABF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67.093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13BA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124.67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96BB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.219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6890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2.330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4805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BF0B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206.319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F041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48.351,36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C84DB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963.007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17643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6318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2C4B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696316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1EBFC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483553</w:t>
            </w:r>
          </w:p>
        </w:tc>
      </w:tr>
      <w:tr w:rsidR="00263489" w:rsidRPr="00CD459F" w14:paraId="7F9A3FBF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B9D65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E1F2CC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C6469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4E3F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91.723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B449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115.956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2387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22.242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D9D4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27.473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86BE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0BAD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57.394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D755E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4.402,7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C8320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993.218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F0C5D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4834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A05E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5992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2538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597169</w:t>
            </w:r>
          </w:p>
        </w:tc>
      </w:tr>
      <w:tr w:rsidR="00263489" w:rsidRPr="00CD459F" w14:paraId="049033BD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C71F4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5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C8950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CAMP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C9C94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F9D6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3.421.734.614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7394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6.733.775.98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C90F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4.962.380.915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119A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59.365.155.94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327E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596.660.039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E1D1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66.079.707.50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EA4D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1.464.589.037,00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7A440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211.184.522.659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50FBB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772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942B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37121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22346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952234</w:t>
            </w:r>
          </w:p>
        </w:tc>
      </w:tr>
      <w:tr w:rsidR="00263489" w:rsidRPr="00CD459F" w14:paraId="3FF1CD3A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D7E27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lastRenderedPageBreak/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7D6341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57A38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EACB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61.947.295.689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55B7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0.198.983.634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30D1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2.091.487.874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B21C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65.300.218.856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B75A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596.660.039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D87D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161.134.646.092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247AE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6.470.034.448,4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4DDF7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004.275.813.78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41B0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6357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DD4A1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604486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2EC5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114226</w:t>
            </w:r>
          </w:p>
        </w:tc>
      </w:tr>
      <w:tr w:rsidR="00263489" w:rsidRPr="00CD459F" w14:paraId="58554587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AFB12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5EA294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FD4B7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05F3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76.758.829.457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1F98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616.969.112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E987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2.776.643.675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CFB8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68.978.437.330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B51F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596.660.039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5948E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70.727.539.613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0DB3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2.686.601.630,9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769DB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057.529.235.985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4E753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0908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B433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614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EED6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121111</w:t>
            </w:r>
          </w:p>
        </w:tc>
      </w:tr>
      <w:tr w:rsidR="00263489" w:rsidRPr="00CD459F" w14:paraId="233F6F6C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93B16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3C9C2D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03461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6326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4.045.828.312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83FA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538.471.29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DF5C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2.770.532.085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9C71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71.447.467.72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8100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596.660.039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CBA3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30.398.959.46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15EC6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7.604.070.986,30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D96A3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086.873.666.64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8DAB5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5397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B3661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19976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2255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33168</w:t>
            </w:r>
          </w:p>
        </w:tc>
      </w:tr>
      <w:tr w:rsidR="00263489" w:rsidRPr="00CD459F" w14:paraId="5AC35687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23C9A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FBCCE5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024B8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D4AD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00.066.615.090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BC83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541.219.30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D61E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6.090.326.740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1353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62.317.490.844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3E44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596.660.039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8B14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90.612.312.01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61A4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8.245.872.491,3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B110D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147.260.611.70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9F1D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3336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FC84E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661456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4343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153789</w:t>
            </w:r>
          </w:p>
        </w:tc>
      </w:tr>
      <w:tr w:rsidR="00263489" w:rsidRPr="00CD459F" w14:paraId="18D89CFB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B5642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6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8D3F5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CEKA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81766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6832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07.420.886.839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1C2C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7.972.677.646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B6B0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5.775.052.527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5875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.815.929.152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5FD5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5635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162.984.546.164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914A16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9.579.347.127,9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41863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392.636.444.50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88B7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84204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B5E0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17033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2E78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1273</w:t>
            </w:r>
          </w:p>
        </w:tc>
      </w:tr>
      <w:tr w:rsidR="00263489" w:rsidRPr="00CD459F" w14:paraId="6DA551A4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AFD7C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AB4FA5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B3F5D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AA52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92.649.656.775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DD4B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3.513.481.92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6D96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0.745.155.584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0467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.900.317.05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B7C6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1228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38.808.611.344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7B44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4.239.984.738,52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C9443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168.956.042.70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0A136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9291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56A6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18745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0172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24624</w:t>
            </w:r>
          </w:p>
        </w:tc>
      </w:tr>
      <w:tr w:rsidR="00263489" w:rsidRPr="00CD459F" w14:paraId="1652FC9C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9E0EF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772172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AC631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20CF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15.459.200.242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8E87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508.479.558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A79F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69.673.049.453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4D74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.626.760.486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2EE7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3563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87.267.489.739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FA05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3.397.102.537,1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84A4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393.079.542.074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68A0B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59865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A925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206210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C5B3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432017</w:t>
            </w:r>
          </w:p>
        </w:tc>
      </w:tr>
      <w:tr w:rsidR="00263489" w:rsidRPr="00CD459F" w14:paraId="515E45D0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19AAE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87CCEB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D26B2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22D8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81.812.593.992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9EDC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5.289.211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40C0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51.052.197.134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DC0C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.798.380.979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89B0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F6EF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34.678.461.316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118B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0.214.791.223,9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E8258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566.673.828.068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B3D9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4817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6989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49794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9487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040237</w:t>
            </w:r>
          </w:p>
        </w:tc>
      </w:tr>
      <w:tr w:rsidR="00263489" w:rsidRPr="00CD459F" w14:paraId="7E44FA48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92012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400E67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58AA3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48DE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87.066.990.085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5502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4.220.299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FE11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9.267.827.129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A5CA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.997.193.536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09EA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414E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38.336.231.049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3F6C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2.200.463.382,42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E3376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697.387.196.209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91E8B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2536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58AD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404136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B695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975094</w:t>
            </w:r>
          </w:p>
        </w:tc>
      </w:tr>
      <w:tr w:rsidR="00263489" w:rsidRPr="00CD459F" w14:paraId="26B3CC09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2878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7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62B20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CLEO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11F61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D7AE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50.173.730.829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1696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1.023.797.769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675B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2.168.654.426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E64F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5.965.742.629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3306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53B8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9.331.925.653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AA9C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7.589.945.909,03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F0B90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60.917.775.322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B3A7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66144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01A4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35163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C6D8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938635</w:t>
            </w:r>
          </w:p>
        </w:tc>
      </w:tr>
      <w:tr w:rsidR="00263489" w:rsidRPr="00CD459F" w14:paraId="18096B2C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73AE0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8A99C3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9A761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7106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63.261.752.474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D02E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2.163.045.57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6313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8.095.077.841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9D84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4.475.607.273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AED7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4C79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07.995.483.163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AECF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2.396.910.238,0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271A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33.933.861.594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F52C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6856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8B72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29501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61DF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99314</w:t>
            </w:r>
          </w:p>
        </w:tc>
      </w:tr>
      <w:tr w:rsidR="00263489" w:rsidRPr="00CD459F" w14:paraId="16F6839D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13EEB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B77F3B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8EDAD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2C76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30.756.461.708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8DE8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4.564.459.528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D19A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1.586.377.844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D581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3.603.747.29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8FD9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654A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90.511.046.37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AD56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48.565.209.395,4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A7E02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245.144.303.719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0E12E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9003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B5C0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53003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5785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062522</w:t>
            </w:r>
          </w:p>
        </w:tc>
      </w:tr>
      <w:tr w:rsidR="00263489" w:rsidRPr="00CD459F" w14:paraId="78E95EF0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3E7FE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87B977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2DAED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5A7F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32.772.234.495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A725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4.977.235.799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1873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5.841.322.490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D1C6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8.392.836.822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66F1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05B2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01.983.629.606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60857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7.849.537.809,56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AC04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310.940.121.622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F595C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6500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3D1AC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54075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FA4F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069968</w:t>
            </w:r>
          </w:p>
        </w:tc>
      </w:tr>
      <w:tr w:rsidR="00263489" w:rsidRPr="00CD459F" w14:paraId="45C3DC75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C2602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7AE848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DC58F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0C9A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80.711.667.020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4E92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3.336.971.780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2578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9.269.953.667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5FE9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2.953.434.427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4A11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434E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56.272.026.894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EB4C6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6.775.490.799,4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9D982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348.181.576.91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A384D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95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EC74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90087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FB87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32005</w:t>
            </w:r>
          </w:p>
        </w:tc>
      </w:tr>
      <w:tr w:rsidR="00263489" w:rsidRPr="00CD459F" w14:paraId="23D52C47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D55B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8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D0AF7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DLTA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A9141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3374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279.772.635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BFE9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4.057.433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2233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89.240.218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D0E2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.419.253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5CC7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184D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74.489.539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2DC63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07.894.891,3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DB475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340.842.765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0B4F5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046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B0DA6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279294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74956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939543</w:t>
            </w:r>
          </w:p>
        </w:tc>
      </w:tr>
      <w:tr w:rsidR="00263489" w:rsidRPr="00CD459F" w14:paraId="27E4CF80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076EF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AF922E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7C301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0E47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338.129.985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980A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3.433.973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A1F6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103.118.133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4636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.496.68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53E5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5F2C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46.178.779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FFF0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130.509.898,3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7B2F8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523.517.17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99E80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56636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2562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29286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F5B0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2033757</w:t>
            </w:r>
          </w:p>
        </w:tc>
      </w:tr>
      <w:tr w:rsidR="00263489" w:rsidRPr="00CD459F" w14:paraId="0FECF9CF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929CF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C5A88A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F94C5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B0CD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317.815.177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8E56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3.311.49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4A07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94.622.038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BDF9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.364.84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DD49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2515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417.113.55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678CE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22.618.026,0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52B4A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425.983.722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A6F0E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59884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3364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292509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5A1C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2031315</w:t>
            </w:r>
          </w:p>
        </w:tc>
      </w:tr>
      <w:tr w:rsidR="00263489" w:rsidRPr="00CD459F" w14:paraId="37D642ED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846DB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02EC11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71DF9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58C1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23.465.762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CDFE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3.524.17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71AB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41.238.718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9420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.235.730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745C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C124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69.464.385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6B9E3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7.359.766,7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61001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225.580.91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0EEB3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8642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2181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38272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282F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960227</w:t>
            </w:r>
          </w:p>
        </w:tc>
      </w:tr>
      <w:tr w:rsidR="00263489" w:rsidRPr="00CD459F" w14:paraId="0FE73C27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23CBD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70F2CD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FA201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6B9A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87.992.998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E46B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3.248.716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ABF2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52.872.873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426B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.208.006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D20E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33AA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245.322.593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D9CC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72.266.571,1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4CAD8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308.722.065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6BC06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55219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8204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8745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A0AA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30175</w:t>
            </w:r>
          </w:p>
        </w:tc>
      </w:tr>
      <w:tr w:rsidR="00263489" w:rsidRPr="00CD459F" w14:paraId="20721AB1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B6056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9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B979D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DSNG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429BF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2315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671.046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CBD63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17.874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595E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275.711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4B94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3.885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4A40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.712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53BBE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973.22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1BF6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259.708,1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8313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.336.065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54600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1154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B563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16749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7BBF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10758</w:t>
            </w:r>
          </w:p>
        </w:tc>
      </w:tr>
      <w:tr w:rsidR="00263489" w:rsidRPr="00CD459F" w14:paraId="58475211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6C1BB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F2FD12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38917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EDA0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432.417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FDC0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359.218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8879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178.847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70C6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3.337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426C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42.137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1A70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1.115.956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234A6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54.370,20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AB47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1.738.892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A5CA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3150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12C3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95064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A00A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60173</w:t>
            </w:r>
          </w:p>
        </w:tc>
      </w:tr>
      <w:tr w:rsidR="00263489" w:rsidRPr="00CD459F" w14:paraId="7A5716BD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442BF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217ACB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09CAE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79E5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178.164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3703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504.644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4AF5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101.920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69F3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5.662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8389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45.596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FA05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035.986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71F51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68.814,52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94DFA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1.620.82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14AB5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4526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BE84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9149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9F20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19091</w:t>
            </w:r>
          </w:p>
        </w:tc>
      </w:tr>
      <w:tr w:rsidR="00263489" w:rsidRPr="00CD459F" w14:paraId="4D247A00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037D5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3AEB3A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EEBDB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B1DF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478.171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8FAF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18.81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0FA6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217.125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3E48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5.545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2694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42.273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DBF8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961.929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910A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73.095,4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14CE2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4.151.38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F4EFE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2231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65EC1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67974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E154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472043</w:t>
            </w:r>
          </w:p>
        </w:tc>
      </w:tr>
      <w:tr w:rsidR="00263489" w:rsidRPr="00CD459F" w14:paraId="322384E5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9270C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0BB10E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43AAE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C01D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739.649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EC29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14.460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CB50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226.235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9F65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7.621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CE40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39.916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52B7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227.88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0B01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66.289,8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16AD4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3.712.16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C317D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94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3668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95469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0DB8E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21853</w:t>
            </w:r>
          </w:p>
        </w:tc>
      </w:tr>
      <w:tr w:rsidR="00263489" w:rsidRPr="00CD459F" w14:paraId="360E1CDC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E0269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lastRenderedPageBreak/>
              <w:t>10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F38FC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GGRM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9CFEC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A694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7.755.347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67D4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800.741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0B92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2.681.165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BD50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450.497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8287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421B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1.687.750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D1DF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858.583,0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3CCC7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6.759.93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3905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2818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4295E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75071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3DFD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215773</w:t>
            </w:r>
          </w:p>
        </w:tc>
      </w:tr>
      <w:tr w:rsidR="00263489" w:rsidRPr="00CD459F" w14:paraId="2484E549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5E5C8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FD1CE6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A64F8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0478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7.793.068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4B9D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677.562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9747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2.686.174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60ED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472.357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5040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7A4C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11.629.16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86CC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883.822,9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136DA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9.097.219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2240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1735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C404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68301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A149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16876</w:t>
            </w:r>
          </w:p>
        </w:tc>
      </w:tr>
      <w:tr w:rsidR="00263489" w:rsidRPr="00CD459F" w14:paraId="65E3FAFC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CE1BC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4CB653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B5D80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EDF0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0.880.704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FD09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585.354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2D72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3.607.032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59F6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524.289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12C4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B7A6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5.597.379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4860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.083.191,68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5CF7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8.647.274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51925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51917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25F2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98320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95CA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377227</w:t>
            </w:r>
          </w:p>
        </w:tc>
      </w:tr>
      <w:tr w:rsidR="00263489" w:rsidRPr="00CD459F" w14:paraId="5F69156F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0759A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4C8FE7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96D9A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EA13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7.647.729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C510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382.722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DC91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2.015.404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88B7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545.085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B604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9239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0.590.940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625C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2.848.143,3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319CF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8.191.409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1D29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6425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9EEF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354489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20F7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940617</w:t>
            </w:r>
          </w:p>
        </w:tc>
      </w:tr>
      <w:tr w:rsidR="00263489" w:rsidRPr="00CD459F" w14:paraId="4B18E281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83A29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8C13E2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38889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9DBE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5.605.321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5AEC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74.919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F6A0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.681.525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4598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633.80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A691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EEFF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7.995.573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9020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2.091.345,8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F364A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9.964.369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25866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32464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61EA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88749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2656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17187</w:t>
            </w:r>
          </w:p>
        </w:tc>
      </w:tr>
      <w:tr w:rsidR="00263489" w:rsidRPr="00CD459F" w14:paraId="12164AEB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650A6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11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0A55B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HOKI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45E9D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E7C9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7.964.112.940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F42C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0.012.722.452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127B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6.420.307.909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DF23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.882.899.556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14A0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11929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76.280.042.85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1462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7.379.606.301,2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C3E53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576.963.542.579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FC3ED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0122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C49C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322095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6C8E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918121</w:t>
            </w:r>
          </w:p>
        </w:tc>
      </w:tr>
      <w:tr w:rsidR="00263489" w:rsidRPr="00CD459F" w14:paraId="75B1D447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4DCA7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D1F737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5DF42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2BE9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90.195.136.265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5A77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2.974.049.318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6D54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0.627.161.799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FE19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.856.230.819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E934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41B4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35.652.578.20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82806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3.360.553.951,5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439EF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58.846.556.03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F51CD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3962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2065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787615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FAA5A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2414</w:t>
            </w:r>
          </w:p>
        </w:tc>
      </w:tr>
      <w:tr w:rsidR="00263489" w:rsidRPr="00CD459F" w14:paraId="000B21A0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9951D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4A53F9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45A83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1326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03.723.133.972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65E1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6.749.467.47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4BB0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8.455.949.448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7BC2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.798.224.334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92DD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10BA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60.726.775.23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9623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8.352.333.919,0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86E5B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48.676.035.30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E6544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5190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FA1C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89385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DC1A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315176</w:t>
            </w:r>
          </w:p>
        </w:tc>
      </w:tr>
      <w:tr w:rsidR="00263489" w:rsidRPr="00CD459F" w14:paraId="4A58B24D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5B790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2FF13F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6CE83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D3C2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8.038.419.405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95F5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8.578.305.433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C394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2.836.262.144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EC92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.934.278.170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82A3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9927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71.387.265.152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5E34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3.721.206.333,88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D367E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906.924.214.16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06AD9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51294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FCFF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787136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9F4F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546622</w:t>
            </w:r>
          </w:p>
        </w:tc>
      </w:tr>
      <w:tr w:rsidR="00263489" w:rsidRPr="00CD459F" w14:paraId="2D9B0FB8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D21BE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C453D6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0FC1B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4569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2.533.087.704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B0DA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2.605.423.222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803C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5.464.655.429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4EA8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.818.492.839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596E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B0AA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2.421.659.194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4E11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.262.365.131,7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B23B1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989.119.315.334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500F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8353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2CF0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2888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D54CC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297836</w:t>
            </w:r>
          </w:p>
        </w:tc>
      </w:tr>
      <w:tr w:rsidR="00263489" w:rsidRPr="00CD459F" w14:paraId="736ED035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6D83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12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09B2D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ICBP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E0336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DFDD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3.543.173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F148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127.694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3D54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.663.388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9511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675.652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8D2D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C989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.009.90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755B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309.194,3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10EEC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1.619.514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656B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14046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9824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900696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872F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319927</w:t>
            </w:r>
          </w:p>
        </w:tc>
      </w:tr>
      <w:tr w:rsidR="00263489" w:rsidRPr="00CD459F" w14:paraId="7A782D99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66BB9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CF9CC2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D7E64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699D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4.658.781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8D34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147.00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F170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.788.004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32A2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5.713.172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5065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2202B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2.306.962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EF3A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335.417,7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65151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4.367.15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A6FBB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67954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D5AE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3581025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6625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2486823</w:t>
            </w:r>
          </w:p>
        </w:tc>
      </w:tr>
      <w:tr w:rsidR="00263489" w:rsidRPr="00CD459F" w14:paraId="2D1F6B4B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A4030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FD6A26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DFF41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65D7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5.360.029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BA99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161.444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500A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2.076.943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6225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6.599.585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0352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2FE7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4.198.00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80B8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2.694.718,6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EB853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8.709.314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1F4C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69614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98CEE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366785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0573C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2547119</w:t>
            </w:r>
          </w:p>
        </w:tc>
      </w:tr>
      <w:tr w:rsidR="00263489" w:rsidRPr="00CD459F" w14:paraId="77650875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3F590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D05C91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C1CEA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E08C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7.418.574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2ECD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657.09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3EEC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2.540.073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D66B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1.487.643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A93C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45213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2.103.38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D646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639.457,2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120B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03.588.325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1559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5480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D496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16841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362CE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11397</w:t>
            </w:r>
          </w:p>
        </w:tc>
      </w:tr>
      <w:tr w:rsidR="00263489" w:rsidRPr="00CD459F" w14:paraId="399BE459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26457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D056EA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32BD7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5D95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7.900.282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F600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.820.47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3D7B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2.540.073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6716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1.632.353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9369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F0A5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13.893.185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D08F1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692.248,93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CF51F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18.066.62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46B7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2802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CBAA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17672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2935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1717</w:t>
            </w:r>
          </w:p>
        </w:tc>
      </w:tr>
      <w:tr w:rsidR="00263489" w:rsidRPr="00CD459F" w14:paraId="565AE8D9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3FF8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13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EA5AD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INDF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6AA33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C43E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5.145.063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541B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.395.763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7ED8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2.497.558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0A6F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59.780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237C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33.238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72DCA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9.531.402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6F8A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824.022,63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F3681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8.400.877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AC00B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0633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61CE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07820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042AE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748752</w:t>
            </w:r>
          </w:p>
        </w:tc>
      </w:tr>
      <w:tr w:rsidR="00263489" w:rsidRPr="00CD459F" w14:paraId="0DDAC1B4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3AC4A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157C75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46BCB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83C0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.961.851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417B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.553.151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D7C7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2.485.115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E11D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69.536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0438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33.238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C19C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9.502.89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6429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749.363,4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6278C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96.537.79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80DA3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812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FEFB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9843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C46F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8359</w:t>
            </w:r>
          </w:p>
        </w:tc>
      </w:tr>
      <w:tr w:rsidR="00263489" w:rsidRPr="00CD459F" w14:paraId="44B4C98D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5DFAC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A295B0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5505C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8C7F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5.902.729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B3F5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.727.018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8ED7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2.846.668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A4B9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48.439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3A30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33.238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E09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0.958.092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2D32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100.072,6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B837D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96.198.559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04A12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18306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6717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13911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B2B9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79105</w:t>
            </w:r>
          </w:p>
        </w:tc>
      </w:tr>
      <w:tr w:rsidR="00263489" w:rsidRPr="00CD459F" w14:paraId="4905604F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503CE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8FF104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E17F9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A660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8.752.066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9DC3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.854.62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1D52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.674.268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A918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25.551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DE4D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33.238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2306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4.439.74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6CC5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3.220.424,7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9C3A7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63.136.51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3B14A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9740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532A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8513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4470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14676</w:t>
            </w:r>
          </w:p>
        </w:tc>
      </w:tr>
      <w:tr w:rsidR="00263489" w:rsidRPr="00CD459F" w14:paraId="3C2E9327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C9A34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C49F20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94733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D285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1.203.585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0C5D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2.820.690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323E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.252.500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4F10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66.21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F04C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33.238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7872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7.476.23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8F83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.074.156,90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6ACBC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79.356.19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D6F3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2715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07B0C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97438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D1FEC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76658</w:t>
            </w:r>
          </w:p>
        </w:tc>
      </w:tr>
      <w:tr w:rsidR="00263489" w:rsidRPr="00CD459F" w14:paraId="17D5D931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00C44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14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38963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JPFA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A5808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0062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.107.810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9829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481.926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425C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632.785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97F2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85.259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103A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91.173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5950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398.953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3F1D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380.657,0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1579D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1.088.87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AF6C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8050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A1AD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137545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48F2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789962</w:t>
            </w:r>
          </w:p>
        </w:tc>
      </w:tr>
      <w:tr w:rsidR="00263489" w:rsidRPr="00CD459F" w14:paraId="22353C0D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9E6F3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1DA9F4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DDFE4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30E1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.253.201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131B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547.428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E43A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836.638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7353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97.462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1520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73.101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3C4B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.907.830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F280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782.533,20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E81AF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3.038.028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1EFD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396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9E536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69625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B42F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177953</w:t>
            </w:r>
          </w:p>
        </w:tc>
      </w:tr>
      <w:tr w:rsidR="00263489" w:rsidRPr="00CD459F" w14:paraId="3C8E3380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D8049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3F5EE4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819BC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0110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.883.857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9D0D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760.48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DDB1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688.851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BCFE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02.439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3F88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33.970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25FE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.569.602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633B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45.259,6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A53DD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5.185.009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0061A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5620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6CB7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41735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9758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984272</w:t>
            </w:r>
          </w:p>
        </w:tc>
      </w:tr>
      <w:tr w:rsidR="00263489" w:rsidRPr="00CD459F" w14:paraId="2FB2D85A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A9A94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E8FAE1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D5EC9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9FEB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.221.904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D871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127.722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3C08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457.187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D4EE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89.016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91B0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31.076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DF7F7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2.226.905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E8936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403.902,03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2A53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5.951.76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955EC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55636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20CE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5809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5254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595899</w:t>
            </w:r>
          </w:p>
        </w:tc>
      </w:tr>
      <w:tr w:rsidR="00263489" w:rsidRPr="00CD459F" w14:paraId="0E18BD55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2AED6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lastRenderedPageBreak/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9A4625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1E3C4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BA67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.130.896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D783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114.546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9F28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662.951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929D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91.10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7C57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52.267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E8F2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.251.76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7158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66.583,4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28D27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8.589.65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DDD39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6813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C9531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13739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46F91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789856</w:t>
            </w:r>
          </w:p>
        </w:tc>
      </w:tr>
      <w:tr w:rsidR="00263489" w:rsidRPr="00CD459F" w14:paraId="65BF2273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42D6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15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FE713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KINO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07F05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5C8B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09.696.001.798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215E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70.481.376.024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E4D2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31.268.949.262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39B8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0.386.748.287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25E4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265.984.615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7107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23.099.059.986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FCD8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0.332.204.274,8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C3FF5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.237.595.219.274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E6F46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2457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F9F0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689089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4BE2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478534</w:t>
            </w:r>
          </w:p>
        </w:tc>
      </w:tr>
      <w:tr w:rsidR="00263489" w:rsidRPr="00CD459F" w14:paraId="03276728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97888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B1E2AE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20EFF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601A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50.116.045.042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B877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55.685.895.439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9BC5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50.269.328.831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B786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0.074.396.509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7BC3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397.956.722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BB8D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67.543.622.543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EA81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52.820.982.774,5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30C44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.592.164.205.408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A4FFC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4704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B7B1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74479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E2DF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517221</w:t>
            </w:r>
          </w:p>
        </w:tc>
      </w:tr>
      <w:tr w:rsidR="00263489" w:rsidRPr="00CD459F" w14:paraId="0E0193EA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D2301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249D0F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9FBB3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9E52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515.603.339.649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9155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83.254.960.53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53E7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20.493.436.530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B39F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8.160.933.233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BC2E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634.690.171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0C94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30.147.360.11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7370E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90.130.149.888,8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81B1B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.695.764.958.88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4C0E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0489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A80C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554906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AC76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079796</w:t>
            </w:r>
          </w:p>
        </w:tc>
      </w:tr>
      <w:tr w:rsidR="00263489" w:rsidRPr="00CD459F" w14:paraId="261C9357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44076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79E181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D0EC5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C6D9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13.665.219.638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5F5E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37.913.524.74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77F0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21.494.720.414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1F14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8.661.215.226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2560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945.124.295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A786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84.679.804.31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A9E1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57.056.318.979,7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F2CBF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5.255.359.155.03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4802B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0856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5B0DC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54169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ECD7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376177</w:t>
            </w:r>
          </w:p>
        </w:tc>
      </w:tr>
      <w:tr w:rsidR="00263489" w:rsidRPr="00CD459F" w14:paraId="461F1732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D2CED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C13C0A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93176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B500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00.649.538.230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95C4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56.329.231.119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5094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26.486.437.355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280C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9.806.712.522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40A4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5.490.509.493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BC693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298.762.428.719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DBB6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59.237.165.621,08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A9178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5.346.800.159.052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B6D8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107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F5B21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558769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D818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388034</w:t>
            </w:r>
          </w:p>
        </w:tc>
      </w:tr>
      <w:tr w:rsidR="00263489" w:rsidRPr="00CD459F" w14:paraId="4AC642B2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9BC5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16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C4EDF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LSIP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A89FE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CABF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763.423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E02A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87.738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8143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42.813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D26A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70.611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09AD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1.078.502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264C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543.08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12B97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362.362,13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21F03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9.744.38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CAA4E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7186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E419C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260979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7DE4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81236</w:t>
            </w:r>
          </w:p>
        </w:tc>
      </w:tr>
      <w:tr w:rsidR="00263489" w:rsidRPr="00CD459F" w14:paraId="35CDF1D5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993C3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A6654D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8FD10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10A3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329.426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254D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80.72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DD36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87.626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34C8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84.529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C203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11.846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D1FA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94.152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4D1B7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48.874,2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E3737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0.037.294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91BBC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4832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9E49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908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296B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18632</w:t>
            </w:r>
          </w:p>
        </w:tc>
      </w:tr>
      <w:tr w:rsidR="00263489" w:rsidRPr="00CD459F" w14:paraId="3A929FB5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3470E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89B349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FD122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6E87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52.630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19C6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99.26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B41C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100.113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7CFB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89.379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806C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10.590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7F633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51.97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CE56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134.352,72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AA42D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0.225.322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90573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3139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2E1F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3320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3D516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578613</w:t>
            </w:r>
          </w:p>
        </w:tc>
      </w:tr>
      <w:tr w:rsidR="00263489" w:rsidRPr="00CD459F" w14:paraId="11B646C5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5C031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AADEAF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DB2F8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7B44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695.490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CD08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93.64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7B93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164.949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9FA8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79.60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BFA2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10.778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9B651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1.344.472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401C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45.919,3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57D58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0.922.788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6867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2514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05EF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23088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28E3C1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54783</w:t>
            </w:r>
          </w:p>
        </w:tc>
      </w:tr>
      <w:tr w:rsidR="00263489" w:rsidRPr="00CD459F" w14:paraId="055EDE0F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5BD60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FEBC20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416ED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0735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990.445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4AF9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59.598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0DA1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56.441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AB07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72.579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5FB90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A9451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.679.063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8BF8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53.626,8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9025A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1.851.182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BFBDA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983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9CD2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416789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F83C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983882</w:t>
            </w:r>
          </w:p>
        </w:tc>
      </w:tr>
      <w:tr w:rsidR="00263489" w:rsidRPr="00CD459F" w14:paraId="604F3DB7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798F7C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17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825E11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MIDI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5F79BB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CDE6A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102.812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1782B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7.674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FDA63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0.437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DDF3E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6.863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E3BF9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45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3AAED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38.13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517E6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38.152,4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6A7C7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.878.115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360600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7821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90F1E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83165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9C5AA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196642</w:t>
            </w:r>
          </w:p>
        </w:tc>
      </w:tr>
      <w:tr w:rsidR="00263489" w:rsidRPr="00CD459F" w14:paraId="1E4ACB6F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FF8F63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2CB71D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798775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4E8EF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159.154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D0409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8.89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4A17E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7.944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82C95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8.416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73B83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44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6F287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14.655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703B4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59.505,3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9E77F7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.960.145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6D3DE2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1996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EBEA4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3276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889F0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300527</w:t>
            </w:r>
          </w:p>
        </w:tc>
      </w:tr>
      <w:tr w:rsidR="00263489" w:rsidRPr="00CD459F" w14:paraId="7380F90B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6B11A7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911394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A8DB6D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F6A31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03.070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DB6F9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10.132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53C8B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67.403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4819C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9.756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11C67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86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F71DF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90.74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46688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76.251,9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25A372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.990.309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FC0510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52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5AF69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58262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B2555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404599</w:t>
            </w:r>
          </w:p>
        </w:tc>
      </w:tr>
      <w:tr w:rsidR="00263489" w:rsidRPr="00CD459F" w14:paraId="5A92D46D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DF004D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1B53A1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64102A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CD22C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00.273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BD02F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13.115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26A3A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60.751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6212A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10.29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72F67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587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665D5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85.024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16D2B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74.606,46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9E1AE8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5.923.69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7B161E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25946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0C3C96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81159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7D2F7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334138</w:t>
            </w:r>
          </w:p>
        </w:tc>
      </w:tr>
      <w:tr w:rsidR="00263489" w:rsidRPr="00CD459F" w14:paraId="4039E5F8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EC3E87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278E37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87D7A1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681AD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75.221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DBBF9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11.05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52EBB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7.526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2A753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10.12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E0C59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.516,0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08BAD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45.44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F4E8E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04.274,2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96D59C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.344.01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8D7B4B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64366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BFB9D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544526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4A80B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378143</w:t>
            </w:r>
          </w:p>
        </w:tc>
      </w:tr>
      <w:tr w:rsidR="00263489" w:rsidRPr="00CD459F" w14:paraId="36FCA941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838FC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18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EBF83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MLBI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5E59F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6E74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.322.067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3FC9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25.23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F014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57.953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FFBE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227.311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E6B0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C132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032.56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6A5F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86.543,4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8D6EE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510.078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A5423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93836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A76F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8097629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1C62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5623353</w:t>
            </w:r>
          </w:p>
        </w:tc>
      </w:tr>
      <w:tr w:rsidR="00263489" w:rsidRPr="00CD459F" w14:paraId="1D8DE626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5F4AA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B7CD44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A6354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134C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.224.807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2970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34.159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8B9A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47.105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61BB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231.697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15D2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F3A5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937.76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E1D03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48.088,48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BA3CE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889.50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7D3A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55074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F81E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670623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6C19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4657109</w:t>
            </w:r>
          </w:p>
        </w:tc>
      </w:tr>
      <w:tr w:rsidR="00263489" w:rsidRPr="00CD459F" w14:paraId="3E09D50D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2F1EE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C82528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6465F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6985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.206.059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FBFD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44.576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F5A5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20.553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9C77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247.421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31B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A5C5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1.918.609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57E5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37.820,7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D0921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896.95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406F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511316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AF7C1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6622859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FADC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4599207</w:t>
            </w:r>
          </w:p>
        </w:tc>
      </w:tr>
      <w:tr w:rsidR="00263489" w:rsidRPr="00CD459F" w14:paraId="626C883D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F2AF1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5F2384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228C3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2A85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85.617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FFF5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35.16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3BD9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10.853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D35E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265.550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9B5E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4811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97.18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81F5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16.965,8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77FAF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907.425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A3B0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02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88A2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239795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92D5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665245</w:t>
            </w:r>
          </w:p>
        </w:tc>
      </w:tr>
      <w:tr w:rsidR="00263489" w:rsidRPr="00CD459F" w14:paraId="17730D39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38A43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CC2115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DD61B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B9B7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665.850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8971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18.83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8822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11.931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4F7B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25.358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1000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9E10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1.221.976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AD25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43.244,1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5072F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922.017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18844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3245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56BA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418196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F9C11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2904139</w:t>
            </w:r>
          </w:p>
        </w:tc>
      </w:tr>
      <w:tr w:rsidR="00263489" w:rsidRPr="00CD459F" w14:paraId="426D0DE3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EFD6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19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C2D04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MYOR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7A8B3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FC85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630.953.830.893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5D8B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86.922.167.01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700C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555.930.772.581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4A8A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.258.953.564.351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C705E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9623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5.832.760.334.842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93A3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177.738.332.193,62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BE55E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4.915.849.800.25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B0B6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78958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180D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3910445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81C2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2715586</w:t>
            </w:r>
          </w:p>
        </w:tc>
      </w:tr>
      <w:tr w:rsidR="00263489" w:rsidRPr="00CD459F" w14:paraId="4A92B59D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A91C2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76A694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15334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1F11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760.434.280.304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BF63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492.638.756.739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1B8E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21.507.918.551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E775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.758.609.581.243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060CA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FD21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.633.190.536.83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C508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345.763.466.389,7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AAC34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7.591.706.426.634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D1A3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76499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362DC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3770635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4523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2618497</w:t>
            </w:r>
          </w:p>
        </w:tc>
      </w:tr>
      <w:tr w:rsidR="00263489" w:rsidRPr="00CD459F" w14:paraId="684A7AA1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E1343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45D944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CDD24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CAD4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039.404.206.764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1738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55.074.879.758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92AD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65.062.374.247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CD05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.843.364.769.063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29FA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4C7E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.902.906.229.832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4CB46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771.697.071.236,40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6E950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9.037.918.806.47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17456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93061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8CBA6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41511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9994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2882736</w:t>
            </w:r>
          </w:p>
        </w:tc>
      </w:tr>
      <w:tr w:rsidR="00263489" w:rsidRPr="00CD459F" w14:paraId="7B1AF5A3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F6F06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lastRenderedPageBreak/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62F3C6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ECE6C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1B06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098.168.514.645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8DE2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53.822.336.007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F07E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585.721.765.291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F40A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5.567.196.018.777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FF35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69AE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.604.908.634.720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0A0D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052.089.293.220,52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883DF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9.777.500.514.55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7DB6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03758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8CCA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435085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FA1B1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3021429</w:t>
            </w:r>
          </w:p>
        </w:tc>
      </w:tr>
      <w:tr w:rsidR="00263489" w:rsidRPr="00CD459F" w14:paraId="2DF1C746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E7576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FD0476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0FF7A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5D8A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211.052.647.953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4E5F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20.535.214.640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62AC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38.595.908.733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451D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.399.975.298.761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561C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3F41E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.270.159.070.08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8F5E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406.849.232.718,6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F1C1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9.917.653.265.528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5E239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2084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450F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4152175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3E12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2883455</w:t>
            </w:r>
          </w:p>
        </w:tc>
      </w:tr>
      <w:tr w:rsidR="00263489" w:rsidRPr="00CD459F" w14:paraId="45403BB0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6992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D5283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RANC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36F64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5164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37.685.584.998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4C8E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.838.525.452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B623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9.424.241.39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2AE5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45.232.537.425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736D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5.473.218.534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EC96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99.654.107.799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0D686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17.900.559.438,40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29A50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04.020.324.86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6BB6A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2263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0AED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23944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160E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60728</w:t>
            </w:r>
          </w:p>
        </w:tc>
      </w:tr>
      <w:tr w:rsidR="00263489" w:rsidRPr="00CD459F" w14:paraId="685B27B8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EB5BD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CEF598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08B34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9329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49.966.984.744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5B50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2.033.241.292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D900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9.910.270.579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C0E6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51.935.858.553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14A6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5.790.098.283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11CA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19.636.453.45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5F40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22.214.092.555,88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FD95A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904.003.739.438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25B0B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457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B6686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32340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8FEFE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919032</w:t>
            </w:r>
          </w:p>
        </w:tc>
      </w:tr>
      <w:tr w:rsidR="00263489" w:rsidRPr="00CD459F" w14:paraId="07B344DB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FA8B2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C768E3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FBD75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4080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55.464.434.251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5865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2.510.338.841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F39C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8.573.972.698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86B6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53.588.080.018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CF54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6.841.138.779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B9597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26.977.964.58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69D0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23.874.342.199,88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38B03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952.496.300.84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8A7A9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506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4F9B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33310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D2DC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925769</w:t>
            </w:r>
          </w:p>
        </w:tc>
      </w:tr>
      <w:tr w:rsidR="00263489" w:rsidRPr="00CD459F" w14:paraId="5FC0A389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53358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6F69C5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98A40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9915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76.002.689.458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A8E0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2.931.621.018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6818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18.281.679.641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3BE4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61.275.971.618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6B5E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7.016.782.625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C52A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65.508.744.360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BC06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29.814.674.445,1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06923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319.134.443.995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E2F06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2601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E9B5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25467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A789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71303</w:t>
            </w:r>
          </w:p>
        </w:tc>
      </w:tr>
      <w:tr w:rsidR="00263489" w:rsidRPr="00CD459F" w14:paraId="1D5D990B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EB826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FB93E5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5AF67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6DBF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9.838.767.784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1222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3.239.512.379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88F2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.323.071.46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7D81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5.996.682.772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9511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8.631.390.335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9617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9.029.424.730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DA26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3.192.676.413,3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AE590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512.036.014.16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590FE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2111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8254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91989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B202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133326</w:t>
            </w:r>
          </w:p>
        </w:tc>
      </w:tr>
      <w:tr w:rsidR="00263489" w:rsidRPr="00CD459F" w14:paraId="7CF20351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4EDCD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1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38ACB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ROTI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065DD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09A2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135.364.021.139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61C2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91.930.964.348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33CD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50.783.313.391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2E0B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621.647.936.435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4DFE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4.897.026.528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E2C3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914.623.261.84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3BDA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223.031.209.204,8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0ABC8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.559.573.709.41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ADCE5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8914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8EA6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20059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42CA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393014</w:t>
            </w:r>
          </w:p>
        </w:tc>
      </w:tr>
      <w:tr w:rsidR="00263489" w:rsidRPr="00CD459F" w14:paraId="47FF9B5D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35E8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FEEC4F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C633F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84BD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127.171.436.363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25CC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82.233.618.97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E512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59.764.888.552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C1F9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750.520.949.999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5605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1.403.551.782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EAE9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041.094.445.666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BE843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273.302.419.922,0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A284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.393.810.380.88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8391C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62201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3B0A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236945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DD4F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645456</w:t>
            </w:r>
          </w:p>
        </w:tc>
      </w:tr>
      <w:tr w:rsidR="00263489" w:rsidRPr="00CD459F" w14:paraId="17664B17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808E4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79DEF4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B2575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8EC2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236.518.557.42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81DD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66.295.550.224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D5EC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110.580.263.193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9CF7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884.886.076.699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7B8A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9.775.936.855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4BF81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328.056.384.39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39EF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317.404.267.683,46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6412D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.682.083.844.95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F0DDA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67791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32801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283646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296F6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969767</w:t>
            </w:r>
          </w:p>
        </w:tc>
      </w:tr>
      <w:tr w:rsidR="00263489" w:rsidRPr="00CD459F" w14:paraId="0B2FA21E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B5E3D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3B1C6F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E92BC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009E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168.610.282.478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94B1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80.883.885.81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3BA6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8.252.744.699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3E37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993.775.107.476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9BCA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0.439.226.062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6E82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261.961.246.525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5CD3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375.294.135.917,32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F23D4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.452.166.671.985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E5C3A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4294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4D93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283448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ECD8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968394</w:t>
            </w:r>
          </w:p>
        </w:tc>
      </w:tr>
      <w:tr w:rsidR="00263489" w:rsidRPr="00CD459F" w14:paraId="6B5680C0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B05DB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CC7BCC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627C3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037D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281.340.682.456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AD7F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50.201.979.296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C2D0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94.705.210.879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7F02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1.140.061.555.328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60CF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1.175.635.618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C746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577.485.063.57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9E231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422.567.228.948,0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73EAD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.191.284.422.677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C5A9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00820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D758E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376372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13A2B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2613699</w:t>
            </w:r>
          </w:p>
        </w:tc>
      </w:tr>
      <w:tr w:rsidR="00263489" w:rsidRPr="00CD459F" w14:paraId="02737D70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96352A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2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82905B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SDPC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E8D5E4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6255B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14.180.345.525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7EDE5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3.648.439.903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24846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6.493.967.686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F914C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.851.861.483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9DEAB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605.486.548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41FD3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28.780.101.145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9D050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4.606.724.122,4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D768D1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938.005.256.482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DCCA0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4911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3F5FE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0682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4F40BE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213071</w:t>
            </w:r>
          </w:p>
        </w:tc>
      </w:tr>
      <w:tr w:rsidR="00263489" w:rsidRPr="00CD459F" w14:paraId="71CCEBE3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9FDEF2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38B8AA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113EED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A7FCE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19.444.262.069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9D74C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4.162.287.476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9671E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9.146.658.136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9C82D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4.655.883.692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531B8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67.197.666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53420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7.476.289.039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193E1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6.631.027.672,2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70DF7C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192.891.220.45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3A891C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5558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AAFB0C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1416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6DC936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218169</w:t>
            </w:r>
          </w:p>
        </w:tc>
      </w:tr>
      <w:tr w:rsidR="00263489" w:rsidRPr="00CD459F" w14:paraId="516FF5DA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826A69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391D3A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23272A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A2621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7.880.007.292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9981C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2.684.381.853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150B2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4.089.476.286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58EEA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5.861.483.406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C7FAD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F0090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20.515.348.83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9892A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2.690.922.417,5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3F544E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230.844.175.984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92184B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2186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BAB49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6667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ADBE7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115748</w:t>
            </w:r>
          </w:p>
        </w:tc>
      </w:tr>
      <w:tr w:rsidR="00263489" w:rsidRPr="00CD459F" w14:paraId="520A25FE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378F40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7F6909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ED4F7E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0F6AB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2.804.331.066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7DD56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.358.182.35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71CCD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4.935.044.243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CBC23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6.845.939.754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E5E89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177B1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5.943.497.413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DAADC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2.453.220.857,06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4881BA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164.826.486.522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A5BAC0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2106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FA2D1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3687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A0C74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9,50517E-05</w:t>
            </w:r>
          </w:p>
        </w:tc>
      </w:tr>
      <w:tr w:rsidR="00263489" w:rsidRPr="00CD459F" w14:paraId="111C1B52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605F62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3811D7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11136A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2286B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9.571.235.584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97506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7.198.571.957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F4808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8.351.281.001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F346E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6.224.733.144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F31A6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48B42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1.345.821.686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3390F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3.328.876.040,4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4C0216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206.385.542.888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F8B0A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27594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9CD18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5983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1F0C0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180439</w:t>
            </w:r>
          </w:p>
        </w:tc>
      </w:tr>
      <w:tr w:rsidR="00263489" w:rsidRPr="00CD459F" w14:paraId="6B3CC7AC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0C40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3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E5C88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SKLT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0D75A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25A9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22.970.715.348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ACE0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5.547.955.109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E43E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5.182.229.992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F9D3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3.627.783.926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FAFC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7733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47.328.684.375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B932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8.501.860.062,8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8B294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36.284.210.21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7C42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3361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E38FC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743829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CE36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516548</w:t>
            </w:r>
          </w:p>
        </w:tc>
      </w:tr>
      <w:tr w:rsidR="00263489" w:rsidRPr="00CD459F" w14:paraId="733803D4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508D9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F12DF2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C70D6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1860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31.954.131.252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E9A0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7.548.989.760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8958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3.153.555.409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C32D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4.057.371.082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7CFD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DC54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66.714.047.503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6CC0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11.210.343.427,52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EE7A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47.293.725.435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A2F8A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5001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E7F3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9274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483F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1996</w:t>
            </w:r>
          </w:p>
        </w:tc>
      </w:tr>
      <w:tr w:rsidR="00263489" w:rsidRPr="00CD459F" w14:paraId="6788B853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7DF71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43BC9B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755E1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6953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44.943.627.900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66DC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21.525.483.689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DC06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6.890.723.822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C401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3.572.319.069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2623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E4E2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6.932.154.480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982F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5.936.713.934,2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2122C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90.845.543.82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01706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0151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01061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09923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132D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763355</w:t>
            </w:r>
          </w:p>
        </w:tc>
      </w:tr>
      <w:tr w:rsidR="00263489" w:rsidRPr="00CD459F" w14:paraId="255DF3C7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42DE9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31EA62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987EB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03CC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42.520.246.722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97D2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8.715.266.739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43F7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3.153.736.835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314C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4.413.194.172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1667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3EDD1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8.802.444.46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752EE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4.891.370.756,98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52C6E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73.863.042.44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66C1A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9242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DE9C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018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D4F7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707153</w:t>
            </w:r>
          </w:p>
        </w:tc>
      </w:tr>
      <w:tr w:rsidR="00263489" w:rsidRPr="00CD459F" w14:paraId="48985B38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DDC95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E3F7F3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C0B7C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13E3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84.524.160.228,0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D416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9.444.360.914,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258C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17.201.239.321,0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537D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4.501.779.184,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B1F2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 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5CC1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15.671.539.64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27FEC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1.220.817.569,2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228BE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889.125.250.792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20114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5114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0201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300959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B618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903444</w:t>
            </w:r>
          </w:p>
        </w:tc>
      </w:tr>
      <w:tr w:rsidR="00263489" w:rsidRPr="00CD459F" w14:paraId="65395A8E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0469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4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0E120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SMAR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97366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CE3C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1.177.371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A127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479.717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357A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21.023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6047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100.457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5698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1.422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EFB6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1.799.990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04DB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442.567,63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2BD34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7.124.10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12532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63164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CB69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66361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4DCD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460842</w:t>
            </w:r>
          </w:p>
        </w:tc>
      </w:tr>
      <w:tr w:rsidR="00263489" w:rsidRPr="00CD459F" w14:paraId="08C27535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3EA3D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4E16DB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F8A3B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6B58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597.773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EE07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588.165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5029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103.731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0369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110.535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BF8E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9.869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7B36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430.073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9F380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252.237,6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F25C1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9.310.31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8360E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8605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E8D5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8790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0ABF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338825</w:t>
            </w:r>
          </w:p>
        </w:tc>
      </w:tr>
      <w:tr w:rsidR="00263489" w:rsidRPr="00CD459F" w14:paraId="481B54D1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72E80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lastRenderedPageBreak/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5F997A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FA0E8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CB7F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898.698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AC78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575.593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5CB2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267.355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079A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107.60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7E29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35.501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DB74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1.884.74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C8CC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20.258,62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2CA9F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7.787.527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4257A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1525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EB2D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67827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046D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471021</w:t>
            </w:r>
          </w:p>
        </w:tc>
      </w:tr>
      <w:tr w:rsidR="00263489" w:rsidRPr="00CD459F" w14:paraId="1703AAE9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1A92B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13CF41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2DB63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738A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1.539.798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5811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746.366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7079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547.982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AB51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195.835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15A7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40.475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95D4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3.070.456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C4DE7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525.884,76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559FC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5.026.17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9BB7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5014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9906E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87661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6C1B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08762</w:t>
            </w:r>
          </w:p>
        </w:tc>
      </w:tr>
      <w:tr w:rsidR="00263489" w:rsidRPr="00CD459F" w14:paraId="08F925A0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05D0D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BE7C3D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0F2B3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B92E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2.829.418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F3B2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1.110.57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DFAF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764.322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2033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164.804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1356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321.236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9CE7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5.190.350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35BBD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955.569,6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342B2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0.345.00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262C2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368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379E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28649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7789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93397</w:t>
            </w:r>
          </w:p>
        </w:tc>
      </w:tr>
      <w:tr w:rsidR="00263489" w:rsidRPr="00CD459F" w14:paraId="4BDDFB3A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52199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5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6C673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SSMS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7D16A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9ACB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790.922.772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3F2A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41.795.138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0A20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02.775.156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574C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8.453.49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F09D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492.579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9FC8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444.439.135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9F5C7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288.737.376,83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69D40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9.623.672.614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B5E7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0002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2E5C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50092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4C24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042308</w:t>
            </w:r>
          </w:p>
        </w:tc>
      </w:tr>
      <w:tr w:rsidR="00263489" w:rsidRPr="00CD459F" w14:paraId="4F65BE4A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BCD51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006FD2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EAB80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609A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86.770.969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DB97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487.228.27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1DE7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254.097.843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0E80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10.877.804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1479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1.272.604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4C59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840.247.490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D5293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183.522.793,80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5C2FF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1.296.112.298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367233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6246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7E5E6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74383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CB5416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516554</w:t>
            </w:r>
          </w:p>
        </w:tc>
      </w:tr>
      <w:tr w:rsidR="00263489" w:rsidRPr="00CD459F" w14:paraId="4605E88D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1F5D3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806A6F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FE270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ED2C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12.081.959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9124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513.846.823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0176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42.510.662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E7CD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10.643.957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84DA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2.703.917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8AC3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681.787.31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3363B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195.779.281,6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4727D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1.845.204.657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90564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6528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0C15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57558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5212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399709</w:t>
            </w:r>
          </w:p>
        </w:tc>
      </w:tr>
      <w:tr w:rsidR="00263489" w:rsidRPr="00CD459F" w14:paraId="4AE5730F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74E13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3B1B79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9D270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AF8A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580.854.94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273C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566.828.28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FF02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18.690.994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D132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15.527.696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4E39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6.919.503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AD2B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1.488.821.413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2BAA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251.881.662,2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F8265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2.775.930.059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A1B7C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9715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D1FC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16533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8731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09259</w:t>
            </w:r>
          </w:p>
        </w:tc>
      </w:tr>
      <w:tr w:rsidR="00263489" w:rsidRPr="00CD459F" w14:paraId="7BE8325D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BD798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0AD78F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C4DA9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C158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.526.870.874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29A5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540.760.882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6A05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347.081.31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2FD8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17.592.705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60E6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4.267.589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3226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2.436.573.360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C21A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558.063.114,88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4327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3.850.610.07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14352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402916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061E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75918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8AED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221654</w:t>
            </w:r>
          </w:p>
        </w:tc>
      </w:tr>
      <w:tr w:rsidR="00263489" w:rsidRPr="00CD459F" w14:paraId="0740FD16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11439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6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17AB0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STTP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CA3AD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019D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216.024.079.834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CE9F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7.197.480.135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932F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72.521.739.769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47C4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5.076.813.773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08E2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955C4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00.820.113.51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C0882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82.346.627.650,53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F47EE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342.432.443.19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75419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5154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2065E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28422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B2256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9182</w:t>
            </w:r>
          </w:p>
        </w:tc>
      </w:tr>
      <w:tr w:rsidR="00263489" w:rsidRPr="00CD459F" w14:paraId="18F3249B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9DF2D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33A54D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960A6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DACC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255.088.886.019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B0EE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54.067.624.513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7E3B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69.605.764.156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728D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4.568.377.849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584C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3E8F6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383.330.652.53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D0C65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93.242.696.696,22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14F2A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631.189.810.03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6DB3E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5437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5C35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45687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30CE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011717</w:t>
            </w:r>
          </w:p>
        </w:tc>
      </w:tr>
      <w:tr w:rsidR="00263489" w:rsidRPr="00CD459F" w14:paraId="11A462B7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01F9B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595A38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6F92D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1FD3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482.590.522.84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C77A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30.727.064.628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73CD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124.452.770.582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6425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3.573.491.563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C314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BBF5F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41.343.849.613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9710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182.797.505.724,69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231B8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881.563.083.954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A5CAD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63436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223D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22256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6353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545611</w:t>
            </w:r>
          </w:p>
        </w:tc>
      </w:tr>
      <w:tr w:rsidR="00263489" w:rsidRPr="00CD459F" w14:paraId="0BFE74B7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BB0E3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6DED53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66277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C5CD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628.628.879.549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2E71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22.100.278.926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7692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144.978.315.572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96E7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3.334.097.951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04DD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5D1F9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99.041.571.99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4F3C8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40.415.902.955,9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90D95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.448.995.059.882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AE360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69706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18FF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2316737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D22D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608845</w:t>
            </w:r>
          </w:p>
        </w:tc>
      </w:tr>
      <w:tr w:rsidR="00263489" w:rsidRPr="00CD459F" w14:paraId="35CC1E8F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04575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055D17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10F0D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B3B7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617.573.766.863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43019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5.649.763.536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6050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147.614.953.252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4B9E2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8.398.355.494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E47D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77DAA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79.236.839.145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CCC2E" w14:textId="77777777" w:rsidR="00263489" w:rsidRPr="00CD459F" w:rsidRDefault="00263489" w:rsidP="00020667">
            <w:pPr>
              <w:spacing w:after="0" w:line="240" w:lineRule="auto"/>
              <w:ind w:left="-5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37.422.818.552,82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1F06D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.919.243.683.748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217F22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60578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706A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98823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7238F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380717</w:t>
            </w:r>
          </w:p>
        </w:tc>
      </w:tr>
      <w:tr w:rsidR="00263489" w:rsidRPr="00CD459F" w14:paraId="08E5B904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D263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7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01D1D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TBLA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9DB98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A2BF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954.357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4683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432.879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F9BA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290.239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3A8B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43.907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D4EA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F1709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.721.382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3A136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344.010,70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C9904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4.024.48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706CC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245293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C798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22741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E28F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52369</w:t>
            </w:r>
          </w:p>
        </w:tc>
      </w:tr>
      <w:tr w:rsidR="00263489" w:rsidRPr="00CD459F" w14:paraId="28CFBB79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7848C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A4F49C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8C0FE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08C3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764.38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FFFC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676.514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57C4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278.665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D356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54.388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6EEF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A29D5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.773.94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3C1BE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14.064,52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C8F69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6.339.916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66C83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9220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DAE5E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08565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6F84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753925</w:t>
            </w:r>
          </w:p>
        </w:tc>
      </w:tr>
      <w:tr w:rsidR="00263489" w:rsidRPr="00CD459F" w14:paraId="637A8193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7D837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0E85DA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1EE29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A7F6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661.034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54F9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694.349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BBCF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244.124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CE01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63.280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CB69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533C5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662.78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FC48A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93.160,4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3AFE8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7.363.00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045F4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68842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85FF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95766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6FED1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65042</w:t>
            </w:r>
          </w:p>
        </w:tc>
      </w:tr>
      <w:tr w:rsidR="00263489" w:rsidRPr="00CD459F" w14:paraId="30294A91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9C296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3ADAB1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4AF37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28EA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680.730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73C9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827.293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C2ED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220.604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ED57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90.034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FEF6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00CAD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.818.66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2FC8C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29.567,5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F6D70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9.431.29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62EB6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6960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AF1D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935944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C399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49961</w:t>
            </w:r>
          </w:p>
        </w:tc>
      </w:tr>
      <w:tr w:rsidR="00263489" w:rsidRPr="00CD459F" w14:paraId="521CE6D3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E5CE4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DE63DB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997E8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586D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791.916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2746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838.873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8FAF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230.954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FFA1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93.445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A3EF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  -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D5D53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.955.188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1EE5A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354.502,06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1CB30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1.084.017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CC345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16813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C1386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92733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5AD0E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64398</w:t>
            </w:r>
          </w:p>
        </w:tc>
      </w:tr>
      <w:tr w:rsidR="00263489" w:rsidRPr="00CD459F" w14:paraId="3549BA69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0065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8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021B3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TGKA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9D806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12BB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254.951.562.937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77EB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27.543.073.657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463B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70.744.915.57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2DA7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4.370.351.378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3154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7.392.050.839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3A0FA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65.001.954.38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3776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94.012.999.607,38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88980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924.962.977.878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FE09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21416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8130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247886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F4F1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866587</w:t>
            </w:r>
          </w:p>
        </w:tc>
      </w:tr>
      <w:tr w:rsidR="00263489" w:rsidRPr="00CD459F" w14:paraId="0EEC8107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1298E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241D81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CAD71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677C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318.607.055.495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E022F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32.111.852.599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6865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107.684.389.040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C731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3.641.521.151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8687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5.567.658.224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C63BE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467.612.476.509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B2094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18.700.908.495,65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D9C37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.485.510.411.96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ECAA3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340555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0B53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34159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3FAE2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0931659</w:t>
            </w:r>
          </w:p>
        </w:tc>
      </w:tr>
      <w:tr w:rsidR="00263489" w:rsidRPr="00CD459F" w14:paraId="407B16EA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EA39D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778F1C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9ED2D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CC68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428.418.484.105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98B4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12.359.583.865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FFE6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124.628.450.914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F7B5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3.495.679.735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B0B0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5.118.410.665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3BAC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574.020.609.284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141F3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63.319.253.942,3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C096E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995.872.438.975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2881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54514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ADC7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91603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9082A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330582</w:t>
            </w:r>
          </w:p>
        </w:tc>
      </w:tr>
      <w:tr w:rsidR="00263489" w:rsidRPr="00CD459F" w14:paraId="2562A36E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AD8D0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CC7A2D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80FA6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D448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478.561.152.411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A8DC4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5.019.094.568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D5DD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146.723.611.085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4C49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8.299.011.946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6880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4.879.428.970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D771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43.482.298.980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DB10D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83.222.582.976,7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E0C74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.361.956.197.96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0719D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54498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38C1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914012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1681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329175</w:t>
            </w:r>
          </w:p>
        </w:tc>
      </w:tr>
      <w:tr w:rsidR="00263489" w:rsidRPr="00CD459F" w14:paraId="504AF6A2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47678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E1CCB0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62F6B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5C72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481.109.483.989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7091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4.969.544.137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4F8A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127.061.757.162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4AA3C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8.566.247.766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3B22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4.849.197.323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5C99A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626.556.230.377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3C71B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83.966.342.267,7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A0617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.403.961.007.49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86B70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540448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E5B51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84066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1EBAC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1278242</w:t>
            </w:r>
          </w:p>
        </w:tc>
      </w:tr>
      <w:tr w:rsidR="00263489" w:rsidRPr="00CD459F" w14:paraId="2EE49105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473D3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9</w:t>
            </w:r>
          </w:p>
        </w:tc>
        <w:tc>
          <w:tcPr>
            <w:tcW w:w="8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C50B9" w14:textId="77777777" w:rsidR="00263489" w:rsidRPr="00CD459F" w:rsidRDefault="00263489" w:rsidP="00020667">
            <w:pPr>
              <w:spacing w:after="0" w:line="240" w:lineRule="auto"/>
              <w:ind w:left="-69" w:right="-81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UNVR</w:t>
            </w: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1B8B3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7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78FA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7.004.562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EF7B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127.682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1556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2.367.099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76123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33.018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63F1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1.219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EA10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9.553.580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57852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2.699.285,5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59A4A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8.906.413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CBAB5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427709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3A9F1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505309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B4F0D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350909</w:t>
            </w:r>
          </w:p>
        </w:tc>
      </w:tr>
      <w:tr w:rsidR="00263489" w:rsidRPr="00CD459F" w14:paraId="11C5C82A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C4ADB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lastRenderedPageBreak/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F06576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138A9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8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7683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9.109.445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6B28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191.90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B614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3.076.319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0774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57.244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DA4F5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22.661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E18A2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2.457.569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3B938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3.505.656,51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5864B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9.522.970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DA2C5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79565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A29E5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638098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61739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4431236</w:t>
            </w:r>
          </w:p>
        </w:tc>
      </w:tr>
      <w:tr w:rsidR="00263489" w:rsidRPr="00CD459F" w14:paraId="2A7A66A5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CC0A8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97DF38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B60A8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19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7C38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7.392.837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407BA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230.23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9389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2.508.935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C164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    64.952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E6D96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31.487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F199D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10.228.441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67B45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831.353,3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3DABC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0.649.371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B41E1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371157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B1793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4953391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43D24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3439855</w:t>
            </w:r>
          </w:p>
        </w:tc>
      </w:tr>
      <w:tr w:rsidR="00263489" w:rsidRPr="00CD459F" w14:paraId="09CF2DB5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0963E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509B3E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087BE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0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4654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7.163.536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E4C28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248.790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C5B91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2.043.333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1BCF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66.234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C24A7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36.683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70656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9.558.576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B121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.730.780,54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2F2EC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20.534.632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E2266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329841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A74A7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4654856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9FD18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3232539</w:t>
            </w:r>
          </w:p>
        </w:tc>
      </w:tr>
      <w:tr w:rsidR="00263489" w:rsidRPr="00CD459F" w14:paraId="1B277BDA" w14:textId="77777777" w:rsidTr="00020667">
        <w:trPr>
          <w:trHeight w:val="315"/>
        </w:trPr>
        <w:tc>
          <w:tcPr>
            <w:tcW w:w="4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91DC4" w14:textId="77777777" w:rsidR="00263489" w:rsidRPr="00CD459F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 </w:t>
            </w:r>
          </w:p>
        </w:tc>
        <w:tc>
          <w:tcPr>
            <w:tcW w:w="8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97DE11" w14:textId="77777777" w:rsidR="00263489" w:rsidRPr="00CD459F" w:rsidRDefault="00263489" w:rsidP="00020667">
            <w:pPr>
              <w:spacing w:after="0" w:line="240" w:lineRule="auto"/>
              <w:ind w:left="-69" w:right="-81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</w:p>
        </w:tc>
        <w:tc>
          <w:tcPr>
            <w:tcW w:w="6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F0160" w14:textId="77777777" w:rsidR="00263489" w:rsidRPr="00CD459F" w:rsidRDefault="00263489" w:rsidP="00020667">
            <w:pPr>
              <w:spacing w:after="0" w:line="240" w:lineRule="auto"/>
              <w:ind w:left="-80" w:right="-108"/>
              <w:jc w:val="center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2021</w:t>
            </w:r>
          </w:p>
        </w:tc>
        <w:tc>
          <w:tcPr>
            <w:tcW w:w="1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4997D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5.758.148 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1338B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    184.876 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731AE2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1.738.444 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B4390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66.263 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BE7FE" w14:textId="77777777" w:rsidR="00263489" w:rsidRPr="00CD459F" w:rsidRDefault="00263489" w:rsidP="00020667">
            <w:pPr>
              <w:spacing w:after="0" w:line="240" w:lineRule="auto"/>
              <w:ind w:left="-80" w:right="-53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    34.981 </w:t>
            </w:r>
          </w:p>
        </w:tc>
        <w:tc>
          <w:tcPr>
            <w:tcW w:w="14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FDEB4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7.782.712,00 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F7AA7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          2.195.637,87 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13BA7" w14:textId="77777777" w:rsidR="00263489" w:rsidRPr="00CD459F" w:rsidRDefault="00263489" w:rsidP="00020667">
            <w:pPr>
              <w:spacing w:after="0" w:line="240" w:lineRule="auto"/>
              <w:ind w:left="-105" w:right="-60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 xml:space="preserve">19.068.532,00 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A271F" w14:textId="77777777" w:rsidR="00263489" w:rsidRPr="00CD459F" w:rsidRDefault="00263489" w:rsidP="00020667">
            <w:pPr>
              <w:spacing w:after="0" w:line="240" w:lineRule="auto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1151446</w:t>
            </w:r>
          </w:p>
        </w:tc>
        <w:tc>
          <w:tcPr>
            <w:tcW w:w="8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BA59B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4081443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D00E0" w14:textId="77777777" w:rsidR="00263489" w:rsidRPr="00CD459F" w:rsidRDefault="00263489" w:rsidP="00020667">
            <w:pPr>
              <w:spacing w:after="0" w:line="240" w:lineRule="auto"/>
              <w:ind w:left="-69" w:right="-49"/>
              <w:jc w:val="right"/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</w:pPr>
            <w:r w:rsidRPr="00CD459F">
              <w:rPr>
                <w:rFonts w:ascii="Times New Roman" w:hAnsi="Times New Roman"/>
                <w:color w:val="000000"/>
                <w:sz w:val="15"/>
                <w:szCs w:val="15"/>
                <w:lang w:val="id-ID" w:eastAsia="id-ID"/>
              </w:rPr>
              <w:t>0,002834335</w:t>
            </w:r>
          </w:p>
        </w:tc>
      </w:tr>
    </w:tbl>
    <w:p w14:paraId="54C71204" w14:textId="77777777" w:rsidR="00263489" w:rsidRDefault="00263489" w:rsidP="00263489">
      <w:pPr>
        <w:spacing w:after="0" w:line="240" w:lineRule="auto"/>
        <w:rPr>
          <w:rFonts w:ascii="Times New Roman" w:hAnsi="Times New Roman"/>
          <w:sz w:val="24"/>
          <w:lang w:val="id-ID"/>
        </w:rPr>
      </w:pPr>
    </w:p>
    <w:p w14:paraId="740B09A7" w14:textId="77777777" w:rsidR="00263489" w:rsidRDefault="00263489" w:rsidP="00263489">
      <w:pPr>
        <w:spacing w:after="0" w:line="240" w:lineRule="auto"/>
        <w:rPr>
          <w:rFonts w:ascii="Times New Roman" w:hAnsi="Times New Roman"/>
          <w:sz w:val="24"/>
          <w:lang w:val="id-ID"/>
        </w:rPr>
      </w:pPr>
    </w:p>
    <w:p w14:paraId="667E4294" w14:textId="77777777" w:rsidR="00263489" w:rsidRDefault="00263489" w:rsidP="00263489">
      <w:pPr>
        <w:spacing w:after="0" w:line="240" w:lineRule="auto"/>
        <w:rPr>
          <w:rFonts w:ascii="Times New Roman" w:hAnsi="Times New Roman"/>
          <w:sz w:val="24"/>
          <w:lang w:val="id-ID"/>
        </w:rPr>
      </w:pPr>
    </w:p>
    <w:p w14:paraId="14CD0BCC" w14:textId="77777777" w:rsidR="00263489" w:rsidRDefault="00263489" w:rsidP="00263489">
      <w:pPr>
        <w:spacing w:after="0" w:line="240" w:lineRule="auto"/>
        <w:rPr>
          <w:rFonts w:ascii="Times New Roman" w:hAnsi="Times New Roman"/>
          <w:sz w:val="24"/>
          <w:lang w:val="id-ID"/>
        </w:rPr>
      </w:pPr>
    </w:p>
    <w:p w14:paraId="194A5765" w14:textId="77777777" w:rsidR="00263489" w:rsidRDefault="00263489" w:rsidP="00263489">
      <w:pPr>
        <w:spacing w:after="0" w:line="240" w:lineRule="auto"/>
        <w:rPr>
          <w:rFonts w:ascii="Times New Roman" w:hAnsi="Times New Roman"/>
          <w:sz w:val="24"/>
          <w:lang w:val="id-ID"/>
        </w:rPr>
      </w:pPr>
    </w:p>
    <w:p w14:paraId="54077FB4" w14:textId="77777777" w:rsidR="00263489" w:rsidRDefault="00263489" w:rsidP="00263489">
      <w:pPr>
        <w:spacing w:after="0" w:line="240" w:lineRule="auto"/>
        <w:rPr>
          <w:rFonts w:ascii="Times New Roman" w:hAnsi="Times New Roman"/>
          <w:sz w:val="24"/>
          <w:lang w:val="id-ID"/>
        </w:rPr>
      </w:pPr>
    </w:p>
    <w:p w14:paraId="3EBAF734" w14:textId="77777777" w:rsidR="00263489" w:rsidRDefault="00263489" w:rsidP="00263489">
      <w:pPr>
        <w:spacing w:after="0" w:line="240" w:lineRule="auto"/>
        <w:rPr>
          <w:rFonts w:ascii="Times New Roman" w:hAnsi="Times New Roman"/>
          <w:sz w:val="24"/>
          <w:lang w:val="id-ID"/>
        </w:rPr>
      </w:pPr>
    </w:p>
    <w:p w14:paraId="25AA656D" w14:textId="77777777" w:rsidR="00263489" w:rsidRDefault="00263489" w:rsidP="00263489">
      <w:pPr>
        <w:spacing w:after="0" w:line="240" w:lineRule="auto"/>
        <w:rPr>
          <w:rFonts w:ascii="Times New Roman" w:hAnsi="Times New Roman"/>
          <w:sz w:val="24"/>
          <w:lang w:val="id-ID"/>
        </w:rPr>
      </w:pPr>
    </w:p>
    <w:p w14:paraId="1501D0C8" w14:textId="77777777" w:rsidR="00263489" w:rsidRDefault="00263489" w:rsidP="00263489">
      <w:pPr>
        <w:spacing w:after="0" w:line="240" w:lineRule="auto"/>
        <w:rPr>
          <w:rFonts w:ascii="Times New Roman" w:hAnsi="Times New Roman"/>
          <w:sz w:val="24"/>
          <w:lang w:val="id-ID"/>
        </w:rPr>
      </w:pPr>
    </w:p>
    <w:p w14:paraId="01B33564" w14:textId="77777777" w:rsidR="00263489" w:rsidRDefault="00263489" w:rsidP="00263489">
      <w:pPr>
        <w:spacing w:after="0" w:line="240" w:lineRule="auto"/>
        <w:rPr>
          <w:rFonts w:ascii="Times New Roman" w:hAnsi="Times New Roman"/>
          <w:sz w:val="24"/>
          <w:lang w:val="id-ID"/>
        </w:rPr>
      </w:pPr>
    </w:p>
    <w:p w14:paraId="531401A9" w14:textId="77777777" w:rsidR="00263489" w:rsidRDefault="00263489" w:rsidP="00263489">
      <w:pPr>
        <w:spacing w:after="0" w:line="24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br w:type="page"/>
      </w:r>
    </w:p>
    <w:p w14:paraId="4190A369" w14:textId="77777777" w:rsidR="00263489" w:rsidRDefault="00263489" w:rsidP="00263489">
      <w:pPr>
        <w:rPr>
          <w:rFonts w:ascii="Times New Roman" w:hAnsi="Times New Roman"/>
          <w:sz w:val="24"/>
        </w:rPr>
        <w:sectPr w:rsidR="00263489" w:rsidSect="002E0016">
          <w:pgSz w:w="16838" w:h="11906" w:orient="landscape" w:code="9"/>
          <w:pgMar w:top="1701" w:right="1701" w:bottom="2268" w:left="2268" w:header="709" w:footer="709" w:gutter="0"/>
          <w:cols w:space="708"/>
          <w:titlePg/>
          <w:docGrid w:linePitch="360"/>
        </w:sectPr>
      </w:pPr>
    </w:p>
    <w:tbl>
      <w:tblPr>
        <w:tblW w:w="0" w:type="auto"/>
        <w:tblInd w:w="79" w:type="dxa"/>
        <w:tblLayout w:type="fixed"/>
        <w:tblLook w:val="04A0" w:firstRow="1" w:lastRow="0" w:firstColumn="1" w:lastColumn="0" w:noHBand="0" w:noVBand="1"/>
      </w:tblPr>
      <w:tblGrid>
        <w:gridCol w:w="625"/>
        <w:gridCol w:w="968"/>
        <w:gridCol w:w="1017"/>
        <w:gridCol w:w="1945"/>
        <w:gridCol w:w="2176"/>
        <w:gridCol w:w="1117"/>
      </w:tblGrid>
      <w:tr w:rsidR="00263489" w:rsidRPr="00441A61" w14:paraId="024BB85C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64D9DD0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bookmarkStart w:id="3" w:name="RANGE!A1:F147"/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lastRenderedPageBreak/>
              <w:t>No</w:t>
            </w:r>
            <w:bookmarkEnd w:id="3"/>
          </w:p>
        </w:tc>
        <w:tc>
          <w:tcPr>
            <w:tcW w:w="96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E7E6E6"/>
            <w:vAlign w:val="center"/>
            <w:hideMark/>
          </w:tcPr>
          <w:p w14:paraId="1500D58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>Nama Perusahaan</w:t>
            </w:r>
          </w:p>
        </w:tc>
        <w:tc>
          <w:tcPr>
            <w:tcW w:w="101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5C0D0F5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412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7C1227E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Tarif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>Pajak</w:t>
            </w:r>
            <w:proofErr w:type="spellEnd"/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>Efektif</w:t>
            </w:r>
            <w:proofErr w:type="spellEnd"/>
          </w:p>
        </w:tc>
        <w:tc>
          <w:tcPr>
            <w:tcW w:w="111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5F92156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>Jumlah</w:t>
            </w:r>
            <w:proofErr w:type="spellEnd"/>
          </w:p>
        </w:tc>
      </w:tr>
      <w:tr w:rsidR="00263489" w:rsidRPr="00441A61" w14:paraId="568F2A50" w14:textId="77777777" w:rsidTr="00020667">
        <w:trPr>
          <w:trHeight w:val="315"/>
        </w:trPr>
        <w:tc>
          <w:tcPr>
            <w:tcW w:w="62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EC4DC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70B98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101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89CED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bottom"/>
            <w:hideMark/>
          </w:tcPr>
          <w:p w14:paraId="69D1492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Beban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>Pajak</w:t>
            </w:r>
            <w:proofErr w:type="spellEnd"/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>Penghasilan</w:t>
            </w:r>
            <w:proofErr w:type="spellEnd"/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1CEF38D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proofErr w:type="spellStart"/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>Laba</w:t>
            </w:r>
            <w:proofErr w:type="spellEnd"/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>sebelum</w:t>
            </w:r>
            <w:proofErr w:type="spellEnd"/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sz w:val="24"/>
                <w:szCs w:val="24"/>
              </w:rPr>
              <w:t>pajak</w:t>
            </w:r>
            <w:proofErr w:type="spellEnd"/>
          </w:p>
        </w:tc>
        <w:tc>
          <w:tcPr>
            <w:tcW w:w="111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64D01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</w:p>
        </w:tc>
      </w:tr>
      <w:tr w:rsidR="00263489" w:rsidRPr="00441A61" w14:paraId="6053140F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72ED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D61B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9D73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1FB87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810.260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B136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938.50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43A7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75738854</w:t>
            </w:r>
          </w:p>
        </w:tc>
      </w:tr>
      <w:tr w:rsidR="00263489" w:rsidRPr="00441A61" w14:paraId="0000E271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356BD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76587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CACC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CA563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686.357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173B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207.080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05E5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10979665</w:t>
            </w:r>
          </w:p>
        </w:tc>
      </w:tr>
      <w:tr w:rsidR="00263489" w:rsidRPr="00441A61" w14:paraId="3CCA1EF6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FBB58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7104B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FD3D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E2796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417.23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1687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660.860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1F8F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631345519</w:t>
            </w:r>
          </w:p>
        </w:tc>
      </w:tr>
      <w:tr w:rsidR="00263489" w:rsidRPr="00441A61" w14:paraId="433C5C2E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12926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87DE8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18C3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D9871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568.856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DD4D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462.63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AC88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88925467</w:t>
            </w:r>
          </w:p>
        </w:tc>
      </w:tr>
      <w:tr w:rsidR="00263489" w:rsidRPr="00441A61" w14:paraId="2F7C27C4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A928D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9017D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08B2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7E38F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845.807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1D75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913.16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FF2A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90339146</w:t>
            </w:r>
          </w:p>
        </w:tc>
      </w:tr>
      <w:tr w:rsidR="00263489" w:rsidRPr="00441A61" w14:paraId="7BABC316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E47C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51C6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ADES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047B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CAB60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12.85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73E9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51.09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81F7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1551032</w:t>
            </w:r>
          </w:p>
        </w:tc>
      </w:tr>
      <w:tr w:rsidR="00263489" w:rsidRPr="00441A61" w14:paraId="6AC05313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681F4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858DA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776B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11AEC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17.102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2B98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70.060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4828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4105053</w:t>
            </w:r>
          </w:p>
        </w:tc>
      </w:tr>
      <w:tr w:rsidR="00263489" w:rsidRPr="00441A61" w14:paraId="091D0F03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3FFE8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14803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6E17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39FBE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26.29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400E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110.17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2B52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8648018</w:t>
            </w:r>
          </w:p>
        </w:tc>
      </w:tr>
      <w:tr w:rsidR="00263489" w:rsidRPr="00441A61" w14:paraId="1788DE3C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D5982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3A83C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F50C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B8F94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32.130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0092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167.91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B84F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1342254</w:t>
            </w:r>
          </w:p>
        </w:tc>
      </w:tr>
      <w:tr w:rsidR="00263489" w:rsidRPr="00441A61" w14:paraId="22FFF6C7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C269D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63CA0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A55D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D11FE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72.070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8304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337.828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159D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3333412</w:t>
            </w:r>
          </w:p>
        </w:tc>
      </w:tr>
      <w:tr w:rsidR="00263489" w:rsidRPr="00441A61" w14:paraId="25131B60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B053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2D48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AMRT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14EC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850E2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61.138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3BC1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318.873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40EA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1731504</w:t>
            </w:r>
          </w:p>
        </w:tc>
      </w:tr>
      <w:tr w:rsidR="00263489" w:rsidRPr="00441A61" w14:paraId="42DFEA4C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0DEB4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07AC2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4383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CC2CF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163.232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A67B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831.131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A0CF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6397439</w:t>
            </w:r>
          </w:p>
        </w:tc>
      </w:tr>
      <w:tr w:rsidR="00263489" w:rsidRPr="00441A61" w14:paraId="712F562F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2C308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4EEA2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AF4E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2F8A5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75.249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9B5F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141.137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6D7B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120592</w:t>
            </w:r>
          </w:p>
        </w:tc>
      </w:tr>
      <w:tr w:rsidR="00263489" w:rsidRPr="00441A61" w14:paraId="70F4DF89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0A31D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26431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8C89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3E64E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63.989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700A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352.466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0B0A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5190859</w:t>
            </w:r>
          </w:p>
        </w:tc>
      </w:tr>
      <w:tr w:rsidR="00263489" w:rsidRPr="00441A61" w14:paraId="2EF36A8E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307CC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30FCB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C11D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5F7CB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434.500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FFC8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423.250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8132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79304653</w:t>
            </w:r>
          </w:p>
        </w:tc>
      </w:tr>
      <w:tr w:rsidR="00263489" w:rsidRPr="00441A61" w14:paraId="692C8C3E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B839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3B53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C8AE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A6E8E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15.32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009D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61.016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739A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1163629</w:t>
            </w:r>
          </w:p>
        </w:tc>
      </w:tr>
      <w:tr w:rsidR="00263489" w:rsidRPr="00441A61" w14:paraId="168B9997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0D240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2C03E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E630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8C5AC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21.31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44D0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71.781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C9EF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96930943</w:t>
            </w:r>
          </w:p>
        </w:tc>
      </w:tr>
      <w:tr w:rsidR="00263489" w:rsidRPr="00441A61" w14:paraId="72823A1A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8FF54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C03EF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D463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C0280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19.88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8C3C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83.90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AF2D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6982301</w:t>
            </w:r>
          </w:p>
        </w:tc>
      </w:tr>
      <w:tr w:rsidR="00263489" w:rsidRPr="00441A61" w14:paraId="266C5119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FBF32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ABF4D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B9AA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85F91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 2.219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71D4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69.31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B4AA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32014658</w:t>
            </w:r>
          </w:p>
        </w:tc>
      </w:tr>
      <w:tr w:rsidR="00263489" w:rsidRPr="00441A61" w14:paraId="51A00103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6FF0C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7564E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BCA0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1601A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22.242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0BA2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113.96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376C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5165182</w:t>
            </w:r>
          </w:p>
        </w:tc>
      </w:tr>
      <w:tr w:rsidR="00263489" w:rsidRPr="00441A61" w14:paraId="7746E452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3B8C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4078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1951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19C67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14.962.380.91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9D75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58.384.115.52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7CA4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6274858</w:t>
            </w:r>
          </w:p>
        </w:tc>
      </w:tr>
      <w:tr w:rsidR="00263489" w:rsidRPr="00441A61" w14:paraId="2F19CAFA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B20D4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B467C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E61C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94438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22.091.487.87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ACBA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84.038.783.563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4493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62872533</w:t>
            </w:r>
          </w:p>
        </w:tc>
      </w:tr>
      <w:tr w:rsidR="00263489" w:rsidRPr="00441A61" w14:paraId="423BB192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8CA66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D7644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EC27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85FA7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22.776.643.67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A312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99.535.473.13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C9AC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8829411</w:t>
            </w:r>
          </w:p>
        </w:tc>
      </w:tr>
      <w:tr w:rsidR="00263489" w:rsidRPr="00441A61" w14:paraId="37A87557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17F4A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1055A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28BA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3A6E1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12.770.532.08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60E8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56.816.360.398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9518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476857</w:t>
            </w:r>
          </w:p>
        </w:tc>
      </w:tr>
      <w:tr w:rsidR="00263489" w:rsidRPr="00441A61" w14:paraId="0177A69F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AA5C4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A2E92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87E4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21BB9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26.090.326.740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E7A8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26.156.941.830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02DB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6808491</w:t>
            </w:r>
          </w:p>
        </w:tc>
      </w:tr>
      <w:tr w:rsidR="00263489" w:rsidRPr="00441A61" w14:paraId="06AEBC29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FD80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EB20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15C2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A7182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35.775.052.527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15A9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43.195.939.366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C84C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983287</w:t>
            </w:r>
          </w:p>
        </w:tc>
      </w:tr>
      <w:tr w:rsidR="00263489" w:rsidRPr="00441A61" w14:paraId="7C3546CD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7519A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6614A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4182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03C55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30.745.155.58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7556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23.394.812.35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3558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9160844</w:t>
            </w:r>
          </w:p>
        </w:tc>
      </w:tr>
      <w:tr w:rsidR="00263489" w:rsidRPr="00441A61" w14:paraId="401721B6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EA251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9E2F6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CB3B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86482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69.673.049.45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4729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285.132.249.69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D00D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4353452</w:t>
            </w:r>
          </w:p>
        </w:tc>
      </w:tr>
      <w:tr w:rsidR="00263489" w:rsidRPr="00441A61" w14:paraId="16D61CDE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750DA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9A4F0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7C88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54B19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51.052.197.13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EC65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232.864.791.126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AC8C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9235364</w:t>
            </w:r>
          </w:p>
        </w:tc>
      </w:tr>
      <w:tr w:rsidR="00263489" w:rsidRPr="00441A61" w14:paraId="12712F31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1E339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ACD6A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3BF7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579FF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49.267.827.129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5FAD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236.334.817.214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4BD5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8466225</w:t>
            </w:r>
          </w:p>
        </w:tc>
      </w:tr>
      <w:tr w:rsidR="00263489" w:rsidRPr="00441A61" w14:paraId="6C8205BC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C2A3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B66E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CLEO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7823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C1B3A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12.168.654.426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D5B5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62.342.385.25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5AED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519071</w:t>
            </w:r>
          </w:p>
        </w:tc>
      </w:tr>
      <w:tr w:rsidR="00263489" w:rsidRPr="00441A61" w14:paraId="61D7A3DD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22F90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B7710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724C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BCCF9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18.095.077.84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35A0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81.356.830.31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0A14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241621</w:t>
            </w:r>
          </w:p>
        </w:tc>
      </w:tr>
      <w:tr w:rsidR="00263489" w:rsidRPr="00441A61" w14:paraId="47B02626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B6404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CCF2A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6E5F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0E5CF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41.586.377.84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D0F1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72.342.839.55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7C2F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1300294</w:t>
            </w:r>
          </w:p>
        </w:tc>
      </w:tr>
      <w:tr w:rsidR="00263489" w:rsidRPr="00441A61" w14:paraId="6229C5C3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B4492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677D1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5C07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5F738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35.841.322.490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9CC3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68.613.556.98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C9F5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2564892</w:t>
            </w:r>
          </w:p>
        </w:tc>
      </w:tr>
      <w:tr w:rsidR="00263489" w:rsidRPr="00441A61" w14:paraId="1171392D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94BF0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71582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F4CC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20147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49.269.953.667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7F27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229.981.620.687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D617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4234309</w:t>
            </w:r>
          </w:p>
        </w:tc>
      </w:tr>
      <w:tr w:rsidR="00263489" w:rsidRPr="00441A61" w14:paraId="420F2AE8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B1B2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CD28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4489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1F617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89.240.218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AA86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369.012.853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B14F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1834986</w:t>
            </w:r>
          </w:p>
        </w:tc>
      </w:tr>
      <w:tr w:rsidR="00263489" w:rsidRPr="00441A61" w14:paraId="2D110D45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EDD97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BC027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697F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FF228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103.118.13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9E12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441.248.118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FF32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3696482</w:t>
            </w:r>
          </w:p>
        </w:tc>
      </w:tr>
      <w:tr w:rsidR="00263489" w:rsidRPr="00441A61" w14:paraId="7FF5B842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36D69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D29C5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3C43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C4FD0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94.622.038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EAC3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412.437.21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1A22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9421678</w:t>
            </w:r>
          </w:p>
        </w:tc>
      </w:tr>
      <w:tr w:rsidR="00263489" w:rsidRPr="00441A61" w14:paraId="2CEBFF49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AAA7E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F7056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82AA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7F1B3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41.238.718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034F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164.704.480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DF3B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0380063</w:t>
            </w:r>
          </w:p>
        </w:tc>
      </w:tr>
      <w:tr w:rsidR="00263489" w:rsidRPr="00441A61" w14:paraId="0A4609C9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AD6FC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A52FF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D92C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404A0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52.872.87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25A6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240.865.871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2C0A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9511684</w:t>
            </w:r>
          </w:p>
        </w:tc>
      </w:tr>
      <w:tr w:rsidR="00263489" w:rsidRPr="00441A61" w14:paraId="2B961039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2173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0CC5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DSNG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B374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5C385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75.71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A757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946.757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A5B1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91216225</w:t>
            </w:r>
          </w:p>
        </w:tc>
      </w:tr>
      <w:tr w:rsidR="00263489" w:rsidRPr="00441A61" w14:paraId="06B72904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F9266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4268F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1FD7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56C04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178.847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D884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611.264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11C4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92585528</w:t>
            </w:r>
          </w:p>
        </w:tc>
      </w:tr>
      <w:tr w:rsidR="00263489" w:rsidRPr="00441A61" w14:paraId="6AA3D102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AD21A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F1853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FB47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B293F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101.920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A450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80.084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61F8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63890833</w:t>
            </w:r>
          </w:p>
        </w:tc>
      </w:tr>
      <w:tr w:rsidR="00263489" w:rsidRPr="00441A61" w14:paraId="6BC33FCA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96339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44DC2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D960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1AC04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17.12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0F0A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695.296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C9F9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12277073</w:t>
            </w:r>
          </w:p>
        </w:tc>
      </w:tr>
      <w:tr w:rsidR="00263489" w:rsidRPr="00441A61" w14:paraId="337681CF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7323C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30DC8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88F8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69372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26.23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343D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965.884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DAD1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4225849</w:t>
            </w:r>
          </w:p>
        </w:tc>
      </w:tr>
      <w:tr w:rsidR="00263489" w:rsidRPr="00441A61" w14:paraId="05DF4D9F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EA11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5CBD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AAA1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BEECD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681.16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4FC0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0.436.51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54BF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6902402</w:t>
            </w:r>
          </w:p>
        </w:tc>
      </w:tr>
      <w:tr w:rsidR="00263489" w:rsidRPr="00441A61" w14:paraId="5203E5C5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B183E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1E4F7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C8A6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6BEBB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686.17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FC49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0.479.24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547E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6332853</w:t>
            </w:r>
          </w:p>
        </w:tc>
      </w:tr>
      <w:tr w:rsidR="00263489" w:rsidRPr="00441A61" w14:paraId="78E63FBF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929EA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DCDEE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F4DC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6D429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3.607.032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5E3B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4.487.736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DAD8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8971406</w:t>
            </w:r>
          </w:p>
        </w:tc>
      </w:tr>
      <w:tr w:rsidR="00263489" w:rsidRPr="00441A61" w14:paraId="51C92377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28755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29E39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C198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C2071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015.40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5651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9.663.133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32B1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8566311</w:t>
            </w:r>
          </w:p>
        </w:tc>
      </w:tr>
      <w:tr w:rsidR="00263489" w:rsidRPr="00441A61" w14:paraId="5425B011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626DD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1D84C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AFFA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DDF0A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681.52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25FC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7.286.846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0D9F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0761704</w:t>
            </w:r>
          </w:p>
        </w:tc>
      </w:tr>
      <w:tr w:rsidR="00263489" w:rsidRPr="00441A61" w14:paraId="52901928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05AE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B80B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5ECE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E6702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16.420.307.909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292B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64.384.420.84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2576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5035421</w:t>
            </w:r>
          </w:p>
        </w:tc>
      </w:tr>
      <w:tr w:rsidR="00263489" w:rsidRPr="00441A61" w14:paraId="4209FFE6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21EE5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C1858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B701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908F7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30.627.161.799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9ABF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20.822.298.064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62FF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3489317</w:t>
            </w:r>
          </w:p>
        </w:tc>
      </w:tr>
      <w:tr w:rsidR="00263489" w:rsidRPr="00441A61" w14:paraId="75ABBC43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AB021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7CA0B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DB32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F3EAE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38.455.949.448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46CC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42.179.083.420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D164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70475435</w:t>
            </w:r>
          </w:p>
        </w:tc>
      </w:tr>
      <w:tr w:rsidR="00263489" w:rsidRPr="00441A61" w14:paraId="12236BDA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6251D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E9CC5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00FE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EC78A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12.836.262.14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9E30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50.874.681.54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6908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23114</w:t>
            </w:r>
          </w:p>
        </w:tc>
      </w:tr>
      <w:tr w:rsidR="00263489" w:rsidRPr="00441A61" w14:paraId="3B3902BC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ED57B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4C142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DE70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49656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5.464.655.429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8542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17.997.743.133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25AF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03630038</w:t>
            </w:r>
          </w:p>
        </w:tc>
      </w:tr>
      <w:tr w:rsidR="00263489" w:rsidRPr="00441A61" w14:paraId="7E02190F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ABEF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BD27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5A11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25109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663.388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BCA5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5.206.561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F5AF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19479211</w:t>
            </w:r>
          </w:p>
        </w:tc>
      </w:tr>
      <w:tr w:rsidR="00263489" w:rsidRPr="00441A61" w14:paraId="282786ED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88586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B415F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ADD6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C6EE3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788.00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6FCB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6.446.78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8E07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77348167</w:t>
            </w:r>
          </w:p>
        </w:tc>
      </w:tr>
      <w:tr w:rsidR="00263489" w:rsidRPr="00441A61" w14:paraId="20C71F11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70025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16D86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92A4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8DD56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076.94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FEE6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7.436.97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9CE2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79272666</w:t>
            </w:r>
          </w:p>
        </w:tc>
      </w:tr>
      <w:tr w:rsidR="00263489" w:rsidRPr="00441A61" w14:paraId="3CA3B88C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FF81A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1EB40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D0C6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22E3A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540.07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43A3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9.958.647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B27D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5062058</w:t>
            </w:r>
          </w:p>
        </w:tc>
      </w:tr>
      <w:tr w:rsidR="00263489" w:rsidRPr="00441A61" w14:paraId="3146F6DF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EBA61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502C1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7E63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6A0FF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034.950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B1D2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9.935.23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9EB5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4821588</w:t>
            </w:r>
          </w:p>
        </w:tc>
      </w:tr>
      <w:tr w:rsidR="00263489" w:rsidRPr="00441A61" w14:paraId="19A75D98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9A9A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EEB1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E001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63C50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513.49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4874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7.594.82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5995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3094798</w:t>
            </w:r>
          </w:p>
        </w:tc>
      </w:tr>
      <w:tr w:rsidR="00263489" w:rsidRPr="00441A61" w14:paraId="10C64C0C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BE474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C1CF2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3F86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CA7D0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485.11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E92B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7.446.966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FE44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33708385</w:t>
            </w:r>
          </w:p>
        </w:tc>
      </w:tr>
      <w:tr w:rsidR="00263489" w:rsidRPr="00441A61" w14:paraId="47F452B5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60155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1E9DA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3696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FB523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846.668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4F14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8.749.397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A254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25355907</w:t>
            </w:r>
          </w:p>
        </w:tc>
      </w:tr>
      <w:tr w:rsidR="00263489" w:rsidRPr="00441A61" w14:paraId="48332A2A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15BBC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D27D5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F529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04F7B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3.674.268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61FC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2.426.334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E56C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95683989</w:t>
            </w:r>
          </w:p>
        </w:tc>
      </w:tr>
      <w:tr w:rsidR="00263489" w:rsidRPr="00441A61" w14:paraId="22332293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E5775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20BFB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6B6D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1A2F6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3.252.500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5821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4.456.08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BCA0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499176</w:t>
            </w:r>
          </w:p>
        </w:tc>
      </w:tr>
      <w:tr w:rsidR="00263489" w:rsidRPr="00441A61" w14:paraId="61B55B85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230A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14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23D6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JPFA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B83F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2A739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632.78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5FF4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740.59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F7B9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63545224</w:t>
            </w:r>
          </w:p>
        </w:tc>
      </w:tr>
      <w:tr w:rsidR="00263489" w:rsidRPr="00441A61" w14:paraId="1C62B906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84ED5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91C4E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C72E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16B67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836.638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2139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3.089.83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5E15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70770742</w:t>
            </w:r>
          </w:p>
        </w:tc>
      </w:tr>
      <w:tr w:rsidR="00263489" w:rsidRPr="00441A61" w14:paraId="44A5D347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60DCA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FE5C8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0305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B1ACC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688.85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FEFD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572.708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1863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67753278</w:t>
            </w:r>
          </w:p>
        </w:tc>
      </w:tr>
      <w:tr w:rsidR="00263489" w:rsidRPr="00441A61" w14:paraId="569E2DDB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A71DB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2CB86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BDC2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8B01C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457.187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8FF0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679.091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BCB9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72282443</w:t>
            </w:r>
          </w:p>
        </w:tc>
      </w:tr>
      <w:tr w:rsidR="00263489" w:rsidRPr="00441A61" w14:paraId="51C5596B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5207C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00E8E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3EC0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31AB8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662.95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4CB9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793.847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2BDB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7289658</w:t>
            </w:r>
          </w:p>
        </w:tc>
      </w:tr>
      <w:tr w:rsidR="00263489" w:rsidRPr="00441A61" w14:paraId="4EA6983F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4375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BB37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F975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CF125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31.268.949.262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BCF7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40.964.951.060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1E1F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1820736</w:t>
            </w:r>
          </w:p>
        </w:tc>
      </w:tr>
      <w:tr w:rsidR="00263489" w:rsidRPr="00441A61" w14:paraId="4B67F8C4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2B88B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28E0E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89A2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F2974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50.269.328.83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62C1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200.385.373.873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57BB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0863263</w:t>
            </w:r>
          </w:p>
        </w:tc>
      </w:tr>
      <w:tr w:rsidR="00263489" w:rsidRPr="00441A61" w14:paraId="61116DBF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BF569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699B1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FE96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A97D2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20.493.436.530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F26F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636.096.776.17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7674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89426265</w:t>
            </w:r>
          </w:p>
        </w:tc>
      </w:tr>
      <w:tr w:rsidR="00263489" w:rsidRPr="00441A61" w14:paraId="44674E2D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AC349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6B716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98A4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B93AD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21.494.720.41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D164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35.159.940.05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DB2F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5903174</w:t>
            </w:r>
          </w:p>
        </w:tc>
      </w:tr>
      <w:tr w:rsidR="00263489" w:rsidRPr="00441A61" w14:paraId="7B5CEF48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2EE0C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71F04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AF62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14E3E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26.486.437.35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37CD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27.135.975.58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8EF3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833157</w:t>
            </w:r>
          </w:p>
        </w:tc>
      </w:tr>
      <w:tr w:rsidR="00263489" w:rsidRPr="00441A61" w14:paraId="711C6AFD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49E4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8229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4DCA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25AB9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42.81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F337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962.514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52D6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2269577</w:t>
            </w:r>
          </w:p>
        </w:tc>
      </w:tr>
      <w:tr w:rsidR="00263489" w:rsidRPr="00441A61" w14:paraId="1AE14688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41555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738D9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BF9C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92C6C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87.626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9CD6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417.05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9BBA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0108092</w:t>
            </w:r>
          </w:p>
        </w:tc>
      </w:tr>
      <w:tr w:rsidR="00263489" w:rsidRPr="00441A61" w14:paraId="00DE65D0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5BA27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74834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C833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1F78C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100.11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27C4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352.743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7193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83812861</w:t>
            </w:r>
          </w:p>
        </w:tc>
      </w:tr>
      <w:tr w:rsidR="00263489" w:rsidRPr="00441A61" w14:paraId="16D3FB11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F49D7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492A2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31CC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37C0C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164.949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AA0F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860.43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DFDF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1703305</w:t>
            </w:r>
          </w:p>
        </w:tc>
      </w:tr>
      <w:tr w:rsidR="00263489" w:rsidRPr="00441A61" w14:paraId="335CEA3C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537FF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60D07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A45B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23BB3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56.44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92C4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246.886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468F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5665153</w:t>
            </w:r>
          </w:p>
        </w:tc>
      </w:tr>
      <w:tr w:rsidR="00263489" w:rsidRPr="00441A61" w14:paraId="7BDEAC30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2D35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29EC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MIDI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1060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182C0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20.437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1E6C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123.24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F30C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6581879</w:t>
            </w:r>
          </w:p>
        </w:tc>
      </w:tr>
      <w:tr w:rsidR="00263489" w:rsidRPr="00441A61" w14:paraId="5270CF14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80973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36C4E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D495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3132E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37.94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3824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197.098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900C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2513369</w:t>
            </w:r>
          </w:p>
        </w:tc>
      </w:tr>
      <w:tr w:rsidR="00263489" w:rsidRPr="00441A61" w14:paraId="13252EEB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C5100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03B2C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D7F6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CDAAC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67.40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DCCE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70.473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B952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9204172</w:t>
            </w:r>
          </w:p>
        </w:tc>
      </w:tr>
      <w:tr w:rsidR="00263489" w:rsidRPr="00441A61" w14:paraId="22B06110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85A0B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72B6C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A387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5476E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60.75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2404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61.024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873D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2741051</w:t>
            </w:r>
          </w:p>
        </w:tc>
      </w:tr>
      <w:tr w:rsidR="00263489" w:rsidRPr="00441A61" w14:paraId="46840B6F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885C8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51BBD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F43E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CBBE0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47.526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0663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322.747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DAD0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47254661</w:t>
            </w:r>
          </w:p>
        </w:tc>
      </w:tr>
      <w:tr w:rsidR="00263489" w:rsidRPr="00441A61" w14:paraId="48F4BB65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7810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D01D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MLBI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C865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9E33C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457.95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F60C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780.020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0359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7274076</w:t>
            </w:r>
          </w:p>
        </w:tc>
      </w:tr>
      <w:tr w:rsidR="00263489" w:rsidRPr="00441A61" w14:paraId="1151A4B0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C5EDD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42AE1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CB55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5AB6B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447.10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DCF0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671.91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D4C3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67421371</w:t>
            </w:r>
          </w:p>
        </w:tc>
      </w:tr>
      <w:tr w:rsidR="00263489" w:rsidRPr="00441A61" w14:paraId="11684618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27AB1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DB38D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085B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7AA9B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420.55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8E6E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626.61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0249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8545369</w:t>
            </w:r>
          </w:p>
        </w:tc>
      </w:tr>
      <w:tr w:rsidR="00263489" w:rsidRPr="00441A61" w14:paraId="48374585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55B1A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8D309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D809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B3776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110.85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B877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396.470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841F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7959997</w:t>
            </w:r>
          </w:p>
        </w:tc>
      </w:tr>
      <w:tr w:rsidR="00263489" w:rsidRPr="00441A61" w14:paraId="740ACBFA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72E05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1598C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34AC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8CCD8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11.93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773C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877.781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1760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1439493</w:t>
            </w:r>
          </w:p>
        </w:tc>
      </w:tr>
      <w:tr w:rsidR="00263489" w:rsidRPr="00441A61" w14:paraId="7E4DEAC2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02E4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D432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6CAD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0B4D6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555.930.772.58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6439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.186.884.603.474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BBF7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4211298</w:t>
            </w:r>
          </w:p>
        </w:tc>
      </w:tr>
      <w:tr w:rsidR="00263489" w:rsidRPr="00441A61" w14:paraId="1745C1DB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34184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9422B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5FA1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906C6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621.507.918.55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5A47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.381.942.198.85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3F89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60924853</w:t>
            </w:r>
          </w:p>
        </w:tc>
      </w:tr>
      <w:tr w:rsidR="00263489" w:rsidRPr="00441A61" w14:paraId="13A8E30A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2ABD2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A7962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7275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DD72D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665.062.374.247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4C29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.704.466.581.011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B2F7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5912587</w:t>
            </w:r>
          </w:p>
        </w:tc>
      </w:tr>
      <w:tr w:rsidR="00263489" w:rsidRPr="00441A61" w14:paraId="78A29CC9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1AC54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1036E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6EF2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227C0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585.721.765.29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BD68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2.098.168.514.64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0E01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79158591</w:t>
            </w:r>
          </w:p>
        </w:tc>
      </w:tr>
      <w:tr w:rsidR="00263489" w:rsidRPr="00441A61" w14:paraId="68CAE0B2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65CCB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6B98D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4574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669AA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338.595.908.73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04AE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1.549.648.556.686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5E62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8498515</w:t>
            </w:r>
          </w:p>
        </w:tc>
      </w:tr>
      <w:tr w:rsidR="00263489" w:rsidRPr="00441A61" w14:paraId="5B1EF187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B02E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B3A8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RANC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1020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73D66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9.424.241.390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B6C1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47.109.826.388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F6A5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0048315</w:t>
            </w:r>
          </w:p>
        </w:tc>
      </w:tr>
      <w:tr w:rsidR="00263489" w:rsidRPr="00441A61" w14:paraId="6717B5B7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24C02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EC788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89D2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186EF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9.910.270.579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2474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59.877.255.323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5616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65509767</w:t>
            </w:r>
          </w:p>
        </w:tc>
      </w:tr>
      <w:tr w:rsidR="00263489" w:rsidRPr="00441A61" w14:paraId="79CDE1CA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A317E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D7E9E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4401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BAD2A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8.573.972.698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EF2E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64.038.406.94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A8A0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33887976</w:t>
            </w:r>
          </w:p>
        </w:tc>
      </w:tr>
      <w:tr w:rsidR="00263489" w:rsidRPr="00441A61" w14:paraId="174A7EF5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5C0BE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40763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37CF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DBB8F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18.281.679.64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1671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94.284.369.09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DC1A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3899369</w:t>
            </w:r>
          </w:p>
        </w:tc>
      </w:tr>
      <w:tr w:rsidR="00263489" w:rsidRPr="00441A61" w14:paraId="3FE633F3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F5305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4BF09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A98A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FA599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1.323.071.460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0B16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8.515.696.324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1A51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55368558</w:t>
            </w:r>
          </w:p>
        </w:tc>
      </w:tr>
      <w:tr w:rsidR="00263489" w:rsidRPr="00441A61" w14:paraId="23F4944C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3C2A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F3E2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16FD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D1C39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50.783.313.39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06D4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86.147.334.530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C397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72812466</w:t>
            </w:r>
          </w:p>
        </w:tc>
      </w:tr>
      <w:tr w:rsidR="00263489" w:rsidRPr="00441A61" w14:paraId="6126D51D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E9DED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16663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B7DA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15D2C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59.764.888.552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0161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86.936.324.91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D01B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19707198</w:t>
            </w:r>
          </w:p>
        </w:tc>
      </w:tr>
      <w:tr w:rsidR="00263489" w:rsidRPr="00441A61" w14:paraId="7013F4D3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CAB65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C2FF2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34E3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B6B2A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10.580.263.19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B216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347.098.820.613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CF22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18584382</w:t>
            </w:r>
          </w:p>
        </w:tc>
      </w:tr>
      <w:tr w:rsidR="00263489" w:rsidRPr="00441A61" w14:paraId="262794A5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A4375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EAF13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4E68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CCC8A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8.252.744.699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FC1F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60.357.537.77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0256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51464651</w:t>
            </w:r>
          </w:p>
        </w:tc>
      </w:tr>
      <w:tr w:rsidR="00263489" w:rsidRPr="00441A61" w14:paraId="3FEFBB6C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7E489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B2DF9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8291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D9958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94.705.210.879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0A91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376.045.893.33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30B2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1844821</w:t>
            </w:r>
          </w:p>
        </w:tc>
      </w:tr>
      <w:tr w:rsidR="00263489" w:rsidRPr="00441A61" w14:paraId="28088516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5F96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E803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ACCD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08FB3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6.493.967.686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57FB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20.674.313.211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1B0C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14108025</w:t>
            </w:r>
          </w:p>
        </w:tc>
      </w:tr>
      <w:tr w:rsidR="00263489" w:rsidRPr="00441A61" w14:paraId="141D8C20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E663F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953BA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DDEA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402AA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9.146.658.136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7049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28.590.920.20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887C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19914787</w:t>
            </w:r>
          </w:p>
        </w:tc>
      </w:tr>
      <w:tr w:rsidR="00263489" w:rsidRPr="00441A61" w14:paraId="61BDF755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956F4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DA035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E8AE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299A7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4.089.476.286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D733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11.969.483.578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8B1E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4165854</w:t>
            </w:r>
          </w:p>
        </w:tc>
      </w:tr>
      <w:tr w:rsidR="00263489" w:rsidRPr="00441A61" w14:paraId="281AF633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C660D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7E776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71C4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3DD27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4.935.044.24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7FE9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7.739.375.30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F473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63765408</w:t>
            </w:r>
          </w:p>
        </w:tc>
      </w:tr>
      <w:tr w:rsidR="00263489" w:rsidRPr="00441A61" w14:paraId="56D96B79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63BC6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3E6B0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D595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A32DB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8.351.281.00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DCEE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17.922.516.58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666F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465965868</w:t>
            </w:r>
          </w:p>
        </w:tc>
      </w:tr>
      <w:tr w:rsidR="00263489" w:rsidRPr="00441A61" w14:paraId="73834DC5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CD4F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25FD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SKLT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4AF9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071C4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4.399.850.008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9649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27.370.565.356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5B0F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60751156</w:t>
            </w:r>
          </w:p>
        </w:tc>
      </w:tr>
      <w:tr w:rsidR="00263489" w:rsidRPr="00441A61" w14:paraId="23C2474F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4B857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4AF1B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856D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77F7E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7.613.548.09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2F05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39.567.679.343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C400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2418363</w:t>
            </w:r>
          </w:p>
        </w:tc>
      </w:tr>
      <w:tr w:rsidR="00263489" w:rsidRPr="00441A61" w14:paraId="695E104C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365C9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8B043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D997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4F16D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11.838.578.678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EA6D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56.782.206.578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40B9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8490994</w:t>
            </w:r>
          </w:p>
        </w:tc>
      </w:tr>
      <w:tr w:rsidR="00263489" w:rsidRPr="00441A61" w14:paraId="79833855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A42F6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BAEBD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763A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642B4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13.153.736.83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9A8D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55.673.983.557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E20F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6263619</w:t>
            </w:r>
          </w:p>
        </w:tc>
      </w:tr>
      <w:tr w:rsidR="00263489" w:rsidRPr="00441A61" w14:paraId="34B1E940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15133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8EBBA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303D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70BB9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17.201.239.32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9900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01.725.399.54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70B8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69094832</w:t>
            </w:r>
          </w:p>
        </w:tc>
      </w:tr>
      <w:tr w:rsidR="00263489" w:rsidRPr="00441A61" w14:paraId="6DD733B2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E005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0A78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SMAR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7EBA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7C740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21.02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39F7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206.336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9816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17427151</w:t>
            </w:r>
          </w:p>
        </w:tc>
      </w:tr>
      <w:tr w:rsidR="00263489" w:rsidRPr="00441A61" w14:paraId="1CEE137C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E7329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8CBFA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1E3D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F0F25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103.731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4B5F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701.504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58F0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47869435</w:t>
            </w:r>
          </w:p>
        </w:tc>
      </w:tr>
      <w:tr w:rsidR="00263489" w:rsidRPr="00441A61" w14:paraId="5AC3B576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6E382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6C8A7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95C9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1C069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67.35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F2E6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166.053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4BA8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9282031</w:t>
            </w:r>
          </w:p>
        </w:tc>
      </w:tr>
      <w:tr w:rsidR="00263489" w:rsidRPr="00441A61" w14:paraId="625ED5CE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155E8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D8927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80A9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B2C80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547.982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72F0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087.780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4C5A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62471142</w:t>
            </w:r>
          </w:p>
        </w:tc>
      </w:tr>
      <w:tr w:rsidR="00263489" w:rsidRPr="00441A61" w14:paraId="302ECC3B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3D26A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001D2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AFDD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9F6EE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764.322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2D4A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3.593.740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54D2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2681496</w:t>
            </w:r>
          </w:p>
        </w:tc>
      </w:tr>
      <w:tr w:rsidR="00263489" w:rsidRPr="00441A61" w14:paraId="00D02DC1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DCA3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2ED6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A715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A15A7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302.775.156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D90B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1.093.697.928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5AFA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7683618</w:t>
            </w:r>
          </w:p>
        </w:tc>
      </w:tr>
      <w:tr w:rsidR="00263489" w:rsidRPr="00441A61" w14:paraId="5142F549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77EC4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B11FB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B6BD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47982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254.097.84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653B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340.868.81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7263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745441748</w:t>
            </w:r>
          </w:p>
        </w:tc>
      </w:tr>
      <w:tr w:rsidR="00263489" w:rsidRPr="00441A61" w14:paraId="1831634F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C8C66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70A2A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BD75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06705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142.510.662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CDDE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154.592.621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A559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92184647</w:t>
            </w:r>
          </w:p>
        </w:tc>
      </w:tr>
      <w:tr w:rsidR="00263489" w:rsidRPr="00441A61" w14:paraId="42ADB91F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BB9A0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11C21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F85E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0ECDF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318.690.99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C0DD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899.545.934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AC67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54279845</w:t>
            </w:r>
          </w:p>
        </w:tc>
      </w:tr>
      <w:tr w:rsidR="00263489" w:rsidRPr="00441A61" w14:paraId="0EB35D5F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A3C2F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7A418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00DA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81842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347.081.310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760F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1.873.952.184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0888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85213536</w:t>
            </w:r>
          </w:p>
        </w:tc>
      </w:tr>
      <w:tr w:rsidR="00263489" w:rsidRPr="00441A61" w14:paraId="3991E790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1B85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8B4B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STTP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ADB8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3AEB8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72.521.739.769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28DE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288.545.819.603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BA91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1335264</w:t>
            </w:r>
          </w:p>
        </w:tc>
      </w:tr>
      <w:tr w:rsidR="00263489" w:rsidRPr="00441A61" w14:paraId="6CE06C95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6D58D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F67F5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0AFE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A308C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69.605.764.156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56B0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324.694.650.17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9167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4372994</w:t>
            </w:r>
          </w:p>
        </w:tc>
      </w:tr>
      <w:tr w:rsidR="00263489" w:rsidRPr="00441A61" w14:paraId="44EE22CB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B292A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B0FAB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E330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8DF45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24.452.770.582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A55B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607.043.293.42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682A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5014654</w:t>
            </w:r>
          </w:p>
        </w:tc>
      </w:tr>
      <w:tr w:rsidR="00263489" w:rsidRPr="00441A61" w14:paraId="0BED2BAA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B9AA7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CCDC6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091D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8D6CD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44.978.315.572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5588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773.607.195.121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3108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87405594</w:t>
            </w:r>
          </w:p>
        </w:tc>
      </w:tr>
      <w:tr w:rsidR="00263489" w:rsidRPr="00441A61" w14:paraId="11B7E81D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B0C37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479A9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2CEC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3710C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47.614.953.252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4C18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765.188.720.11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0848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2913133</w:t>
            </w:r>
          </w:p>
        </w:tc>
      </w:tr>
      <w:tr w:rsidR="00263489" w:rsidRPr="00441A61" w14:paraId="06990464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04A3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B39B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18A8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D2D18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95.898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7E4D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244.596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1BE9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7746224</w:t>
            </w:r>
          </w:p>
        </w:tc>
      </w:tr>
      <w:tr w:rsidR="00263489" w:rsidRPr="00441A61" w14:paraId="1312DBA0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4A34E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DBD58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B1CD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F4A6B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78.66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68F5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403.04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6A7D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8614442</w:t>
            </w:r>
          </w:p>
        </w:tc>
      </w:tr>
      <w:tr w:rsidR="00263489" w:rsidRPr="00441A61" w14:paraId="6A0E7F34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8032D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2C026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60E0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40040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44.12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A607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905.158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32DB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6970319</w:t>
            </w:r>
          </w:p>
        </w:tc>
      </w:tr>
      <w:tr w:rsidR="00263489" w:rsidRPr="00441A61" w14:paraId="272EE35E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32DC0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301F8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7861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F2134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20.60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9985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901.334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704C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4752778</w:t>
            </w:r>
          </w:p>
        </w:tc>
      </w:tr>
      <w:tr w:rsidR="00263489" w:rsidRPr="00441A61" w14:paraId="540F7D8F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D552E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DA6C3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757D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0F033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230.95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BB75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022.870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60E4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5790179</w:t>
            </w:r>
          </w:p>
        </w:tc>
      </w:tr>
      <w:tr w:rsidR="00263489" w:rsidRPr="00441A61" w14:paraId="6D7CF8FD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0ABC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A6FB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TGKA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CC6E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661D4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70.744.915.570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3F5C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325.696.478.507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8C57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7211177</w:t>
            </w:r>
          </w:p>
        </w:tc>
      </w:tr>
      <w:tr w:rsidR="00263489" w:rsidRPr="00441A61" w14:paraId="2F0323F0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69050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F2FF5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9803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7D9B9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07.684.389.040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88D3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426.291.444.535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E25F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2607437</w:t>
            </w:r>
          </w:p>
        </w:tc>
      </w:tr>
      <w:tr w:rsidR="00263489" w:rsidRPr="00441A61" w14:paraId="0F9D5424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86724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DBABB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7911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580EF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24.628.450.91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0346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553.046.935.01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73C9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5348778</w:t>
            </w:r>
          </w:p>
        </w:tc>
      </w:tr>
      <w:tr w:rsidR="00263489" w:rsidRPr="00441A61" w14:paraId="16C3EF7D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B19B4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9EE77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2463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CE6ED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46.723.611.08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3F35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625.284.763.496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BBB0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4650866</w:t>
            </w:r>
          </w:p>
        </w:tc>
      </w:tr>
      <w:tr w:rsidR="00263489" w:rsidRPr="00441A61" w14:paraId="272384C3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C75B5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08C72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D821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421CB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127.061.757.162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12B3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608.171.241.151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36E8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892431</w:t>
            </w:r>
          </w:p>
        </w:tc>
      </w:tr>
      <w:tr w:rsidR="00263489" w:rsidRPr="00441A61" w14:paraId="7AA5B396" w14:textId="77777777" w:rsidTr="00020667">
        <w:trPr>
          <w:trHeight w:val="315"/>
        </w:trPr>
        <w:tc>
          <w:tcPr>
            <w:tcW w:w="62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8F94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96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F8A0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UNVR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F371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038B4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367.099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C2DB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9.371.661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223D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2580519</w:t>
            </w:r>
          </w:p>
        </w:tc>
      </w:tr>
      <w:tr w:rsidR="00263489" w:rsidRPr="00441A61" w14:paraId="7BA89763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E7829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89D9D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7A23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60066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3.076.319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A37A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12.185.764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5B90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2451877</w:t>
            </w:r>
          </w:p>
        </w:tc>
      </w:tr>
      <w:tr w:rsidR="00263489" w:rsidRPr="00441A61" w14:paraId="4CEAD916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C49A3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5DF7F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DB3F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DD549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508.935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C211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9.901.77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E6BC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3382425</w:t>
            </w:r>
          </w:p>
        </w:tc>
      </w:tr>
      <w:tr w:rsidR="00263489" w:rsidRPr="00441A61" w14:paraId="11F49357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97089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32774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5DAF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F2F11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2.043.333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D957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9.206.869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CAF0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21935709</w:t>
            </w:r>
          </w:p>
        </w:tc>
      </w:tr>
      <w:tr w:rsidR="00263489" w:rsidRPr="00441A61" w14:paraId="2FC93616" w14:textId="77777777" w:rsidTr="00020667">
        <w:trPr>
          <w:trHeight w:val="315"/>
        </w:trPr>
        <w:tc>
          <w:tcPr>
            <w:tcW w:w="62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C52F9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6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C0B76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8158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E973D" w14:textId="77777777" w:rsidR="00263489" w:rsidRPr="00441A61" w:rsidRDefault="00263489" w:rsidP="00020667">
            <w:pPr>
              <w:spacing w:after="0" w:line="240" w:lineRule="auto"/>
              <w:ind w:left="-65" w:right="-75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1.738.444,00 </w:t>
            </w:r>
          </w:p>
        </w:tc>
        <w:tc>
          <w:tcPr>
            <w:tcW w:w="21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CC5A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7.496.592,00 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8080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1897908</w:t>
            </w:r>
          </w:p>
        </w:tc>
      </w:tr>
    </w:tbl>
    <w:p w14:paraId="552CA449" w14:textId="77777777" w:rsidR="00263489" w:rsidRPr="00D95F2D" w:rsidRDefault="00263489" w:rsidP="00263489">
      <w:pPr>
        <w:rPr>
          <w:rFonts w:ascii="Times New Roman" w:hAnsi="Times New Roman"/>
          <w:sz w:val="24"/>
        </w:rPr>
      </w:pPr>
    </w:p>
    <w:p w14:paraId="2CA76A80" w14:textId="77777777" w:rsidR="00263489" w:rsidRDefault="00263489" w:rsidP="00263489">
      <w:pPr>
        <w:spacing w:after="0" w:line="240" w:lineRule="auto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br w:type="page"/>
      </w:r>
    </w:p>
    <w:p w14:paraId="2DAD6C25" w14:textId="77777777" w:rsidR="00263489" w:rsidRDefault="00263489" w:rsidP="00263489">
      <w:pPr>
        <w:jc w:val="center"/>
        <w:rPr>
          <w:rFonts w:ascii="Times New Roman" w:hAnsi="Times New Roman"/>
          <w:sz w:val="24"/>
        </w:rPr>
      </w:pP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562"/>
        <w:gridCol w:w="940"/>
        <w:gridCol w:w="903"/>
        <w:gridCol w:w="1998"/>
        <w:gridCol w:w="2415"/>
        <w:gridCol w:w="1109"/>
      </w:tblGrid>
      <w:tr w:rsidR="00263489" w:rsidRPr="00441A61" w14:paraId="1A4D5CFB" w14:textId="77777777" w:rsidTr="00020667">
        <w:trPr>
          <w:trHeight w:val="360"/>
        </w:trPr>
        <w:tc>
          <w:tcPr>
            <w:tcW w:w="5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shd w:val="clear" w:color="000000" w:fill="E7E6E6"/>
            <w:noWrap/>
            <w:vAlign w:val="center"/>
            <w:hideMark/>
          </w:tcPr>
          <w:p w14:paraId="711A916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9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E7E6E6"/>
            <w:vAlign w:val="center"/>
            <w:hideMark/>
          </w:tcPr>
          <w:p w14:paraId="2348B43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Nama Perusahaan</w:t>
            </w:r>
          </w:p>
        </w:tc>
        <w:tc>
          <w:tcPr>
            <w:tcW w:w="903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3737A5B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4413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000000" w:fill="E7E6E6"/>
            <w:noWrap/>
            <w:vAlign w:val="center"/>
            <w:hideMark/>
          </w:tcPr>
          <w:p w14:paraId="6CDDF6C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ntensitas</w:t>
            </w:r>
            <w:proofErr w:type="spellEnd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ersediaan</w:t>
            </w:r>
            <w:proofErr w:type="spellEnd"/>
          </w:p>
        </w:tc>
        <w:tc>
          <w:tcPr>
            <w:tcW w:w="110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1A506C0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Jumlah</w:t>
            </w:r>
            <w:proofErr w:type="spellEnd"/>
          </w:p>
        </w:tc>
      </w:tr>
      <w:tr w:rsidR="00263489" w:rsidRPr="00441A61" w14:paraId="7CC2774F" w14:textId="77777777" w:rsidTr="00020667">
        <w:trPr>
          <w:trHeight w:val="315"/>
        </w:trPr>
        <w:tc>
          <w:tcPr>
            <w:tcW w:w="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24F4B62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FC5C5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E6E761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9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0EB4B14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 xml:space="preserve">Total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Persediaan</w:t>
            </w:r>
            <w:proofErr w:type="spellEnd"/>
          </w:p>
        </w:tc>
        <w:tc>
          <w:tcPr>
            <w:tcW w:w="24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noWrap/>
            <w:vAlign w:val="center"/>
            <w:hideMark/>
          </w:tcPr>
          <w:p w14:paraId="4501229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 xml:space="preserve">Total </w:t>
            </w:r>
            <w:proofErr w:type="spellStart"/>
            <w:r w:rsidRPr="00441A61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Aset</w:t>
            </w:r>
            <w:proofErr w:type="spellEnd"/>
          </w:p>
        </w:tc>
        <w:tc>
          <w:tcPr>
            <w:tcW w:w="11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97FC9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263489" w:rsidRPr="00441A61" w14:paraId="4A5A2A56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809F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2EA5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62DB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4418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2.018.10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2006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4.935.42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54F2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80933207</w:t>
            </w:r>
          </w:p>
        </w:tc>
      </w:tr>
      <w:tr w:rsidR="00263489" w:rsidRPr="00441A61" w14:paraId="7416AC42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1714A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80750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775E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1E71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2.368.363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A2C8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6.856.967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AF71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88184306</w:t>
            </w:r>
          </w:p>
        </w:tc>
      </w:tr>
      <w:tr w:rsidR="00263489" w:rsidRPr="00441A61" w14:paraId="756C0B51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DB5E1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B51A1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651E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1B0B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1.974.03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5182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6.974.124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B4D9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73182543</w:t>
            </w:r>
          </w:p>
        </w:tc>
      </w:tr>
      <w:tr w:rsidR="00263489" w:rsidRPr="00441A61" w14:paraId="26A9A9C6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FB197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0D9C0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7037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DE1E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2.165.603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0085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7.781.23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C34F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77952017</w:t>
            </w:r>
          </w:p>
        </w:tc>
      </w:tr>
      <w:tr w:rsidR="00263489" w:rsidRPr="00441A61" w14:paraId="64BC3D97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E2DF1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94ED6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4CB9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3D9E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3.023.47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ADED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30.399.90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39DD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99456821</w:t>
            </w:r>
          </w:p>
        </w:tc>
      </w:tr>
      <w:tr w:rsidR="00263489" w:rsidRPr="00441A61" w14:paraId="6648C248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3B21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39C8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ADES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7E8A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4A50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07.977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B17D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   840.23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F66D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28507943</w:t>
            </w:r>
          </w:p>
        </w:tc>
      </w:tr>
      <w:tr w:rsidR="00263489" w:rsidRPr="00441A61" w14:paraId="07412062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523A3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91408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64DD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6260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09.137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D8EF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   881.275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385D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23839891</w:t>
            </w:r>
          </w:p>
        </w:tc>
      </w:tr>
      <w:tr w:rsidR="00263489" w:rsidRPr="00441A61" w14:paraId="6750074C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83FC5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74339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B816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0B8B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78.75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C26D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   822.375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9F8F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95765314</w:t>
            </w:r>
          </w:p>
        </w:tc>
      </w:tr>
      <w:tr w:rsidR="00263489" w:rsidRPr="00441A61" w14:paraId="13A458EB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34CEF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F4CA3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DD2A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73F7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80.11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B6AB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   958.79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8B85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83561485</w:t>
            </w:r>
          </w:p>
        </w:tc>
      </w:tr>
      <w:tr w:rsidR="00263489" w:rsidRPr="00441A61" w14:paraId="1DDBC33A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F3E02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EAF52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BFA3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9EA8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98.31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7930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1.304.108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0B77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75389462</w:t>
            </w:r>
          </w:p>
        </w:tc>
      </w:tr>
      <w:tr w:rsidR="00263489" w:rsidRPr="00441A61" w14:paraId="26239DDD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D3DF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E376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AMRT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FE64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2CBD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6.934.06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22BC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1.901.74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7429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16598818</w:t>
            </w:r>
          </w:p>
        </w:tc>
      </w:tr>
      <w:tr w:rsidR="00263489" w:rsidRPr="00441A61" w14:paraId="549FA309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6BE16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B4110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D174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1BB7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7.221.44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13CB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2.165.968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3F23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25789697</w:t>
            </w:r>
          </w:p>
        </w:tc>
      </w:tr>
      <w:tr w:rsidR="00263489" w:rsidRPr="00441A61" w14:paraId="5176F61C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3E6A9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8AC51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7043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90F7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7.577.090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21FA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3.992.31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4BC4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15813236</w:t>
            </w:r>
          </w:p>
        </w:tc>
      </w:tr>
      <w:tr w:rsidR="00263489" w:rsidRPr="00441A61" w14:paraId="0923B3A6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CC6A9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22C5B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84F5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9274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7.640.16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4CB1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5.970.74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0651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9418369</w:t>
            </w:r>
          </w:p>
        </w:tc>
      </w:tr>
      <w:tr w:rsidR="00263489" w:rsidRPr="00441A61" w14:paraId="770B2C43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AF9DE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4A76E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01B5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4AA0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8.755.33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B797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7.493.748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01A3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1844818</w:t>
            </w:r>
          </w:p>
        </w:tc>
      </w:tr>
      <w:tr w:rsidR="00263489" w:rsidRPr="00441A61" w14:paraId="1B666F23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DF69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98FD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0F40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F23E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442.33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17A4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2.939.45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D17C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50481586</w:t>
            </w:r>
          </w:p>
        </w:tc>
      </w:tr>
      <w:tr w:rsidR="00263489" w:rsidRPr="00441A61" w14:paraId="0C94929F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C2419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5B40A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D329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AD3D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675.59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D20F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3.932.98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773D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71777126</w:t>
            </w:r>
          </w:p>
        </w:tc>
      </w:tr>
      <w:tr w:rsidR="00263489" w:rsidRPr="00441A61" w14:paraId="4EBF7EB5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C98D1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3789F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3DEC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67EA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495.570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5273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2.999.767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DD69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65202831</w:t>
            </w:r>
          </w:p>
        </w:tc>
      </w:tr>
      <w:tr w:rsidR="00263489" w:rsidRPr="00441A61" w14:paraId="139F46BE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6CC3C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9FF4A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95D1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544E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511.382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1FE7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2.963.007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B977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7258886</w:t>
            </w:r>
          </w:p>
        </w:tc>
      </w:tr>
      <w:tr w:rsidR="00263489" w:rsidRPr="00441A61" w14:paraId="19BBEB56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69A09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41C7B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6DC8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6A08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363.66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9161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2.993.218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128E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21496663</w:t>
            </w:r>
          </w:p>
        </w:tc>
      </w:tr>
      <w:tr w:rsidR="00263489" w:rsidRPr="00441A61" w14:paraId="76B7BC8E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FF08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5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C0E7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2C7E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B2A3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51.777.634.34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EE57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211.184.522.659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587C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25313387</w:t>
            </w:r>
          </w:p>
        </w:tc>
      </w:tr>
      <w:tr w:rsidR="00263489" w:rsidRPr="00441A61" w14:paraId="3A01C2EE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C981C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859D2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B529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C3EC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56.906.099.15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11C8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004.275.813.78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1395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56238054</w:t>
            </w:r>
          </w:p>
        </w:tc>
      </w:tr>
      <w:tr w:rsidR="00263489" w:rsidRPr="00441A61" w14:paraId="58475474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9FF5C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A3F06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9E8C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4A3F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71.000.649.85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3FE8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057.529.235.985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739F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61698272</w:t>
            </w:r>
          </w:p>
        </w:tc>
      </w:tr>
      <w:tr w:rsidR="00263489" w:rsidRPr="00441A61" w14:paraId="23D41BEA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7FC7E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25842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B705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248F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38.318.505.10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734E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086.873.666.64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4783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27262726</w:t>
            </w:r>
          </w:p>
        </w:tc>
      </w:tr>
      <w:tr w:rsidR="00263489" w:rsidRPr="00441A61" w14:paraId="335DA1D5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3F9C4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5A1E9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44A7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8A4E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20.967.227.62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AC8D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147.260.611.70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7F6A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0544006</w:t>
            </w:r>
          </w:p>
        </w:tc>
      </w:tr>
      <w:tr w:rsidR="00263489" w:rsidRPr="00441A61" w14:paraId="1FEBFDDD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6415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4B19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CEC2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C844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415.268.436.70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ACDF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392.636.444.50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D3FF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9818869</w:t>
            </w:r>
          </w:p>
        </w:tc>
      </w:tr>
      <w:tr w:rsidR="00263489" w:rsidRPr="00441A61" w14:paraId="0E6CE5C4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76C8E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06FB1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ACC9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86C2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332.754.905.703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A6BE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168.956.042.70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9BB2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84659896</w:t>
            </w:r>
          </w:p>
        </w:tc>
      </w:tr>
      <w:tr w:rsidR="00263489" w:rsidRPr="00441A61" w14:paraId="6B1D280E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B73E9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E8C4A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E05E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6473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262.081.626.42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6D4F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393.079.542.074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49BE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88131129</w:t>
            </w:r>
          </w:p>
        </w:tc>
      </w:tr>
      <w:tr w:rsidR="00263489" w:rsidRPr="00441A61" w14:paraId="4306AE30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96A40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20C0C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01FE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5C98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326.172.666.133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1E2C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566.673.828.068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54A0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8194367</w:t>
            </w:r>
          </w:p>
        </w:tc>
      </w:tr>
      <w:tr w:rsidR="00263489" w:rsidRPr="00441A61" w14:paraId="26997964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553CA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03DA7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1936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08D6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415.890.903.11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E01F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697.387.196.209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D134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45018287</w:t>
            </w:r>
          </w:p>
        </w:tc>
      </w:tr>
      <w:tr w:rsidR="00263489" w:rsidRPr="00441A61" w14:paraId="58D5D899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2A8B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EBDC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CLEO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38AE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5AE3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64.177.396.90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A5BF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660.917.775.322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5D0B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97103451</w:t>
            </w:r>
          </w:p>
        </w:tc>
      </w:tr>
      <w:tr w:rsidR="00263489" w:rsidRPr="00441A61" w14:paraId="4C9A7212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E33BA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752A6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7662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62E9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94.918.120.811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5796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833.933.861.594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FEAA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13819723</w:t>
            </w:r>
          </w:p>
        </w:tc>
      </w:tr>
      <w:tr w:rsidR="00263489" w:rsidRPr="00441A61" w14:paraId="7BCDD879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16EF1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DFE57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27CA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46FD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00.220.176.99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2E01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245.144.303.719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BEF0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80488805</w:t>
            </w:r>
          </w:p>
        </w:tc>
      </w:tr>
      <w:tr w:rsidR="00263489" w:rsidRPr="00441A61" w14:paraId="57D53670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F6A09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7C1D8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54E8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2A1B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01.777.866.01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3531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310.940.121.622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81A4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77637311</w:t>
            </w:r>
          </w:p>
        </w:tc>
      </w:tr>
      <w:tr w:rsidR="00263489" w:rsidRPr="00441A61" w14:paraId="1C3B07E7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96515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BA2FC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6896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123A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21.734.019.32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1C09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348.181.576.91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5611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90294973</w:t>
            </w:r>
          </w:p>
        </w:tc>
      </w:tr>
      <w:tr w:rsidR="00263489" w:rsidRPr="00441A61" w14:paraId="29F1296C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ADA2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8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FA43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CC07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00B9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78.863.917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882F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1.340.842.765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4BD5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33396638</w:t>
            </w:r>
          </w:p>
        </w:tc>
      </w:tr>
      <w:tr w:rsidR="00263489" w:rsidRPr="00441A61" w14:paraId="464B02A9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CED42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AD8D5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362A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B53D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205.396.087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B3B8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1.523.517.17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7E2F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34817048</w:t>
            </w:r>
          </w:p>
        </w:tc>
      </w:tr>
      <w:tr w:rsidR="00263489" w:rsidRPr="00441A61" w14:paraId="509242BE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B1DA9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1AF05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27F7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0AD8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207.460.611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D0D5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1.425.983.722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4EC8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4548596</w:t>
            </w:r>
          </w:p>
        </w:tc>
      </w:tr>
      <w:tr w:rsidR="00263489" w:rsidRPr="00441A61" w14:paraId="0CD57E9A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17551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28BDB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38F5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FDA3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85.922.48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384D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1.225.580.91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CE90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51701521</w:t>
            </w:r>
          </w:p>
        </w:tc>
      </w:tr>
      <w:tr w:rsidR="00263489" w:rsidRPr="00441A61" w14:paraId="1A5BE82D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669C7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8DFFE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F76C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C376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73.367.092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69AD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1.308.722.065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0543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3247052</w:t>
            </w:r>
          </w:p>
        </w:tc>
      </w:tr>
      <w:tr w:rsidR="00263489" w:rsidRPr="00441A61" w14:paraId="1E41244C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6B52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16D5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DSNG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C955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9483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588.340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49FF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8.336.065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9272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70577665</w:t>
            </w:r>
          </w:p>
        </w:tc>
      </w:tr>
      <w:tr w:rsidR="00263489" w:rsidRPr="00441A61" w14:paraId="18DD2C6E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1A328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104FD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4925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E471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870.563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A9F3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1.738.892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9E04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74160577</w:t>
            </w:r>
          </w:p>
        </w:tc>
      </w:tr>
      <w:tr w:rsidR="00263489" w:rsidRPr="00441A61" w14:paraId="356F55CE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FE338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0BAB6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B042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B2A8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710.537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A64A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1.620.82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3AFE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61143442</w:t>
            </w:r>
          </w:p>
        </w:tc>
      </w:tr>
      <w:tr w:rsidR="00263489" w:rsidRPr="00441A61" w14:paraId="2992A407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3B9E7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3B4B3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267B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170F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670.39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7378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4.151.38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B002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47373108</w:t>
            </w:r>
          </w:p>
        </w:tc>
      </w:tr>
      <w:tr w:rsidR="00263489" w:rsidRPr="00441A61" w14:paraId="7B80FE14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AB66A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8EEC4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BAD0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9865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773.06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466B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3.712.16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4641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56378353</w:t>
            </w:r>
          </w:p>
        </w:tc>
      </w:tr>
      <w:tr w:rsidR="00263489" w:rsidRPr="00441A61" w14:paraId="327D5F7F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02DC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9873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4DA8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FC0C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37.920.28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2DC4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66.759.93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91E5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568009718</w:t>
            </w:r>
          </w:p>
        </w:tc>
      </w:tr>
      <w:tr w:rsidR="00263489" w:rsidRPr="00441A61" w14:paraId="31D6C091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C562F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71FFF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63C1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D0F0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38.560.04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59DD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69.097.219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4F9F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558054949</w:t>
            </w:r>
          </w:p>
        </w:tc>
      </w:tr>
      <w:tr w:rsidR="00263489" w:rsidRPr="00441A61" w14:paraId="54AFC2FA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A63EF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C942E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73C0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5C7C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42.847.31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E374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78.647.274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B365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544803549</w:t>
            </w:r>
          </w:p>
        </w:tc>
      </w:tr>
      <w:tr w:rsidR="00263489" w:rsidRPr="00441A61" w14:paraId="3225F3DC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D7CCD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D9EEC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A3B9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D982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39.894.523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1F64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78.191.409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1653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510216193</w:t>
            </w:r>
          </w:p>
        </w:tc>
      </w:tr>
      <w:tr w:rsidR="00263489" w:rsidRPr="00441A61" w14:paraId="109A9CF2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090DD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64156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590F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651E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47.456.22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006E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89.964.369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5571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527500226</w:t>
            </w:r>
          </w:p>
        </w:tc>
      </w:tr>
      <w:tr w:rsidR="00263489" w:rsidRPr="00441A61" w14:paraId="0D4F2BB7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39B0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E137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E56A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E75D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71.875.799.840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BB60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576.963.542.579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2631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24575982</w:t>
            </w:r>
          </w:p>
        </w:tc>
      </w:tr>
      <w:tr w:rsidR="00263489" w:rsidRPr="00441A61" w14:paraId="1522FD3A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4CC93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D05CF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B074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24A2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42.212.647.161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4095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758.846.556.03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757E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87406329</w:t>
            </w:r>
          </w:p>
        </w:tc>
      </w:tr>
      <w:tr w:rsidR="00263489" w:rsidRPr="00441A61" w14:paraId="26827184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594D2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F2662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6BA6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A6E3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56.029.530.46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2270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848.676.035.30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0914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8385052</w:t>
            </w:r>
          </w:p>
        </w:tc>
      </w:tr>
      <w:tr w:rsidR="00263489" w:rsidRPr="00441A61" w14:paraId="57538352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49A02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92ECA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D00A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F05E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46.626.605.83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20C5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906.924.214.16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1346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61674596</w:t>
            </w:r>
          </w:p>
        </w:tc>
      </w:tr>
      <w:tr w:rsidR="00263489" w:rsidRPr="00441A61" w14:paraId="2035AE1D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E1B3F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C1AFA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D220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EC6B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49.626.654.77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9936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989.119.315.334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7954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51272604</w:t>
            </w:r>
          </w:p>
        </w:tc>
      </w:tr>
      <w:tr w:rsidR="00263489" w:rsidRPr="00441A61" w14:paraId="69D0E39B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55DA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12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6EF0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D39E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2787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3.261.63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4D74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31.619.514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4B64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03152597</w:t>
            </w:r>
          </w:p>
        </w:tc>
      </w:tr>
      <w:tr w:rsidR="00263489" w:rsidRPr="00441A61" w14:paraId="5BC5F48D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B8A52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A4759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063C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059B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4.001.277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E1FC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34.367.15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55FB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16427363</w:t>
            </w:r>
          </w:p>
        </w:tc>
      </w:tr>
      <w:tr w:rsidR="00263489" w:rsidRPr="00441A61" w14:paraId="639EBFC3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43B5D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A3D32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8FF3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3148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3.840.690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85AE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38.709.314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56A6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99218756</w:t>
            </w:r>
          </w:p>
        </w:tc>
      </w:tr>
      <w:tr w:rsidR="00263489" w:rsidRPr="00441A61" w14:paraId="482BC057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2F825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A8300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7500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56A4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4.586.940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A911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103.588.325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DDA4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44280473</w:t>
            </w:r>
          </w:p>
        </w:tc>
      </w:tr>
      <w:tr w:rsidR="00263489" w:rsidRPr="00441A61" w14:paraId="6660358B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7EAEA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004AB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E16F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47B3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5.857.217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8CE1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118.066.62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8318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49609421</w:t>
            </w:r>
          </w:p>
        </w:tc>
      </w:tr>
      <w:tr w:rsidR="00263489" w:rsidRPr="00441A61" w14:paraId="67C1E345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3163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864C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FA2A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FB18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9.792.76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9EE6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88.400.877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C541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1077682</w:t>
            </w:r>
          </w:p>
        </w:tc>
      </w:tr>
      <w:tr w:rsidR="00263489" w:rsidRPr="00441A61" w14:paraId="768CD0BA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38B8C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1503D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1BB6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040C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11.644.15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1052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96.537.79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E94B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20617587</w:t>
            </w:r>
          </w:p>
        </w:tc>
      </w:tr>
      <w:tr w:rsidR="00263489" w:rsidRPr="00441A61" w14:paraId="108D8653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30670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EC7FE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2D7D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0468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9.658.70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E6B9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96.198.559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1F1F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00403843</w:t>
            </w:r>
          </w:p>
        </w:tc>
      </w:tr>
      <w:tr w:rsidR="00263489" w:rsidRPr="00441A61" w14:paraId="163DE50C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66EAF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50737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9D05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A004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11.150.432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994D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163.136.51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0998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68350313</w:t>
            </w:r>
          </w:p>
        </w:tc>
      </w:tr>
      <w:tr w:rsidR="00263489" w:rsidRPr="00441A61" w14:paraId="64A55DF3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88C88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812A8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A185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4DFD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12.683.83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CA00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179.356.19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3698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70718696</w:t>
            </w:r>
          </w:p>
        </w:tc>
      </w:tr>
      <w:tr w:rsidR="00263489" w:rsidRPr="00441A61" w14:paraId="58F4B133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22CA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48332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JPFA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E236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0D28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6.413.912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A448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1.088.87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4296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04137301</w:t>
            </w:r>
          </w:p>
        </w:tc>
      </w:tr>
      <w:tr w:rsidR="00263489" w:rsidRPr="00441A61" w14:paraId="2520F62A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3EE37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AA3D2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9D07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F85B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6.247.68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A0D4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3.038.028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B6AE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71190052</w:t>
            </w:r>
          </w:p>
        </w:tc>
      </w:tr>
      <w:tr w:rsidR="00263489" w:rsidRPr="00441A61" w14:paraId="7967F360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905F5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A7057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8A2B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7C23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5.940.20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383F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5.185.009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B54F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5862771</w:t>
            </w:r>
          </w:p>
        </w:tc>
      </w:tr>
      <w:tr w:rsidR="00263489" w:rsidRPr="00441A61" w14:paraId="76AFB8BD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F0B40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37E1B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BDE0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1D8F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5.670.37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D191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5.951.76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8DC1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1849678</w:t>
            </w:r>
          </w:p>
        </w:tc>
      </w:tr>
      <w:tr w:rsidR="00263489" w:rsidRPr="00441A61" w14:paraId="1BFA7C4B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4F23D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1DFE3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D5B8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DB0C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7.713.062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273A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8.589.65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B35C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69785058</w:t>
            </w:r>
          </w:p>
        </w:tc>
      </w:tr>
      <w:tr w:rsidR="00263489" w:rsidRPr="00441A61" w14:paraId="0F690094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F05C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DE73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C9BF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87BB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384.646.010.207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E262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3.237.595.219.274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A220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18806084</w:t>
            </w:r>
          </w:p>
        </w:tc>
      </w:tr>
      <w:tr w:rsidR="00263489" w:rsidRPr="00441A61" w14:paraId="406E2F13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47D58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D86D5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8A59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6322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519.237.523.36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FE6C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3.592.164.205.408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43E1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44547268</w:t>
            </w:r>
          </w:p>
        </w:tc>
      </w:tr>
      <w:tr w:rsidR="00263489" w:rsidRPr="00441A61" w14:paraId="20976AEB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10D36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8A042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E5D2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88D3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557.080.008.36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E4DF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4.695.764.958.88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21EE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1863456</w:t>
            </w:r>
          </w:p>
        </w:tc>
      </w:tr>
      <w:tr w:rsidR="00263489" w:rsidRPr="00441A61" w14:paraId="34EA808B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ED704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F9CC8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93F3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B4D2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690.323.890.77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C2DD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5.255.359.155.03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71B9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31356178</w:t>
            </w:r>
          </w:p>
        </w:tc>
      </w:tr>
      <w:tr w:rsidR="00263489" w:rsidRPr="00441A61" w14:paraId="67FF049C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5224A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559B9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F108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8E91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605.667.466.852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4366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5.346.800.159.052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72B9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13276623</w:t>
            </w:r>
          </w:p>
        </w:tc>
      </w:tr>
      <w:tr w:rsidR="00263489" w:rsidRPr="00441A61" w14:paraId="7C70495E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0B19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16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983F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83E3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8D47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308.14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BFAC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9.744.38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06F7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3162325</w:t>
            </w:r>
          </w:p>
        </w:tc>
      </w:tr>
      <w:tr w:rsidR="00263489" w:rsidRPr="00441A61" w14:paraId="66EFF1B5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BB9CF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82DA9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8F21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BC29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488.712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4956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0.037.294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3C6D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48689617</w:t>
            </w:r>
          </w:p>
        </w:tc>
      </w:tr>
      <w:tr w:rsidR="00263489" w:rsidRPr="00441A61" w14:paraId="5C1122E4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18913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88748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B2EB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B195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341.851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8CF3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0.225.322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14C8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33431808</w:t>
            </w:r>
          </w:p>
        </w:tc>
      </w:tr>
      <w:tr w:rsidR="00263489" w:rsidRPr="00441A61" w14:paraId="5EF064AA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7474D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B3718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68FC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668F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364.22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56A8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0.922.788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4899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33345699</w:t>
            </w:r>
          </w:p>
        </w:tc>
      </w:tr>
      <w:tr w:rsidR="00263489" w:rsidRPr="00441A61" w14:paraId="3FB8367F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52A7B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FA29F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9ECC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DA9F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367.64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F605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1.851.182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FFF7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31022138</w:t>
            </w:r>
          </w:p>
        </w:tc>
      </w:tr>
      <w:tr w:rsidR="00263489" w:rsidRPr="00441A61" w14:paraId="335F9FC5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F7DE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CEF1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MIDI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E053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B45C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1.130.712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1E87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4.878.115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02E5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1792813</w:t>
            </w:r>
          </w:p>
        </w:tc>
      </w:tr>
      <w:tr w:rsidR="00263489" w:rsidRPr="00441A61" w14:paraId="2F11373D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81175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68601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B5CE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7B7C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1.189.510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2071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4.960.145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5CC7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9813554</w:t>
            </w:r>
          </w:p>
        </w:tc>
      </w:tr>
      <w:tr w:rsidR="00263489" w:rsidRPr="00441A61" w14:paraId="7BCD7E61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80E25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792DB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C22E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37B5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1.315.74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0866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4.990.309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14BF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63660226</w:t>
            </w:r>
          </w:p>
        </w:tc>
      </w:tr>
      <w:tr w:rsidR="00263489" w:rsidRPr="00441A61" w14:paraId="741E3556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763C1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ECD52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A81A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DA66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1.496.82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4E3F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5.923.69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9E62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2684601</w:t>
            </w:r>
          </w:p>
        </w:tc>
      </w:tr>
      <w:tr w:rsidR="00263489" w:rsidRPr="00441A61" w14:paraId="19BA4527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F10AA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3327A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4E9D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CA5F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1.811.44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7D70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6.344.01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15A1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85536165</w:t>
            </w:r>
          </w:p>
        </w:tc>
      </w:tr>
      <w:tr w:rsidR="00263489" w:rsidRPr="00441A61" w14:paraId="21A023B0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BBB5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FC29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MLBI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8F29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FA5F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71.620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E81B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2.510.078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24D6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68372377</w:t>
            </w:r>
          </w:p>
        </w:tc>
      </w:tr>
      <w:tr w:rsidR="00263489" w:rsidRPr="00441A61" w14:paraId="752E9E78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85E46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98A04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ABC7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CB27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72.217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7508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2.889.50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927F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59600948</w:t>
            </w:r>
          </w:p>
        </w:tc>
      </w:tr>
      <w:tr w:rsidR="00263489" w:rsidRPr="00441A61" w14:paraId="287DE139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8251E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8D3C4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E211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8837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65.633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9304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2.896.95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E9DF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5717496</w:t>
            </w:r>
          </w:p>
        </w:tc>
      </w:tr>
      <w:tr w:rsidR="00263489" w:rsidRPr="00441A61" w14:paraId="44283887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3603C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3C9CE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B093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CF13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71.037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EEFA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2.907.425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D7CC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58827657</w:t>
            </w:r>
          </w:p>
        </w:tc>
      </w:tr>
      <w:tr w:rsidR="00263489" w:rsidRPr="00441A61" w14:paraId="2FD26E27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0D7E4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B1CDC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FDAF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F9B0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08.32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C4ED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  2.922.017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85C8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71294589</w:t>
            </w:r>
          </w:p>
        </w:tc>
      </w:tr>
      <w:tr w:rsidR="00263489" w:rsidRPr="00441A61" w14:paraId="11AB9F2C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8901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D2FA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9FD5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822F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1.825.267.160.97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1E7A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4.915.849.800.25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F97B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2237098</w:t>
            </w:r>
          </w:p>
        </w:tc>
      </w:tr>
      <w:tr w:rsidR="00263489" w:rsidRPr="00441A61" w14:paraId="32711199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06249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B5906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10B4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A2D6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3.351.796.321.991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BA57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7.591.706.426.634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703F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0532757</w:t>
            </w:r>
          </w:p>
        </w:tc>
      </w:tr>
      <w:tr w:rsidR="00263489" w:rsidRPr="00441A61" w14:paraId="1185D2DF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BCEAC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86D59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CD5C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1F78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2.790.633.951.51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2C84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9.037.918.806.47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9D60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46582932</w:t>
            </w:r>
          </w:p>
        </w:tc>
      </w:tr>
      <w:tr w:rsidR="00263489" w:rsidRPr="00441A61" w14:paraId="49BDD203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F76B2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D7D06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3C41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6355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2.805.111.592.211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9310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9.777.500.514.55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AE55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41833473</w:t>
            </w:r>
          </w:p>
        </w:tc>
      </w:tr>
      <w:tr w:rsidR="00263489" w:rsidRPr="00441A61" w14:paraId="0BAD0036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2EA3E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5243C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E52D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C515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3.034.214.212.00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8D3D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9.917.653.265.528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3AE2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52337937</w:t>
            </w:r>
          </w:p>
        </w:tc>
      </w:tr>
      <w:tr w:rsidR="00263489" w:rsidRPr="00441A61" w14:paraId="35CB51F0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DDCA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20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5CB2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RANC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E852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6429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240.216.092.10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5818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804.020.324.86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62C3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98768681</w:t>
            </w:r>
          </w:p>
        </w:tc>
      </w:tr>
      <w:tr w:rsidR="00263489" w:rsidRPr="00441A61" w14:paraId="0EC5E517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1325C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9C0E1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666C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2681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227.545.412.803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10FB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904.003.739.438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541B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1708486</w:t>
            </w:r>
          </w:p>
        </w:tc>
      </w:tr>
      <w:tr w:rsidR="00263489" w:rsidRPr="00441A61" w14:paraId="3D310CD3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F2694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BD1B3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ABC3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367A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273.265.268.760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BDA8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952.496.300.84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ACEE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86893785</w:t>
            </w:r>
          </w:p>
        </w:tc>
      </w:tr>
      <w:tr w:rsidR="00263489" w:rsidRPr="00441A61" w14:paraId="6809E63B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C5D35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4A996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B357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E1F0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311.357.485.20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8DD0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319.134.443.995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44A0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36031654</w:t>
            </w:r>
          </w:p>
        </w:tc>
      </w:tr>
      <w:tr w:rsidR="00263489" w:rsidRPr="00441A61" w14:paraId="1218D116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D25BE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1C40B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AEB1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8D56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414.816.957.83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07FC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512.036.014.16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3C71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74343305</w:t>
            </w:r>
          </w:p>
        </w:tc>
      </w:tr>
      <w:tr w:rsidR="00263489" w:rsidRPr="00441A61" w14:paraId="18D1C991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A00C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C863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5E77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D80E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50.264.253.24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6A1A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4.559.573.709.41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4D3E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11023893</w:t>
            </w:r>
          </w:p>
        </w:tc>
      </w:tr>
      <w:tr w:rsidR="00263489" w:rsidRPr="00441A61" w14:paraId="4337EBEE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2E7D5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8B5F4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202A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B8EF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65.127.735.601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76CB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4.393.810.380.88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2BF7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1482261</w:t>
            </w:r>
          </w:p>
        </w:tc>
      </w:tr>
      <w:tr w:rsidR="00263489" w:rsidRPr="00441A61" w14:paraId="57F26506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62F00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9F7CA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E2EB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4169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83.599.374.391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2E04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4.682.083.844.95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35D6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17855164</w:t>
            </w:r>
          </w:p>
        </w:tc>
      </w:tr>
      <w:tr w:rsidR="00263489" w:rsidRPr="00441A61" w14:paraId="60F71458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1A6AA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7A497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1D21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5B77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03.693.623.33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C146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4.452.166.671.985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80BB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23290598</w:t>
            </w:r>
          </w:p>
        </w:tc>
      </w:tr>
      <w:tr w:rsidR="00263489" w:rsidRPr="00441A61" w14:paraId="2F3BB3EB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D4672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85642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0467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B742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19.581.372.89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4F0B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4.191.284.422.677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3547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28530961</w:t>
            </w:r>
          </w:p>
        </w:tc>
      </w:tr>
      <w:tr w:rsidR="00263489" w:rsidRPr="00441A61" w14:paraId="25B9A161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206A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6FF8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6A2D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2953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321.291.248.171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2F07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938.005.256.482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EDEE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42526064</w:t>
            </w:r>
          </w:p>
        </w:tc>
      </w:tr>
      <w:tr w:rsidR="00263489" w:rsidRPr="00441A61" w14:paraId="1ABE300C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70C3D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1581B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D4FC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B1F8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457.506.502.541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620E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192.891.220.45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98FC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83527429</w:t>
            </w:r>
          </w:p>
        </w:tc>
      </w:tr>
      <w:tr w:rsidR="00263489" w:rsidRPr="00441A61" w14:paraId="23061A7B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45F2E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84911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FCF6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4F31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469.412.467.751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EB48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230.844.175.984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0DD4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81374407</w:t>
            </w:r>
          </w:p>
        </w:tc>
      </w:tr>
      <w:tr w:rsidR="00263489" w:rsidRPr="00441A61" w14:paraId="57B02428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3295F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AFB77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E137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CAD5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389.348.055.27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2D3E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164.826.486.522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7EA9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34254123</w:t>
            </w:r>
          </w:p>
        </w:tc>
      </w:tr>
      <w:tr w:rsidR="00263489" w:rsidRPr="00441A61" w14:paraId="7EE4F74B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68094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39584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BF04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CFFB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453.300.717.830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B493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1.206.385.542.888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3AB0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75751119</w:t>
            </w:r>
          </w:p>
        </w:tc>
      </w:tr>
      <w:tr w:rsidR="00263489" w:rsidRPr="00441A61" w14:paraId="46FCBEE6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FEA9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23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768E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SKLT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0AC7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5ABA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20.795.774.143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6C54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636.284.210.21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B746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89845626</w:t>
            </w:r>
          </w:p>
        </w:tc>
      </w:tr>
      <w:tr w:rsidR="00263489" w:rsidRPr="00441A61" w14:paraId="48F4A9C2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345B9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AA882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4E60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A63E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54.839.960.751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867D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747.293.725.435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3AC4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7200938</w:t>
            </w:r>
          </w:p>
        </w:tc>
      </w:tr>
      <w:tr w:rsidR="00263489" w:rsidRPr="00441A61" w14:paraId="296C6D0A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21576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2237A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CB3B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65A7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61.904.003.56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9D79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790.845.543.82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1349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0472266</w:t>
            </w:r>
          </w:p>
        </w:tc>
      </w:tr>
      <w:tr w:rsidR="00263489" w:rsidRPr="00441A61" w14:paraId="21EAC262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9FD1B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3DB62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180A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1975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46.698.971.577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84E3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773.863.042.44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E151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89567098</w:t>
            </w:r>
          </w:p>
        </w:tc>
      </w:tr>
      <w:tr w:rsidR="00263489" w:rsidRPr="00441A61" w14:paraId="3B50FEEA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2FEC9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941F2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C84F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506F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135.057.215.50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8FD6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889.125.250.792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E6A4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51898976</w:t>
            </w:r>
          </w:p>
        </w:tc>
      </w:tr>
      <w:tr w:rsidR="00263489" w:rsidRPr="00441A61" w14:paraId="234DD0FD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022E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81E8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SMAR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92C9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0723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4.501.82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9E41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7.124.10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0573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6597151</w:t>
            </w:r>
          </w:p>
        </w:tc>
      </w:tr>
      <w:tr w:rsidR="00263489" w:rsidRPr="00441A61" w14:paraId="5FA697C4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5739B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4F4B4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886A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207D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4.890.020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46B4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9.310.31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51D6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66836175</w:t>
            </w:r>
          </w:p>
        </w:tc>
      </w:tr>
      <w:tr w:rsidR="00263489" w:rsidRPr="00441A61" w14:paraId="160C6A68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192AC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89B47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DBD6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7254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4.758.71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D0CF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7.787.527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803F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71253743</w:t>
            </w:r>
          </w:p>
        </w:tc>
      </w:tr>
      <w:tr w:rsidR="00263489" w:rsidRPr="00441A61" w14:paraId="0B72F802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5AC543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4E7EF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AC69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1736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4.516.47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553F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35.026.17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410B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28945725</w:t>
            </w:r>
          </w:p>
        </w:tc>
      </w:tr>
      <w:tr w:rsidR="00263489" w:rsidRPr="00441A61" w14:paraId="69B2B3AD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A1140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895BC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3C7D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5C94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7.410.243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6E07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40.345.00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EEA6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83671891</w:t>
            </w:r>
          </w:p>
        </w:tc>
      </w:tr>
      <w:tr w:rsidR="00263489" w:rsidRPr="00441A61" w14:paraId="63FF3861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3DA4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994E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179B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6621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222.031.41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E616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9.623.672.614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A893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23071381</w:t>
            </w:r>
          </w:p>
        </w:tc>
      </w:tr>
      <w:tr w:rsidR="00263489" w:rsidRPr="00441A61" w14:paraId="7A16F28D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22D7E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C26E2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8737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3210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253.269.06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7FB2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1.296.112.298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B556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22420906</w:t>
            </w:r>
          </w:p>
        </w:tc>
      </w:tr>
      <w:tr w:rsidR="00263489" w:rsidRPr="00441A61" w14:paraId="464EF26A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6411A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05BBA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E131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0715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255.061.31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8F1C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1.845.204.657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0D4C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21532876</w:t>
            </w:r>
          </w:p>
        </w:tc>
      </w:tr>
      <w:tr w:rsidR="00263489" w:rsidRPr="00441A61" w14:paraId="51C9CCE6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B6A17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5D9E6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2FAD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EA62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314.888.57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93D6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2.775.930.059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4547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24647018</w:t>
            </w:r>
          </w:p>
        </w:tc>
      </w:tr>
      <w:tr w:rsidR="00263489" w:rsidRPr="00441A61" w14:paraId="095C2750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C661B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9F218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67B3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266F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352.610.73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4039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13.850.610.07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AB91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25458138</w:t>
            </w:r>
          </w:p>
        </w:tc>
      </w:tr>
      <w:tr w:rsidR="00263489" w:rsidRPr="00441A61" w14:paraId="01139EE7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CEE1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7EEB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STTP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E631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D079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229.078.174.64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8B3E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2.342.432.443.19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95CA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97794997</w:t>
            </w:r>
          </w:p>
        </w:tc>
      </w:tr>
      <w:tr w:rsidR="00263489" w:rsidRPr="00441A61" w14:paraId="607732B2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C3B48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F23448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C6FC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99D1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313.291.338.820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BFC6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2.631.189.810.03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EEA1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19068316</w:t>
            </w:r>
          </w:p>
        </w:tc>
      </w:tr>
      <w:tr w:rsidR="00263489" w:rsidRPr="00441A61" w14:paraId="1464FE9A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E0B54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980E4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7D82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C831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316.826.909.34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E26A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2.881.563.083.954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CD28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0994967</w:t>
            </w:r>
          </w:p>
        </w:tc>
      </w:tr>
      <w:tr w:rsidR="00263489" w:rsidRPr="00441A61" w14:paraId="2475A4C8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881BF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A560D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01176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AB18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291.378.253.517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8B9A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3.448.995.059.882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7AF1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84482073</w:t>
            </w:r>
          </w:p>
        </w:tc>
      </w:tr>
      <w:tr w:rsidR="00263489" w:rsidRPr="00441A61" w14:paraId="06816503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3F5DC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FE8DD1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3469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718F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339.743.039.39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6ACD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3.919.243.683.748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111B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086685868</w:t>
            </w:r>
          </w:p>
        </w:tc>
      </w:tr>
      <w:tr w:rsidR="00263489" w:rsidRPr="00441A61" w14:paraId="1F72ECD2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CDB2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0A12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2B57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8C32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2.140.137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404C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4.024.48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88DC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52600031</w:t>
            </w:r>
          </w:p>
        </w:tc>
      </w:tr>
      <w:tr w:rsidR="00263489" w:rsidRPr="00441A61" w14:paraId="043AEC09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F4079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D4C4E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3054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F089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2.273.320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9ED8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6.339.916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A88B2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39126786</w:t>
            </w:r>
          </w:p>
        </w:tc>
      </w:tr>
      <w:tr w:rsidR="00263489" w:rsidRPr="00441A61" w14:paraId="1EDA4287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7DC0CD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5A66C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5556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B29D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2.184.021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0DE8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7.363.00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55DB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25785902</w:t>
            </w:r>
          </w:p>
        </w:tc>
      </w:tr>
      <w:tr w:rsidR="00263489" w:rsidRPr="00441A61" w14:paraId="4F8635DB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36FC3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7705F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D178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D138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2.301.858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2E85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9.431.29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7A08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18461391</w:t>
            </w:r>
          </w:p>
        </w:tc>
      </w:tr>
      <w:tr w:rsidR="00263489" w:rsidRPr="00441A61" w14:paraId="4A51B8AF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CCF21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704CE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2E6C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D18B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2.568.577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B1BC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1.084.017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634B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21825789</w:t>
            </w:r>
          </w:p>
        </w:tc>
      </w:tr>
      <w:tr w:rsidR="00263489" w:rsidRPr="00441A61" w14:paraId="61FF5E07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6E7B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5398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TGKA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C607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D4AB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1.049.021.676.853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8ED2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2.924.962.977.878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EEFB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58644429</w:t>
            </w:r>
          </w:p>
        </w:tc>
      </w:tr>
      <w:tr w:rsidR="00263489" w:rsidRPr="00441A61" w14:paraId="46D3F99E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C719D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3845FF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2142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B6E0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1.353.686.343.242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8472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3.485.510.411.96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D6EE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388375355</w:t>
            </w:r>
          </w:p>
        </w:tc>
      </w:tr>
      <w:tr w:rsidR="00263489" w:rsidRPr="00441A61" w14:paraId="31530D96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1C059A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0FD1A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B561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2FA2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752.559.027.509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2F09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2.995.872.438.975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5F0C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51198622</w:t>
            </w:r>
          </w:p>
        </w:tc>
      </w:tr>
      <w:tr w:rsidR="00263489" w:rsidRPr="00441A61" w14:paraId="7F148B71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3D00AB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4F7D67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ADE1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6F3F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643.852.616.236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B36B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3.361.956.197.96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F8D8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91511304</w:t>
            </w:r>
          </w:p>
        </w:tc>
      </w:tr>
      <w:tr w:rsidR="00263489" w:rsidRPr="00441A61" w14:paraId="6538B265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36586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E92B20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832B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E198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905.217.754.055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7213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3.403.961.007.49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249D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265930706</w:t>
            </w:r>
          </w:p>
        </w:tc>
      </w:tr>
      <w:tr w:rsidR="00263489" w:rsidRPr="00441A61" w14:paraId="3EB8955C" w14:textId="77777777" w:rsidTr="00020667">
        <w:trPr>
          <w:trHeight w:val="315"/>
        </w:trPr>
        <w:tc>
          <w:tcPr>
            <w:tcW w:w="5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0CA5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9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F8343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UNVR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B6D6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07D2E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2.393.540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F1E1C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8.906.413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2EE3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26599371</w:t>
            </w:r>
          </w:p>
        </w:tc>
      </w:tr>
      <w:tr w:rsidR="00263489" w:rsidRPr="00441A61" w14:paraId="05E6785E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46AFCE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D35352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03055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AE18D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2.658.073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BD2AA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9.522.970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D81B9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36151057</w:t>
            </w:r>
          </w:p>
        </w:tc>
      </w:tr>
      <w:tr w:rsidR="00263489" w:rsidRPr="00441A61" w14:paraId="70370CDA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A45FAC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F74C2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19257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7FE7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2.429.23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982B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0.649.371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90A91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17642034</w:t>
            </w:r>
          </w:p>
        </w:tc>
      </w:tr>
      <w:tr w:rsidR="00263489" w:rsidRPr="00441A61" w14:paraId="0FA3F736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F4FF89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FBD374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BFB2F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FFF3B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2.463.104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F6D60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20.534.632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3C7C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19948777</w:t>
            </w:r>
          </w:p>
        </w:tc>
      </w:tr>
      <w:tr w:rsidR="00263489" w:rsidRPr="00441A61" w14:paraId="09B69E1F" w14:textId="77777777" w:rsidTr="00020667">
        <w:trPr>
          <w:trHeight w:val="315"/>
        </w:trPr>
        <w:tc>
          <w:tcPr>
            <w:tcW w:w="5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4F84E5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4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AA1A76" w14:textId="77777777" w:rsidR="00263489" w:rsidRPr="00441A61" w:rsidRDefault="00263489" w:rsidP="000206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5EF7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096D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2.453.871,00 </w:t>
            </w:r>
          </w:p>
        </w:tc>
        <w:tc>
          <w:tcPr>
            <w:tcW w:w="2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6FA64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p                       19.068.532,00 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08AB8" w14:textId="77777777" w:rsidR="00263489" w:rsidRPr="00441A61" w:rsidRDefault="00263489" w:rsidP="0002066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41A61">
              <w:rPr>
                <w:rFonts w:ascii="Times New Roman" w:hAnsi="Times New Roman"/>
                <w:color w:val="000000"/>
                <w:sz w:val="24"/>
                <w:szCs w:val="24"/>
              </w:rPr>
              <w:t>0,128686938</w:t>
            </w:r>
          </w:p>
        </w:tc>
      </w:tr>
    </w:tbl>
    <w:p w14:paraId="3DDCC69B" w14:textId="77777777" w:rsidR="00263489" w:rsidRDefault="00263489" w:rsidP="00263489">
      <w:pPr>
        <w:rPr>
          <w:rFonts w:ascii="Times New Roman" w:hAnsi="Times New Roman"/>
          <w:sz w:val="24"/>
        </w:rPr>
        <w:sectPr w:rsidR="00263489" w:rsidSect="002E0016">
          <w:pgSz w:w="11906" w:h="16838" w:code="9"/>
          <w:pgMar w:top="2268" w:right="1701" w:bottom="1701" w:left="2268" w:header="709" w:footer="709" w:gutter="0"/>
          <w:cols w:space="708"/>
          <w:titlePg/>
          <w:docGrid w:linePitch="360"/>
        </w:sectPr>
      </w:pPr>
    </w:p>
    <w:p w14:paraId="44B18B52" w14:textId="77777777" w:rsidR="00263489" w:rsidRPr="00D8422E" w:rsidRDefault="00263489" w:rsidP="00263489">
      <w:pPr>
        <w:rPr>
          <w:rFonts w:ascii="Times New Roman" w:hAnsi="Times New Roman"/>
          <w:sz w:val="144"/>
          <w:szCs w:val="144"/>
        </w:rPr>
      </w:pPr>
    </w:p>
    <w:sectPr w:rsidR="00263489" w:rsidRPr="00D8422E" w:rsidSect="002E0016">
      <w:pgSz w:w="11906" w:h="16838" w:code="9"/>
      <w:pgMar w:top="2268" w:right="1701" w:bottom="1701" w:left="2268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3751041" w14:textId="77777777" w:rsidR="00B17C0E" w:rsidRDefault="00B17C0E" w:rsidP="007B23EB">
      <w:pPr>
        <w:spacing w:after="0" w:line="240" w:lineRule="auto"/>
      </w:pPr>
      <w:r>
        <w:separator/>
      </w:r>
    </w:p>
  </w:endnote>
  <w:endnote w:type="continuationSeparator" w:id="0">
    <w:p w14:paraId="7D18459B" w14:textId="77777777" w:rsidR="00B17C0E" w:rsidRDefault="00B17C0E" w:rsidP="007B23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Segoe UI Semilight"/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5C1A71" w14:textId="77777777" w:rsidR="00263489" w:rsidRPr="00D8754E" w:rsidRDefault="00263489" w:rsidP="00CA0AD9">
    <w:pPr>
      <w:pStyle w:val="Footer"/>
      <w:rPr>
        <w:rFonts w:asciiTheme="majorBidi" w:hAnsiTheme="majorBidi" w:cstheme="majorBidi"/>
        <w:sz w:val="26"/>
        <w:szCs w:val="26"/>
      </w:rPr>
    </w:pPr>
  </w:p>
  <w:p w14:paraId="046F3DAB" w14:textId="77777777" w:rsidR="00263489" w:rsidRPr="00D8754E" w:rsidRDefault="00263489">
    <w:pPr>
      <w:pStyle w:val="Footer"/>
      <w:rPr>
        <w:rFonts w:asciiTheme="majorBidi" w:hAnsiTheme="majorBidi" w:cstheme="majorBidi"/>
        <w:sz w:val="26"/>
        <w:szCs w:val="26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95AE58" w14:textId="77777777" w:rsidR="00A0553F" w:rsidRPr="00D8754E" w:rsidRDefault="00A0553F" w:rsidP="00C239DF">
    <w:pPr>
      <w:pStyle w:val="Footer"/>
      <w:framePr w:wrap="around" w:vAnchor="text" w:hAnchor="margin" w:xAlign="center" w:y="1"/>
      <w:rPr>
        <w:rStyle w:val="PageNumber"/>
        <w:rFonts w:asciiTheme="majorBidi" w:hAnsiTheme="majorBidi" w:cstheme="majorBidi"/>
        <w:sz w:val="24"/>
        <w:szCs w:val="24"/>
      </w:rPr>
    </w:pPr>
    <w:r w:rsidRPr="00D8754E">
      <w:rPr>
        <w:rStyle w:val="PageNumber"/>
        <w:rFonts w:asciiTheme="majorBidi" w:hAnsiTheme="majorBidi" w:cstheme="majorBidi"/>
        <w:sz w:val="24"/>
        <w:szCs w:val="24"/>
      </w:rPr>
      <w:fldChar w:fldCharType="begin"/>
    </w:r>
    <w:r w:rsidRPr="00D8754E">
      <w:rPr>
        <w:rStyle w:val="PageNumber"/>
        <w:rFonts w:asciiTheme="majorBidi" w:hAnsiTheme="majorBidi" w:cstheme="majorBidi"/>
        <w:sz w:val="24"/>
        <w:szCs w:val="24"/>
      </w:rPr>
      <w:instrText xml:space="preserve">PAGE  </w:instrText>
    </w:r>
    <w:r w:rsidRPr="00D8754E">
      <w:rPr>
        <w:rStyle w:val="PageNumber"/>
        <w:rFonts w:asciiTheme="majorBidi" w:hAnsiTheme="majorBidi" w:cstheme="majorBidi"/>
        <w:sz w:val="24"/>
        <w:szCs w:val="24"/>
      </w:rPr>
      <w:fldChar w:fldCharType="separate"/>
    </w:r>
    <w:r w:rsidR="00887539">
      <w:rPr>
        <w:rStyle w:val="PageNumber"/>
        <w:rFonts w:asciiTheme="majorBidi" w:hAnsiTheme="majorBidi" w:cstheme="majorBidi"/>
        <w:noProof/>
        <w:sz w:val="24"/>
        <w:szCs w:val="24"/>
      </w:rPr>
      <w:t>70</w:t>
    </w:r>
    <w:r w:rsidRPr="00D8754E">
      <w:rPr>
        <w:rStyle w:val="PageNumber"/>
        <w:rFonts w:asciiTheme="majorBidi" w:hAnsiTheme="majorBidi" w:cstheme="majorBidi"/>
        <w:sz w:val="24"/>
        <w:szCs w:val="24"/>
      </w:rPr>
      <w:fldChar w:fldCharType="end"/>
    </w:r>
  </w:p>
  <w:p w14:paraId="1A4E4954" w14:textId="77777777" w:rsidR="00A0553F" w:rsidRPr="00D8754E" w:rsidRDefault="00A0553F">
    <w:pPr>
      <w:pStyle w:val="Footer"/>
      <w:jc w:val="center"/>
      <w:rPr>
        <w:rFonts w:asciiTheme="majorBidi" w:hAnsiTheme="majorBidi" w:cstheme="majorBidi"/>
        <w:sz w:val="26"/>
        <w:szCs w:val="26"/>
      </w:rPr>
    </w:pPr>
  </w:p>
  <w:p w14:paraId="485FC972" w14:textId="77777777" w:rsidR="00A0553F" w:rsidRPr="00D8754E" w:rsidRDefault="00A0553F">
    <w:pPr>
      <w:pStyle w:val="Footer"/>
      <w:rPr>
        <w:rFonts w:asciiTheme="majorBidi" w:hAnsiTheme="majorBidi" w:cstheme="majorBidi"/>
        <w:sz w:val="26"/>
        <w:szCs w:val="26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72BB72" w14:textId="77777777" w:rsidR="00B17C0E" w:rsidRDefault="00B17C0E" w:rsidP="007B23EB">
      <w:pPr>
        <w:spacing w:after="0" w:line="240" w:lineRule="auto"/>
      </w:pPr>
      <w:r>
        <w:separator/>
      </w:r>
    </w:p>
  </w:footnote>
  <w:footnote w:type="continuationSeparator" w:id="0">
    <w:p w14:paraId="187264E1" w14:textId="77777777" w:rsidR="00B17C0E" w:rsidRDefault="00B17C0E" w:rsidP="007B23E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06F528" w14:textId="77777777" w:rsidR="00263489" w:rsidRPr="00D8754E" w:rsidRDefault="00263489" w:rsidP="00D8754E">
    <w:pPr>
      <w:pStyle w:val="Header"/>
      <w:ind w:right="360"/>
      <w:rPr>
        <w:rFonts w:asciiTheme="majorBidi" w:hAnsiTheme="majorBidi" w:cstheme="majorBidi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FD45F6" w14:textId="77777777" w:rsidR="00A0553F" w:rsidRPr="00D8754E" w:rsidRDefault="00A0553F" w:rsidP="00D8754E">
    <w:pPr>
      <w:pStyle w:val="Header"/>
      <w:ind w:right="360"/>
      <w:rPr>
        <w:rFonts w:asciiTheme="majorBidi" w:hAnsiTheme="majorBidi" w:cstheme="majorBidi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277DE6"/>
    <w:multiLevelType w:val="hybridMultilevel"/>
    <w:tmpl w:val="459857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171303"/>
    <w:multiLevelType w:val="hybridMultilevel"/>
    <w:tmpl w:val="015C8EFC"/>
    <w:lvl w:ilvl="0" w:tplc="0409000F">
      <w:start w:val="1"/>
      <w:numFmt w:val="decimal"/>
      <w:lvlText w:val="%1."/>
      <w:lvlJc w:val="left"/>
      <w:pPr>
        <w:ind w:left="4736" w:hanging="360"/>
      </w:pPr>
    </w:lvl>
    <w:lvl w:ilvl="1" w:tplc="04090019" w:tentative="1">
      <w:start w:val="1"/>
      <w:numFmt w:val="lowerLetter"/>
      <w:lvlText w:val="%2."/>
      <w:lvlJc w:val="left"/>
      <w:pPr>
        <w:ind w:left="5456" w:hanging="360"/>
      </w:pPr>
    </w:lvl>
    <w:lvl w:ilvl="2" w:tplc="0409001B" w:tentative="1">
      <w:start w:val="1"/>
      <w:numFmt w:val="lowerRoman"/>
      <w:lvlText w:val="%3."/>
      <w:lvlJc w:val="right"/>
      <w:pPr>
        <w:ind w:left="6176" w:hanging="180"/>
      </w:pPr>
    </w:lvl>
    <w:lvl w:ilvl="3" w:tplc="0409000F" w:tentative="1">
      <w:start w:val="1"/>
      <w:numFmt w:val="decimal"/>
      <w:lvlText w:val="%4."/>
      <w:lvlJc w:val="left"/>
      <w:pPr>
        <w:ind w:left="6896" w:hanging="360"/>
      </w:pPr>
    </w:lvl>
    <w:lvl w:ilvl="4" w:tplc="04090019" w:tentative="1">
      <w:start w:val="1"/>
      <w:numFmt w:val="lowerLetter"/>
      <w:lvlText w:val="%5."/>
      <w:lvlJc w:val="left"/>
      <w:pPr>
        <w:ind w:left="7616" w:hanging="360"/>
      </w:pPr>
    </w:lvl>
    <w:lvl w:ilvl="5" w:tplc="0409001B" w:tentative="1">
      <w:start w:val="1"/>
      <w:numFmt w:val="lowerRoman"/>
      <w:lvlText w:val="%6."/>
      <w:lvlJc w:val="right"/>
      <w:pPr>
        <w:ind w:left="8336" w:hanging="180"/>
      </w:pPr>
    </w:lvl>
    <w:lvl w:ilvl="6" w:tplc="0409000F" w:tentative="1">
      <w:start w:val="1"/>
      <w:numFmt w:val="decimal"/>
      <w:lvlText w:val="%7."/>
      <w:lvlJc w:val="left"/>
      <w:pPr>
        <w:ind w:left="9056" w:hanging="360"/>
      </w:pPr>
    </w:lvl>
    <w:lvl w:ilvl="7" w:tplc="04090019" w:tentative="1">
      <w:start w:val="1"/>
      <w:numFmt w:val="lowerLetter"/>
      <w:lvlText w:val="%8."/>
      <w:lvlJc w:val="left"/>
      <w:pPr>
        <w:ind w:left="9776" w:hanging="360"/>
      </w:pPr>
    </w:lvl>
    <w:lvl w:ilvl="8" w:tplc="0409001B" w:tentative="1">
      <w:start w:val="1"/>
      <w:numFmt w:val="lowerRoman"/>
      <w:lvlText w:val="%9."/>
      <w:lvlJc w:val="right"/>
      <w:pPr>
        <w:ind w:left="10496" w:hanging="180"/>
      </w:pPr>
    </w:lvl>
  </w:abstractNum>
  <w:abstractNum w:abstractNumId="2" w15:restartNumberingAfterBreak="0">
    <w:nsid w:val="044575F3"/>
    <w:multiLevelType w:val="hybridMultilevel"/>
    <w:tmpl w:val="4C026C68"/>
    <w:lvl w:ilvl="0" w:tplc="C2D88A5C">
      <w:start w:val="1"/>
      <w:numFmt w:val="lowerLetter"/>
      <w:lvlText w:val="%1."/>
      <w:lvlJc w:val="left"/>
      <w:pPr>
        <w:ind w:left="206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81" w:hanging="360"/>
      </w:pPr>
    </w:lvl>
    <w:lvl w:ilvl="2" w:tplc="0409001B" w:tentative="1">
      <w:start w:val="1"/>
      <w:numFmt w:val="lowerRoman"/>
      <w:lvlText w:val="%3."/>
      <w:lvlJc w:val="right"/>
      <w:pPr>
        <w:ind w:left="3501" w:hanging="180"/>
      </w:pPr>
    </w:lvl>
    <w:lvl w:ilvl="3" w:tplc="0409000F" w:tentative="1">
      <w:start w:val="1"/>
      <w:numFmt w:val="decimal"/>
      <w:lvlText w:val="%4."/>
      <w:lvlJc w:val="left"/>
      <w:pPr>
        <w:ind w:left="4221" w:hanging="360"/>
      </w:pPr>
    </w:lvl>
    <w:lvl w:ilvl="4" w:tplc="04090019" w:tentative="1">
      <w:start w:val="1"/>
      <w:numFmt w:val="lowerLetter"/>
      <w:lvlText w:val="%5."/>
      <w:lvlJc w:val="left"/>
      <w:pPr>
        <w:ind w:left="4941" w:hanging="360"/>
      </w:pPr>
    </w:lvl>
    <w:lvl w:ilvl="5" w:tplc="0409001B" w:tentative="1">
      <w:start w:val="1"/>
      <w:numFmt w:val="lowerRoman"/>
      <w:lvlText w:val="%6."/>
      <w:lvlJc w:val="right"/>
      <w:pPr>
        <w:ind w:left="5661" w:hanging="180"/>
      </w:pPr>
    </w:lvl>
    <w:lvl w:ilvl="6" w:tplc="0409000F" w:tentative="1">
      <w:start w:val="1"/>
      <w:numFmt w:val="decimal"/>
      <w:lvlText w:val="%7."/>
      <w:lvlJc w:val="left"/>
      <w:pPr>
        <w:ind w:left="6381" w:hanging="360"/>
      </w:pPr>
    </w:lvl>
    <w:lvl w:ilvl="7" w:tplc="04090019" w:tentative="1">
      <w:start w:val="1"/>
      <w:numFmt w:val="lowerLetter"/>
      <w:lvlText w:val="%8."/>
      <w:lvlJc w:val="left"/>
      <w:pPr>
        <w:ind w:left="7101" w:hanging="360"/>
      </w:pPr>
    </w:lvl>
    <w:lvl w:ilvl="8" w:tplc="04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3" w15:restartNumberingAfterBreak="0">
    <w:nsid w:val="052A5E0C"/>
    <w:multiLevelType w:val="hybridMultilevel"/>
    <w:tmpl w:val="3FDA0F8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5C34B04"/>
    <w:multiLevelType w:val="hybridMultilevel"/>
    <w:tmpl w:val="5C22E7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A9D61AB"/>
    <w:multiLevelType w:val="hybridMultilevel"/>
    <w:tmpl w:val="0D18A1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CFB3B40"/>
    <w:multiLevelType w:val="hybridMultilevel"/>
    <w:tmpl w:val="797C2A8C"/>
    <w:lvl w:ilvl="0" w:tplc="04090015">
      <w:start w:val="1"/>
      <w:numFmt w:val="upperLetter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7" w15:restartNumberingAfterBreak="0">
    <w:nsid w:val="0E341DB3"/>
    <w:multiLevelType w:val="hybridMultilevel"/>
    <w:tmpl w:val="7B54AF3A"/>
    <w:lvl w:ilvl="0" w:tplc="BF7685AC">
      <w:start w:val="1"/>
      <w:numFmt w:val="lowerLetter"/>
      <w:lvlText w:val="%1."/>
      <w:lvlJc w:val="left"/>
      <w:pPr>
        <w:ind w:left="207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93" w:hanging="360"/>
      </w:pPr>
    </w:lvl>
    <w:lvl w:ilvl="2" w:tplc="0409001B" w:tentative="1">
      <w:start w:val="1"/>
      <w:numFmt w:val="lowerRoman"/>
      <w:lvlText w:val="%3."/>
      <w:lvlJc w:val="right"/>
      <w:pPr>
        <w:ind w:left="3513" w:hanging="180"/>
      </w:pPr>
    </w:lvl>
    <w:lvl w:ilvl="3" w:tplc="0409000F" w:tentative="1">
      <w:start w:val="1"/>
      <w:numFmt w:val="decimal"/>
      <w:lvlText w:val="%4."/>
      <w:lvlJc w:val="left"/>
      <w:pPr>
        <w:ind w:left="4233" w:hanging="360"/>
      </w:pPr>
    </w:lvl>
    <w:lvl w:ilvl="4" w:tplc="04090019" w:tentative="1">
      <w:start w:val="1"/>
      <w:numFmt w:val="lowerLetter"/>
      <w:lvlText w:val="%5."/>
      <w:lvlJc w:val="left"/>
      <w:pPr>
        <w:ind w:left="4953" w:hanging="360"/>
      </w:pPr>
    </w:lvl>
    <w:lvl w:ilvl="5" w:tplc="0409001B" w:tentative="1">
      <w:start w:val="1"/>
      <w:numFmt w:val="lowerRoman"/>
      <w:lvlText w:val="%6."/>
      <w:lvlJc w:val="right"/>
      <w:pPr>
        <w:ind w:left="5673" w:hanging="180"/>
      </w:pPr>
    </w:lvl>
    <w:lvl w:ilvl="6" w:tplc="0409000F" w:tentative="1">
      <w:start w:val="1"/>
      <w:numFmt w:val="decimal"/>
      <w:lvlText w:val="%7."/>
      <w:lvlJc w:val="left"/>
      <w:pPr>
        <w:ind w:left="6393" w:hanging="360"/>
      </w:pPr>
    </w:lvl>
    <w:lvl w:ilvl="7" w:tplc="04090019" w:tentative="1">
      <w:start w:val="1"/>
      <w:numFmt w:val="lowerLetter"/>
      <w:lvlText w:val="%8."/>
      <w:lvlJc w:val="left"/>
      <w:pPr>
        <w:ind w:left="7113" w:hanging="360"/>
      </w:pPr>
    </w:lvl>
    <w:lvl w:ilvl="8" w:tplc="0409001B" w:tentative="1">
      <w:start w:val="1"/>
      <w:numFmt w:val="lowerRoman"/>
      <w:lvlText w:val="%9."/>
      <w:lvlJc w:val="right"/>
      <w:pPr>
        <w:ind w:left="7833" w:hanging="180"/>
      </w:pPr>
    </w:lvl>
  </w:abstractNum>
  <w:abstractNum w:abstractNumId="8" w15:restartNumberingAfterBreak="0">
    <w:nsid w:val="0FB37FFD"/>
    <w:multiLevelType w:val="hybridMultilevel"/>
    <w:tmpl w:val="623ACC8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1F758E3"/>
    <w:multiLevelType w:val="hybridMultilevel"/>
    <w:tmpl w:val="F7063F5A"/>
    <w:lvl w:ilvl="0" w:tplc="9BBE4A04">
      <w:start w:val="1"/>
      <w:numFmt w:val="lowerLetter"/>
      <w:lvlText w:val="%1."/>
      <w:lvlJc w:val="left"/>
      <w:pPr>
        <w:ind w:left="10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26" w:hanging="360"/>
      </w:pPr>
    </w:lvl>
    <w:lvl w:ilvl="2" w:tplc="0409001B" w:tentative="1">
      <w:start w:val="1"/>
      <w:numFmt w:val="lowerRoman"/>
      <w:lvlText w:val="%3."/>
      <w:lvlJc w:val="right"/>
      <w:pPr>
        <w:ind w:left="2446" w:hanging="180"/>
      </w:pPr>
    </w:lvl>
    <w:lvl w:ilvl="3" w:tplc="0409000F" w:tentative="1">
      <w:start w:val="1"/>
      <w:numFmt w:val="decimal"/>
      <w:lvlText w:val="%4."/>
      <w:lvlJc w:val="left"/>
      <w:pPr>
        <w:ind w:left="3166" w:hanging="360"/>
      </w:pPr>
    </w:lvl>
    <w:lvl w:ilvl="4" w:tplc="04090019" w:tentative="1">
      <w:start w:val="1"/>
      <w:numFmt w:val="lowerLetter"/>
      <w:lvlText w:val="%5."/>
      <w:lvlJc w:val="left"/>
      <w:pPr>
        <w:ind w:left="3886" w:hanging="360"/>
      </w:pPr>
    </w:lvl>
    <w:lvl w:ilvl="5" w:tplc="0409001B" w:tentative="1">
      <w:start w:val="1"/>
      <w:numFmt w:val="lowerRoman"/>
      <w:lvlText w:val="%6."/>
      <w:lvlJc w:val="right"/>
      <w:pPr>
        <w:ind w:left="4606" w:hanging="180"/>
      </w:pPr>
    </w:lvl>
    <w:lvl w:ilvl="6" w:tplc="0409000F" w:tentative="1">
      <w:start w:val="1"/>
      <w:numFmt w:val="decimal"/>
      <w:lvlText w:val="%7."/>
      <w:lvlJc w:val="left"/>
      <w:pPr>
        <w:ind w:left="5326" w:hanging="360"/>
      </w:pPr>
    </w:lvl>
    <w:lvl w:ilvl="7" w:tplc="04090019" w:tentative="1">
      <w:start w:val="1"/>
      <w:numFmt w:val="lowerLetter"/>
      <w:lvlText w:val="%8."/>
      <w:lvlJc w:val="left"/>
      <w:pPr>
        <w:ind w:left="6046" w:hanging="360"/>
      </w:pPr>
    </w:lvl>
    <w:lvl w:ilvl="8" w:tplc="0409001B" w:tentative="1">
      <w:start w:val="1"/>
      <w:numFmt w:val="lowerRoman"/>
      <w:lvlText w:val="%9."/>
      <w:lvlJc w:val="right"/>
      <w:pPr>
        <w:ind w:left="6766" w:hanging="180"/>
      </w:pPr>
    </w:lvl>
  </w:abstractNum>
  <w:abstractNum w:abstractNumId="10" w15:restartNumberingAfterBreak="0">
    <w:nsid w:val="12A16720"/>
    <w:multiLevelType w:val="hybridMultilevel"/>
    <w:tmpl w:val="B8DA2308"/>
    <w:lvl w:ilvl="0" w:tplc="DE0E4A46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1" w15:restartNumberingAfterBreak="0">
    <w:nsid w:val="12EC1A8A"/>
    <w:multiLevelType w:val="hybridMultilevel"/>
    <w:tmpl w:val="15E8D7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876220F"/>
    <w:multiLevelType w:val="hybridMultilevel"/>
    <w:tmpl w:val="AD984F8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9587F77"/>
    <w:multiLevelType w:val="hybridMultilevel"/>
    <w:tmpl w:val="234451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A5A2265"/>
    <w:multiLevelType w:val="hybridMultilevel"/>
    <w:tmpl w:val="FEFCB204"/>
    <w:lvl w:ilvl="0" w:tplc="04090011">
      <w:start w:val="1"/>
      <w:numFmt w:val="decimal"/>
      <w:lvlText w:val="%1)"/>
      <w:lvlJc w:val="left"/>
      <w:pPr>
        <w:ind w:left="1450" w:hanging="360"/>
      </w:pPr>
    </w:lvl>
    <w:lvl w:ilvl="1" w:tplc="04090019" w:tentative="1">
      <w:start w:val="1"/>
      <w:numFmt w:val="lowerLetter"/>
      <w:lvlText w:val="%2."/>
      <w:lvlJc w:val="left"/>
      <w:pPr>
        <w:ind w:left="2170" w:hanging="360"/>
      </w:pPr>
    </w:lvl>
    <w:lvl w:ilvl="2" w:tplc="0409001B" w:tentative="1">
      <w:start w:val="1"/>
      <w:numFmt w:val="lowerRoman"/>
      <w:lvlText w:val="%3."/>
      <w:lvlJc w:val="right"/>
      <w:pPr>
        <w:ind w:left="2890" w:hanging="180"/>
      </w:pPr>
    </w:lvl>
    <w:lvl w:ilvl="3" w:tplc="0409000F" w:tentative="1">
      <w:start w:val="1"/>
      <w:numFmt w:val="decimal"/>
      <w:lvlText w:val="%4."/>
      <w:lvlJc w:val="left"/>
      <w:pPr>
        <w:ind w:left="3610" w:hanging="360"/>
      </w:pPr>
    </w:lvl>
    <w:lvl w:ilvl="4" w:tplc="04090019" w:tentative="1">
      <w:start w:val="1"/>
      <w:numFmt w:val="lowerLetter"/>
      <w:lvlText w:val="%5."/>
      <w:lvlJc w:val="left"/>
      <w:pPr>
        <w:ind w:left="4330" w:hanging="360"/>
      </w:pPr>
    </w:lvl>
    <w:lvl w:ilvl="5" w:tplc="0409001B" w:tentative="1">
      <w:start w:val="1"/>
      <w:numFmt w:val="lowerRoman"/>
      <w:lvlText w:val="%6."/>
      <w:lvlJc w:val="right"/>
      <w:pPr>
        <w:ind w:left="5050" w:hanging="180"/>
      </w:pPr>
    </w:lvl>
    <w:lvl w:ilvl="6" w:tplc="0409000F" w:tentative="1">
      <w:start w:val="1"/>
      <w:numFmt w:val="decimal"/>
      <w:lvlText w:val="%7."/>
      <w:lvlJc w:val="left"/>
      <w:pPr>
        <w:ind w:left="5770" w:hanging="360"/>
      </w:pPr>
    </w:lvl>
    <w:lvl w:ilvl="7" w:tplc="04090019" w:tentative="1">
      <w:start w:val="1"/>
      <w:numFmt w:val="lowerLetter"/>
      <w:lvlText w:val="%8."/>
      <w:lvlJc w:val="left"/>
      <w:pPr>
        <w:ind w:left="6490" w:hanging="360"/>
      </w:pPr>
    </w:lvl>
    <w:lvl w:ilvl="8" w:tplc="0409001B" w:tentative="1">
      <w:start w:val="1"/>
      <w:numFmt w:val="lowerRoman"/>
      <w:lvlText w:val="%9."/>
      <w:lvlJc w:val="right"/>
      <w:pPr>
        <w:ind w:left="7210" w:hanging="180"/>
      </w:pPr>
    </w:lvl>
  </w:abstractNum>
  <w:abstractNum w:abstractNumId="15" w15:restartNumberingAfterBreak="0">
    <w:nsid w:val="1B983D41"/>
    <w:multiLevelType w:val="hybridMultilevel"/>
    <w:tmpl w:val="7A9E6B98"/>
    <w:lvl w:ilvl="0" w:tplc="04090015">
      <w:start w:val="1"/>
      <w:numFmt w:val="upp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6" w15:restartNumberingAfterBreak="0">
    <w:nsid w:val="1D4069F9"/>
    <w:multiLevelType w:val="hybridMultilevel"/>
    <w:tmpl w:val="1DF242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EAA2369"/>
    <w:multiLevelType w:val="hybridMultilevel"/>
    <w:tmpl w:val="77F8FF8C"/>
    <w:lvl w:ilvl="0" w:tplc="400C6EC8">
      <w:start w:val="1"/>
      <w:numFmt w:val="lowerLetter"/>
      <w:lvlText w:val="%1."/>
      <w:lvlJc w:val="left"/>
      <w:pPr>
        <w:ind w:left="2203" w:hanging="360"/>
      </w:pPr>
      <w:rPr>
        <w:rFonts w:ascii="Times New Roman" w:hAnsi="Times New Roman" w:cs="Times New Roman" w:hint="default"/>
        <w:color w:val="010205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>
      <w:start w:val="1"/>
      <w:numFmt w:val="lowerRoman"/>
      <w:lvlText w:val="%3."/>
      <w:lvlJc w:val="right"/>
      <w:pPr>
        <w:ind w:left="3643" w:hanging="180"/>
      </w:pPr>
    </w:lvl>
    <w:lvl w:ilvl="3" w:tplc="0409000F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18" w15:restartNumberingAfterBreak="0">
    <w:nsid w:val="206C0518"/>
    <w:multiLevelType w:val="hybridMultilevel"/>
    <w:tmpl w:val="CDA0F04C"/>
    <w:lvl w:ilvl="0" w:tplc="13702882">
      <w:start w:val="1"/>
      <w:numFmt w:val="lowerLetter"/>
      <w:lvlText w:val="%1."/>
      <w:lvlJc w:val="left"/>
      <w:pPr>
        <w:ind w:left="1800" w:hanging="360"/>
      </w:pPr>
      <w:rPr>
        <w:rFonts w:ascii="Times New Roman" w:hAnsi="Times New Roman" w:cs="Times New Roman" w:hint="default"/>
        <w:b w:val="0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9" w15:restartNumberingAfterBreak="0">
    <w:nsid w:val="20F330BA"/>
    <w:multiLevelType w:val="hybridMultilevel"/>
    <w:tmpl w:val="68B2CD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387313A"/>
    <w:multiLevelType w:val="hybridMultilevel"/>
    <w:tmpl w:val="535ECC4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B2038DD"/>
    <w:multiLevelType w:val="hybridMultilevel"/>
    <w:tmpl w:val="AF40BC8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2F004858"/>
    <w:multiLevelType w:val="hybridMultilevel"/>
    <w:tmpl w:val="5D6C564C"/>
    <w:lvl w:ilvl="0" w:tplc="F6B06344">
      <w:start w:val="1"/>
      <w:numFmt w:val="decimal"/>
      <w:lvlText w:val="%1."/>
      <w:lvlJc w:val="left"/>
      <w:pPr>
        <w:ind w:left="357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77" w:hanging="360"/>
      </w:pPr>
    </w:lvl>
    <w:lvl w:ilvl="2" w:tplc="0409001B" w:tentative="1">
      <w:start w:val="1"/>
      <w:numFmt w:val="lowerRoman"/>
      <w:lvlText w:val="%3."/>
      <w:lvlJc w:val="right"/>
      <w:pPr>
        <w:ind w:left="1797" w:hanging="180"/>
      </w:pPr>
    </w:lvl>
    <w:lvl w:ilvl="3" w:tplc="0409000F" w:tentative="1">
      <w:start w:val="1"/>
      <w:numFmt w:val="decimal"/>
      <w:lvlText w:val="%4."/>
      <w:lvlJc w:val="left"/>
      <w:pPr>
        <w:ind w:left="2517" w:hanging="360"/>
      </w:pPr>
    </w:lvl>
    <w:lvl w:ilvl="4" w:tplc="04090019" w:tentative="1">
      <w:start w:val="1"/>
      <w:numFmt w:val="lowerLetter"/>
      <w:lvlText w:val="%5."/>
      <w:lvlJc w:val="left"/>
      <w:pPr>
        <w:ind w:left="3237" w:hanging="360"/>
      </w:pPr>
    </w:lvl>
    <w:lvl w:ilvl="5" w:tplc="0409001B" w:tentative="1">
      <w:start w:val="1"/>
      <w:numFmt w:val="lowerRoman"/>
      <w:lvlText w:val="%6."/>
      <w:lvlJc w:val="right"/>
      <w:pPr>
        <w:ind w:left="3957" w:hanging="180"/>
      </w:pPr>
    </w:lvl>
    <w:lvl w:ilvl="6" w:tplc="0409000F" w:tentative="1">
      <w:start w:val="1"/>
      <w:numFmt w:val="decimal"/>
      <w:lvlText w:val="%7."/>
      <w:lvlJc w:val="left"/>
      <w:pPr>
        <w:ind w:left="4677" w:hanging="360"/>
      </w:pPr>
    </w:lvl>
    <w:lvl w:ilvl="7" w:tplc="04090019" w:tentative="1">
      <w:start w:val="1"/>
      <w:numFmt w:val="lowerLetter"/>
      <w:lvlText w:val="%8."/>
      <w:lvlJc w:val="left"/>
      <w:pPr>
        <w:ind w:left="5397" w:hanging="360"/>
      </w:pPr>
    </w:lvl>
    <w:lvl w:ilvl="8" w:tplc="0409001B" w:tentative="1">
      <w:start w:val="1"/>
      <w:numFmt w:val="lowerRoman"/>
      <w:lvlText w:val="%9."/>
      <w:lvlJc w:val="right"/>
      <w:pPr>
        <w:ind w:left="6117" w:hanging="180"/>
      </w:pPr>
    </w:lvl>
  </w:abstractNum>
  <w:abstractNum w:abstractNumId="23" w15:restartNumberingAfterBreak="0">
    <w:nsid w:val="32E53824"/>
    <w:multiLevelType w:val="hybridMultilevel"/>
    <w:tmpl w:val="0BBCAA92"/>
    <w:lvl w:ilvl="0" w:tplc="8D7AEC04">
      <w:start w:val="1"/>
      <w:numFmt w:val="decimal"/>
      <w:lvlText w:val="%1."/>
      <w:lvlJc w:val="left"/>
      <w:pPr>
        <w:ind w:left="77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95" w:hanging="360"/>
      </w:pPr>
    </w:lvl>
    <w:lvl w:ilvl="2" w:tplc="0409001B" w:tentative="1">
      <w:start w:val="1"/>
      <w:numFmt w:val="lowerRoman"/>
      <w:lvlText w:val="%3."/>
      <w:lvlJc w:val="right"/>
      <w:pPr>
        <w:ind w:left="2215" w:hanging="180"/>
      </w:pPr>
    </w:lvl>
    <w:lvl w:ilvl="3" w:tplc="0409000F" w:tentative="1">
      <w:start w:val="1"/>
      <w:numFmt w:val="decimal"/>
      <w:lvlText w:val="%4."/>
      <w:lvlJc w:val="left"/>
      <w:pPr>
        <w:ind w:left="2935" w:hanging="360"/>
      </w:pPr>
    </w:lvl>
    <w:lvl w:ilvl="4" w:tplc="04090019" w:tentative="1">
      <w:start w:val="1"/>
      <w:numFmt w:val="lowerLetter"/>
      <w:lvlText w:val="%5."/>
      <w:lvlJc w:val="left"/>
      <w:pPr>
        <w:ind w:left="3655" w:hanging="360"/>
      </w:pPr>
    </w:lvl>
    <w:lvl w:ilvl="5" w:tplc="0409001B" w:tentative="1">
      <w:start w:val="1"/>
      <w:numFmt w:val="lowerRoman"/>
      <w:lvlText w:val="%6."/>
      <w:lvlJc w:val="right"/>
      <w:pPr>
        <w:ind w:left="4375" w:hanging="180"/>
      </w:pPr>
    </w:lvl>
    <w:lvl w:ilvl="6" w:tplc="0409000F" w:tentative="1">
      <w:start w:val="1"/>
      <w:numFmt w:val="decimal"/>
      <w:lvlText w:val="%7."/>
      <w:lvlJc w:val="left"/>
      <w:pPr>
        <w:ind w:left="5095" w:hanging="360"/>
      </w:pPr>
    </w:lvl>
    <w:lvl w:ilvl="7" w:tplc="04090019" w:tentative="1">
      <w:start w:val="1"/>
      <w:numFmt w:val="lowerLetter"/>
      <w:lvlText w:val="%8."/>
      <w:lvlJc w:val="left"/>
      <w:pPr>
        <w:ind w:left="5815" w:hanging="360"/>
      </w:pPr>
    </w:lvl>
    <w:lvl w:ilvl="8" w:tplc="0409001B" w:tentative="1">
      <w:start w:val="1"/>
      <w:numFmt w:val="lowerRoman"/>
      <w:lvlText w:val="%9."/>
      <w:lvlJc w:val="right"/>
      <w:pPr>
        <w:ind w:left="6535" w:hanging="180"/>
      </w:pPr>
    </w:lvl>
  </w:abstractNum>
  <w:abstractNum w:abstractNumId="24" w15:restartNumberingAfterBreak="0">
    <w:nsid w:val="358145DF"/>
    <w:multiLevelType w:val="hybridMultilevel"/>
    <w:tmpl w:val="BE66E78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EE502BF0">
      <w:start w:val="1"/>
      <w:numFmt w:val="lowerLetter"/>
      <w:lvlText w:val="%3."/>
      <w:lvlJc w:val="left"/>
      <w:pPr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8166DBB"/>
    <w:multiLevelType w:val="hybridMultilevel"/>
    <w:tmpl w:val="47B2DE46"/>
    <w:lvl w:ilvl="0" w:tplc="0280488A">
      <w:start w:val="1"/>
      <w:numFmt w:val="lowerLetter"/>
      <w:lvlText w:val="%1."/>
      <w:lvlJc w:val="left"/>
      <w:pPr>
        <w:ind w:left="6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6" w:hanging="360"/>
      </w:pPr>
    </w:lvl>
    <w:lvl w:ilvl="2" w:tplc="0409001B" w:tentative="1">
      <w:start w:val="1"/>
      <w:numFmt w:val="lowerRoman"/>
      <w:lvlText w:val="%3."/>
      <w:lvlJc w:val="right"/>
      <w:pPr>
        <w:ind w:left="2086" w:hanging="180"/>
      </w:pPr>
    </w:lvl>
    <w:lvl w:ilvl="3" w:tplc="0409000F" w:tentative="1">
      <w:start w:val="1"/>
      <w:numFmt w:val="decimal"/>
      <w:lvlText w:val="%4."/>
      <w:lvlJc w:val="left"/>
      <w:pPr>
        <w:ind w:left="2806" w:hanging="360"/>
      </w:pPr>
    </w:lvl>
    <w:lvl w:ilvl="4" w:tplc="04090019" w:tentative="1">
      <w:start w:val="1"/>
      <w:numFmt w:val="lowerLetter"/>
      <w:lvlText w:val="%5."/>
      <w:lvlJc w:val="left"/>
      <w:pPr>
        <w:ind w:left="3526" w:hanging="360"/>
      </w:pPr>
    </w:lvl>
    <w:lvl w:ilvl="5" w:tplc="0409001B" w:tentative="1">
      <w:start w:val="1"/>
      <w:numFmt w:val="lowerRoman"/>
      <w:lvlText w:val="%6."/>
      <w:lvlJc w:val="right"/>
      <w:pPr>
        <w:ind w:left="4246" w:hanging="180"/>
      </w:pPr>
    </w:lvl>
    <w:lvl w:ilvl="6" w:tplc="0409000F" w:tentative="1">
      <w:start w:val="1"/>
      <w:numFmt w:val="decimal"/>
      <w:lvlText w:val="%7."/>
      <w:lvlJc w:val="left"/>
      <w:pPr>
        <w:ind w:left="4966" w:hanging="360"/>
      </w:pPr>
    </w:lvl>
    <w:lvl w:ilvl="7" w:tplc="04090019" w:tentative="1">
      <w:start w:val="1"/>
      <w:numFmt w:val="lowerLetter"/>
      <w:lvlText w:val="%8."/>
      <w:lvlJc w:val="left"/>
      <w:pPr>
        <w:ind w:left="5686" w:hanging="360"/>
      </w:pPr>
    </w:lvl>
    <w:lvl w:ilvl="8" w:tplc="0409001B" w:tentative="1">
      <w:start w:val="1"/>
      <w:numFmt w:val="lowerRoman"/>
      <w:lvlText w:val="%9."/>
      <w:lvlJc w:val="right"/>
      <w:pPr>
        <w:ind w:left="6406" w:hanging="180"/>
      </w:pPr>
    </w:lvl>
  </w:abstractNum>
  <w:abstractNum w:abstractNumId="26" w15:restartNumberingAfterBreak="0">
    <w:nsid w:val="3829317D"/>
    <w:multiLevelType w:val="hybridMultilevel"/>
    <w:tmpl w:val="093A76C6"/>
    <w:lvl w:ilvl="0" w:tplc="255A5974">
      <w:start w:val="1"/>
      <w:numFmt w:val="lowerLetter"/>
      <w:lvlText w:val="%1."/>
      <w:lvlJc w:val="left"/>
      <w:pPr>
        <w:ind w:left="206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81" w:hanging="360"/>
      </w:pPr>
    </w:lvl>
    <w:lvl w:ilvl="2" w:tplc="0409001B" w:tentative="1">
      <w:start w:val="1"/>
      <w:numFmt w:val="lowerRoman"/>
      <w:lvlText w:val="%3."/>
      <w:lvlJc w:val="right"/>
      <w:pPr>
        <w:ind w:left="3501" w:hanging="180"/>
      </w:pPr>
    </w:lvl>
    <w:lvl w:ilvl="3" w:tplc="0409000F" w:tentative="1">
      <w:start w:val="1"/>
      <w:numFmt w:val="decimal"/>
      <w:lvlText w:val="%4."/>
      <w:lvlJc w:val="left"/>
      <w:pPr>
        <w:ind w:left="4221" w:hanging="360"/>
      </w:pPr>
    </w:lvl>
    <w:lvl w:ilvl="4" w:tplc="04090019" w:tentative="1">
      <w:start w:val="1"/>
      <w:numFmt w:val="lowerLetter"/>
      <w:lvlText w:val="%5."/>
      <w:lvlJc w:val="left"/>
      <w:pPr>
        <w:ind w:left="4941" w:hanging="360"/>
      </w:pPr>
    </w:lvl>
    <w:lvl w:ilvl="5" w:tplc="0409001B" w:tentative="1">
      <w:start w:val="1"/>
      <w:numFmt w:val="lowerRoman"/>
      <w:lvlText w:val="%6."/>
      <w:lvlJc w:val="right"/>
      <w:pPr>
        <w:ind w:left="5661" w:hanging="180"/>
      </w:pPr>
    </w:lvl>
    <w:lvl w:ilvl="6" w:tplc="0409000F" w:tentative="1">
      <w:start w:val="1"/>
      <w:numFmt w:val="decimal"/>
      <w:lvlText w:val="%7."/>
      <w:lvlJc w:val="left"/>
      <w:pPr>
        <w:ind w:left="6381" w:hanging="360"/>
      </w:pPr>
    </w:lvl>
    <w:lvl w:ilvl="7" w:tplc="04090019" w:tentative="1">
      <w:start w:val="1"/>
      <w:numFmt w:val="lowerLetter"/>
      <w:lvlText w:val="%8."/>
      <w:lvlJc w:val="left"/>
      <w:pPr>
        <w:ind w:left="7101" w:hanging="360"/>
      </w:pPr>
    </w:lvl>
    <w:lvl w:ilvl="8" w:tplc="04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27" w15:restartNumberingAfterBreak="0">
    <w:nsid w:val="3C042AFD"/>
    <w:multiLevelType w:val="hybridMultilevel"/>
    <w:tmpl w:val="DC94B678"/>
    <w:lvl w:ilvl="0" w:tplc="CC2E8B2E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8" w15:restartNumberingAfterBreak="0">
    <w:nsid w:val="3CC633AC"/>
    <w:multiLevelType w:val="hybridMultilevel"/>
    <w:tmpl w:val="E53CD412"/>
    <w:lvl w:ilvl="0" w:tplc="E5AC72F0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9" w15:restartNumberingAfterBreak="0">
    <w:nsid w:val="3FD92EC5"/>
    <w:multiLevelType w:val="hybridMultilevel"/>
    <w:tmpl w:val="E68AEE1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3FFF5D12"/>
    <w:multiLevelType w:val="hybridMultilevel"/>
    <w:tmpl w:val="E7B6E56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14F2973"/>
    <w:multiLevelType w:val="hybridMultilevel"/>
    <w:tmpl w:val="3B84803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4693EBB"/>
    <w:multiLevelType w:val="hybridMultilevel"/>
    <w:tmpl w:val="9F5060E2"/>
    <w:lvl w:ilvl="0" w:tplc="7A10170C">
      <w:start w:val="1"/>
      <w:numFmt w:val="lowerLetter"/>
      <w:lvlText w:val="%1."/>
      <w:lvlJc w:val="left"/>
      <w:pPr>
        <w:ind w:left="4320" w:hanging="360"/>
      </w:pPr>
      <w:rPr>
        <w:rFonts w:ascii="Arial" w:hAnsi="Arial" w:cs="Arial" w:hint="default"/>
        <w:color w:val="010205"/>
        <w:sz w:val="18"/>
      </w:rPr>
    </w:lvl>
    <w:lvl w:ilvl="1" w:tplc="04090019" w:tentative="1">
      <w:start w:val="1"/>
      <w:numFmt w:val="lowerLetter"/>
      <w:lvlText w:val="%2."/>
      <w:lvlJc w:val="left"/>
      <w:pPr>
        <w:ind w:left="5040" w:hanging="360"/>
      </w:pPr>
    </w:lvl>
    <w:lvl w:ilvl="2" w:tplc="0409001B" w:tentative="1">
      <w:start w:val="1"/>
      <w:numFmt w:val="lowerRoman"/>
      <w:lvlText w:val="%3."/>
      <w:lvlJc w:val="right"/>
      <w:pPr>
        <w:ind w:left="5760" w:hanging="180"/>
      </w:pPr>
    </w:lvl>
    <w:lvl w:ilvl="3" w:tplc="0409000F" w:tentative="1">
      <w:start w:val="1"/>
      <w:numFmt w:val="decimal"/>
      <w:lvlText w:val="%4."/>
      <w:lvlJc w:val="left"/>
      <w:pPr>
        <w:ind w:left="6480" w:hanging="360"/>
      </w:pPr>
    </w:lvl>
    <w:lvl w:ilvl="4" w:tplc="04090019" w:tentative="1">
      <w:start w:val="1"/>
      <w:numFmt w:val="lowerLetter"/>
      <w:lvlText w:val="%5."/>
      <w:lvlJc w:val="left"/>
      <w:pPr>
        <w:ind w:left="7200" w:hanging="360"/>
      </w:pPr>
    </w:lvl>
    <w:lvl w:ilvl="5" w:tplc="0409001B" w:tentative="1">
      <w:start w:val="1"/>
      <w:numFmt w:val="lowerRoman"/>
      <w:lvlText w:val="%6."/>
      <w:lvlJc w:val="right"/>
      <w:pPr>
        <w:ind w:left="7920" w:hanging="180"/>
      </w:pPr>
    </w:lvl>
    <w:lvl w:ilvl="6" w:tplc="0409000F" w:tentative="1">
      <w:start w:val="1"/>
      <w:numFmt w:val="decimal"/>
      <w:lvlText w:val="%7."/>
      <w:lvlJc w:val="left"/>
      <w:pPr>
        <w:ind w:left="8640" w:hanging="360"/>
      </w:pPr>
    </w:lvl>
    <w:lvl w:ilvl="7" w:tplc="04090019" w:tentative="1">
      <w:start w:val="1"/>
      <w:numFmt w:val="lowerLetter"/>
      <w:lvlText w:val="%8."/>
      <w:lvlJc w:val="left"/>
      <w:pPr>
        <w:ind w:left="9360" w:hanging="360"/>
      </w:pPr>
    </w:lvl>
    <w:lvl w:ilvl="8" w:tplc="0409001B" w:tentative="1">
      <w:start w:val="1"/>
      <w:numFmt w:val="lowerRoman"/>
      <w:lvlText w:val="%9."/>
      <w:lvlJc w:val="right"/>
      <w:pPr>
        <w:ind w:left="10080" w:hanging="180"/>
      </w:pPr>
    </w:lvl>
  </w:abstractNum>
  <w:abstractNum w:abstractNumId="33" w15:restartNumberingAfterBreak="0">
    <w:nsid w:val="47A00839"/>
    <w:multiLevelType w:val="hybridMultilevel"/>
    <w:tmpl w:val="009CD5E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CB21B8E"/>
    <w:multiLevelType w:val="hybridMultilevel"/>
    <w:tmpl w:val="7218867C"/>
    <w:lvl w:ilvl="0" w:tplc="6C686CA4">
      <w:start w:val="1"/>
      <w:numFmt w:val="lowerLetter"/>
      <w:lvlText w:val="%1."/>
      <w:lvlJc w:val="left"/>
      <w:pPr>
        <w:ind w:left="206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81" w:hanging="360"/>
      </w:pPr>
    </w:lvl>
    <w:lvl w:ilvl="2" w:tplc="0409001B" w:tentative="1">
      <w:start w:val="1"/>
      <w:numFmt w:val="lowerRoman"/>
      <w:lvlText w:val="%3."/>
      <w:lvlJc w:val="right"/>
      <w:pPr>
        <w:ind w:left="3501" w:hanging="180"/>
      </w:pPr>
    </w:lvl>
    <w:lvl w:ilvl="3" w:tplc="0409000F" w:tentative="1">
      <w:start w:val="1"/>
      <w:numFmt w:val="decimal"/>
      <w:lvlText w:val="%4."/>
      <w:lvlJc w:val="left"/>
      <w:pPr>
        <w:ind w:left="4221" w:hanging="360"/>
      </w:pPr>
    </w:lvl>
    <w:lvl w:ilvl="4" w:tplc="04090019" w:tentative="1">
      <w:start w:val="1"/>
      <w:numFmt w:val="lowerLetter"/>
      <w:lvlText w:val="%5."/>
      <w:lvlJc w:val="left"/>
      <w:pPr>
        <w:ind w:left="4941" w:hanging="360"/>
      </w:pPr>
    </w:lvl>
    <w:lvl w:ilvl="5" w:tplc="0409001B" w:tentative="1">
      <w:start w:val="1"/>
      <w:numFmt w:val="lowerRoman"/>
      <w:lvlText w:val="%6."/>
      <w:lvlJc w:val="right"/>
      <w:pPr>
        <w:ind w:left="5661" w:hanging="180"/>
      </w:pPr>
    </w:lvl>
    <w:lvl w:ilvl="6" w:tplc="0409000F" w:tentative="1">
      <w:start w:val="1"/>
      <w:numFmt w:val="decimal"/>
      <w:lvlText w:val="%7."/>
      <w:lvlJc w:val="left"/>
      <w:pPr>
        <w:ind w:left="6381" w:hanging="360"/>
      </w:pPr>
    </w:lvl>
    <w:lvl w:ilvl="7" w:tplc="04090019" w:tentative="1">
      <w:start w:val="1"/>
      <w:numFmt w:val="lowerLetter"/>
      <w:lvlText w:val="%8."/>
      <w:lvlJc w:val="left"/>
      <w:pPr>
        <w:ind w:left="7101" w:hanging="360"/>
      </w:pPr>
    </w:lvl>
    <w:lvl w:ilvl="8" w:tplc="04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35" w15:restartNumberingAfterBreak="0">
    <w:nsid w:val="4E2110CF"/>
    <w:multiLevelType w:val="hybridMultilevel"/>
    <w:tmpl w:val="09765B66"/>
    <w:lvl w:ilvl="0" w:tplc="055ABA7E">
      <w:start w:val="1"/>
      <w:numFmt w:val="decimal"/>
      <w:lvlText w:val="%1."/>
      <w:lvlJc w:val="left"/>
      <w:pPr>
        <w:ind w:left="77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95" w:hanging="360"/>
      </w:pPr>
    </w:lvl>
    <w:lvl w:ilvl="2" w:tplc="0409001B" w:tentative="1">
      <w:start w:val="1"/>
      <w:numFmt w:val="lowerRoman"/>
      <w:lvlText w:val="%3."/>
      <w:lvlJc w:val="right"/>
      <w:pPr>
        <w:ind w:left="2215" w:hanging="180"/>
      </w:pPr>
    </w:lvl>
    <w:lvl w:ilvl="3" w:tplc="0409000F" w:tentative="1">
      <w:start w:val="1"/>
      <w:numFmt w:val="decimal"/>
      <w:lvlText w:val="%4."/>
      <w:lvlJc w:val="left"/>
      <w:pPr>
        <w:ind w:left="2935" w:hanging="360"/>
      </w:pPr>
    </w:lvl>
    <w:lvl w:ilvl="4" w:tplc="04090019" w:tentative="1">
      <w:start w:val="1"/>
      <w:numFmt w:val="lowerLetter"/>
      <w:lvlText w:val="%5."/>
      <w:lvlJc w:val="left"/>
      <w:pPr>
        <w:ind w:left="3655" w:hanging="360"/>
      </w:pPr>
    </w:lvl>
    <w:lvl w:ilvl="5" w:tplc="0409001B" w:tentative="1">
      <w:start w:val="1"/>
      <w:numFmt w:val="lowerRoman"/>
      <w:lvlText w:val="%6."/>
      <w:lvlJc w:val="right"/>
      <w:pPr>
        <w:ind w:left="4375" w:hanging="180"/>
      </w:pPr>
    </w:lvl>
    <w:lvl w:ilvl="6" w:tplc="0409000F" w:tentative="1">
      <w:start w:val="1"/>
      <w:numFmt w:val="decimal"/>
      <w:lvlText w:val="%7."/>
      <w:lvlJc w:val="left"/>
      <w:pPr>
        <w:ind w:left="5095" w:hanging="360"/>
      </w:pPr>
    </w:lvl>
    <w:lvl w:ilvl="7" w:tplc="04090019" w:tentative="1">
      <w:start w:val="1"/>
      <w:numFmt w:val="lowerLetter"/>
      <w:lvlText w:val="%8."/>
      <w:lvlJc w:val="left"/>
      <w:pPr>
        <w:ind w:left="5815" w:hanging="360"/>
      </w:pPr>
    </w:lvl>
    <w:lvl w:ilvl="8" w:tplc="0409001B" w:tentative="1">
      <w:start w:val="1"/>
      <w:numFmt w:val="lowerRoman"/>
      <w:lvlText w:val="%9."/>
      <w:lvlJc w:val="right"/>
      <w:pPr>
        <w:ind w:left="6535" w:hanging="180"/>
      </w:pPr>
    </w:lvl>
  </w:abstractNum>
  <w:abstractNum w:abstractNumId="36" w15:restartNumberingAfterBreak="0">
    <w:nsid w:val="50214E4C"/>
    <w:multiLevelType w:val="hybridMultilevel"/>
    <w:tmpl w:val="0C569896"/>
    <w:lvl w:ilvl="0" w:tplc="A64050C2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7" w15:restartNumberingAfterBreak="0">
    <w:nsid w:val="50423AF6"/>
    <w:multiLevelType w:val="hybridMultilevel"/>
    <w:tmpl w:val="A4A006D0"/>
    <w:lvl w:ilvl="0" w:tplc="387AF8A6">
      <w:start w:val="1"/>
      <w:numFmt w:val="decimal"/>
      <w:lvlText w:val="%1."/>
      <w:lvlJc w:val="left"/>
      <w:pPr>
        <w:ind w:left="77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95" w:hanging="360"/>
      </w:pPr>
    </w:lvl>
    <w:lvl w:ilvl="2" w:tplc="0409001B" w:tentative="1">
      <w:start w:val="1"/>
      <w:numFmt w:val="lowerRoman"/>
      <w:lvlText w:val="%3."/>
      <w:lvlJc w:val="right"/>
      <w:pPr>
        <w:ind w:left="2215" w:hanging="180"/>
      </w:pPr>
    </w:lvl>
    <w:lvl w:ilvl="3" w:tplc="0409000F" w:tentative="1">
      <w:start w:val="1"/>
      <w:numFmt w:val="decimal"/>
      <w:lvlText w:val="%4."/>
      <w:lvlJc w:val="left"/>
      <w:pPr>
        <w:ind w:left="2935" w:hanging="360"/>
      </w:pPr>
    </w:lvl>
    <w:lvl w:ilvl="4" w:tplc="04090019" w:tentative="1">
      <w:start w:val="1"/>
      <w:numFmt w:val="lowerLetter"/>
      <w:lvlText w:val="%5."/>
      <w:lvlJc w:val="left"/>
      <w:pPr>
        <w:ind w:left="3655" w:hanging="360"/>
      </w:pPr>
    </w:lvl>
    <w:lvl w:ilvl="5" w:tplc="0409001B" w:tentative="1">
      <w:start w:val="1"/>
      <w:numFmt w:val="lowerRoman"/>
      <w:lvlText w:val="%6."/>
      <w:lvlJc w:val="right"/>
      <w:pPr>
        <w:ind w:left="4375" w:hanging="180"/>
      </w:pPr>
    </w:lvl>
    <w:lvl w:ilvl="6" w:tplc="0409000F" w:tentative="1">
      <w:start w:val="1"/>
      <w:numFmt w:val="decimal"/>
      <w:lvlText w:val="%7."/>
      <w:lvlJc w:val="left"/>
      <w:pPr>
        <w:ind w:left="5095" w:hanging="360"/>
      </w:pPr>
    </w:lvl>
    <w:lvl w:ilvl="7" w:tplc="04090019" w:tentative="1">
      <w:start w:val="1"/>
      <w:numFmt w:val="lowerLetter"/>
      <w:lvlText w:val="%8."/>
      <w:lvlJc w:val="left"/>
      <w:pPr>
        <w:ind w:left="5815" w:hanging="360"/>
      </w:pPr>
    </w:lvl>
    <w:lvl w:ilvl="8" w:tplc="0409001B" w:tentative="1">
      <w:start w:val="1"/>
      <w:numFmt w:val="lowerRoman"/>
      <w:lvlText w:val="%9."/>
      <w:lvlJc w:val="right"/>
      <w:pPr>
        <w:ind w:left="6535" w:hanging="180"/>
      </w:pPr>
    </w:lvl>
  </w:abstractNum>
  <w:abstractNum w:abstractNumId="38" w15:restartNumberingAfterBreak="0">
    <w:nsid w:val="55E04CB1"/>
    <w:multiLevelType w:val="hybridMultilevel"/>
    <w:tmpl w:val="35C2A9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E256C6D"/>
    <w:multiLevelType w:val="hybridMultilevel"/>
    <w:tmpl w:val="70E8DF1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FA17205"/>
    <w:multiLevelType w:val="hybridMultilevel"/>
    <w:tmpl w:val="E1D66A56"/>
    <w:lvl w:ilvl="0" w:tplc="93FCC48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1" w15:restartNumberingAfterBreak="0">
    <w:nsid w:val="6045041D"/>
    <w:multiLevelType w:val="hybridMultilevel"/>
    <w:tmpl w:val="48FA18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2EE13F0"/>
    <w:multiLevelType w:val="hybridMultilevel"/>
    <w:tmpl w:val="EE0A8AF2"/>
    <w:lvl w:ilvl="0" w:tplc="52B087F2">
      <w:start w:val="1"/>
      <w:numFmt w:val="decimal"/>
      <w:lvlText w:val="%1."/>
      <w:lvlJc w:val="left"/>
      <w:pPr>
        <w:ind w:left="6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6" w:hanging="360"/>
      </w:pPr>
    </w:lvl>
    <w:lvl w:ilvl="2" w:tplc="0409001B" w:tentative="1">
      <w:start w:val="1"/>
      <w:numFmt w:val="lowerRoman"/>
      <w:lvlText w:val="%3."/>
      <w:lvlJc w:val="right"/>
      <w:pPr>
        <w:ind w:left="2086" w:hanging="180"/>
      </w:pPr>
    </w:lvl>
    <w:lvl w:ilvl="3" w:tplc="0409000F" w:tentative="1">
      <w:start w:val="1"/>
      <w:numFmt w:val="decimal"/>
      <w:lvlText w:val="%4."/>
      <w:lvlJc w:val="left"/>
      <w:pPr>
        <w:ind w:left="2806" w:hanging="360"/>
      </w:pPr>
    </w:lvl>
    <w:lvl w:ilvl="4" w:tplc="04090019" w:tentative="1">
      <w:start w:val="1"/>
      <w:numFmt w:val="lowerLetter"/>
      <w:lvlText w:val="%5."/>
      <w:lvlJc w:val="left"/>
      <w:pPr>
        <w:ind w:left="3526" w:hanging="360"/>
      </w:pPr>
    </w:lvl>
    <w:lvl w:ilvl="5" w:tplc="0409001B" w:tentative="1">
      <w:start w:val="1"/>
      <w:numFmt w:val="lowerRoman"/>
      <w:lvlText w:val="%6."/>
      <w:lvlJc w:val="right"/>
      <w:pPr>
        <w:ind w:left="4246" w:hanging="180"/>
      </w:pPr>
    </w:lvl>
    <w:lvl w:ilvl="6" w:tplc="0409000F" w:tentative="1">
      <w:start w:val="1"/>
      <w:numFmt w:val="decimal"/>
      <w:lvlText w:val="%7."/>
      <w:lvlJc w:val="left"/>
      <w:pPr>
        <w:ind w:left="4966" w:hanging="360"/>
      </w:pPr>
    </w:lvl>
    <w:lvl w:ilvl="7" w:tplc="04090019" w:tentative="1">
      <w:start w:val="1"/>
      <w:numFmt w:val="lowerLetter"/>
      <w:lvlText w:val="%8."/>
      <w:lvlJc w:val="left"/>
      <w:pPr>
        <w:ind w:left="5686" w:hanging="360"/>
      </w:pPr>
    </w:lvl>
    <w:lvl w:ilvl="8" w:tplc="0409001B" w:tentative="1">
      <w:start w:val="1"/>
      <w:numFmt w:val="lowerRoman"/>
      <w:lvlText w:val="%9."/>
      <w:lvlJc w:val="right"/>
      <w:pPr>
        <w:ind w:left="6406" w:hanging="180"/>
      </w:pPr>
    </w:lvl>
  </w:abstractNum>
  <w:abstractNum w:abstractNumId="43" w15:restartNumberingAfterBreak="0">
    <w:nsid w:val="643762FA"/>
    <w:multiLevelType w:val="hybridMultilevel"/>
    <w:tmpl w:val="CD7E018A"/>
    <w:lvl w:ilvl="0" w:tplc="0409000F">
      <w:start w:val="1"/>
      <w:numFmt w:val="decimal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4" w15:restartNumberingAfterBreak="0">
    <w:nsid w:val="65292705"/>
    <w:multiLevelType w:val="hybridMultilevel"/>
    <w:tmpl w:val="A81CAE36"/>
    <w:lvl w:ilvl="0" w:tplc="381E33D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AA2AB454">
      <w:start w:val="1"/>
      <w:numFmt w:val="upperLetter"/>
      <w:lvlText w:val="%3."/>
      <w:lvlJc w:val="left"/>
      <w:pPr>
        <w:ind w:left="3060" w:hanging="360"/>
      </w:pPr>
      <w:rPr>
        <w:rFonts w:hint="default"/>
      </w:rPr>
    </w:lvl>
    <w:lvl w:ilvl="3" w:tplc="E9201B02">
      <w:start w:val="1"/>
      <w:numFmt w:val="decimal"/>
      <w:lvlText w:val="%4."/>
      <w:lvlJc w:val="left"/>
      <w:pPr>
        <w:ind w:left="360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5" w15:restartNumberingAfterBreak="0">
    <w:nsid w:val="65CE4C8E"/>
    <w:multiLevelType w:val="hybridMultilevel"/>
    <w:tmpl w:val="FDAC42F2"/>
    <w:lvl w:ilvl="0" w:tplc="8D70A2F8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 w15:restartNumberingAfterBreak="0">
    <w:nsid w:val="6904152D"/>
    <w:multiLevelType w:val="hybridMultilevel"/>
    <w:tmpl w:val="97841806"/>
    <w:lvl w:ilvl="0" w:tplc="1EB2E2A6">
      <w:start w:val="1"/>
      <w:numFmt w:val="lowerLetter"/>
      <w:lvlText w:val="%1."/>
      <w:lvlJc w:val="left"/>
      <w:pPr>
        <w:ind w:left="103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52" w:hanging="360"/>
      </w:pPr>
    </w:lvl>
    <w:lvl w:ilvl="2" w:tplc="0409001B" w:tentative="1">
      <w:start w:val="1"/>
      <w:numFmt w:val="lowerRoman"/>
      <w:lvlText w:val="%3."/>
      <w:lvlJc w:val="right"/>
      <w:pPr>
        <w:ind w:left="2472" w:hanging="180"/>
      </w:pPr>
    </w:lvl>
    <w:lvl w:ilvl="3" w:tplc="0409000F" w:tentative="1">
      <w:start w:val="1"/>
      <w:numFmt w:val="decimal"/>
      <w:lvlText w:val="%4."/>
      <w:lvlJc w:val="left"/>
      <w:pPr>
        <w:ind w:left="3192" w:hanging="360"/>
      </w:pPr>
    </w:lvl>
    <w:lvl w:ilvl="4" w:tplc="04090019" w:tentative="1">
      <w:start w:val="1"/>
      <w:numFmt w:val="lowerLetter"/>
      <w:lvlText w:val="%5."/>
      <w:lvlJc w:val="left"/>
      <w:pPr>
        <w:ind w:left="3912" w:hanging="360"/>
      </w:pPr>
    </w:lvl>
    <w:lvl w:ilvl="5" w:tplc="0409001B" w:tentative="1">
      <w:start w:val="1"/>
      <w:numFmt w:val="lowerRoman"/>
      <w:lvlText w:val="%6."/>
      <w:lvlJc w:val="right"/>
      <w:pPr>
        <w:ind w:left="4632" w:hanging="180"/>
      </w:pPr>
    </w:lvl>
    <w:lvl w:ilvl="6" w:tplc="0409000F" w:tentative="1">
      <w:start w:val="1"/>
      <w:numFmt w:val="decimal"/>
      <w:lvlText w:val="%7."/>
      <w:lvlJc w:val="left"/>
      <w:pPr>
        <w:ind w:left="5352" w:hanging="360"/>
      </w:pPr>
    </w:lvl>
    <w:lvl w:ilvl="7" w:tplc="04090019" w:tentative="1">
      <w:start w:val="1"/>
      <w:numFmt w:val="lowerLetter"/>
      <w:lvlText w:val="%8."/>
      <w:lvlJc w:val="left"/>
      <w:pPr>
        <w:ind w:left="6072" w:hanging="360"/>
      </w:pPr>
    </w:lvl>
    <w:lvl w:ilvl="8" w:tplc="0409001B" w:tentative="1">
      <w:start w:val="1"/>
      <w:numFmt w:val="lowerRoman"/>
      <w:lvlText w:val="%9."/>
      <w:lvlJc w:val="right"/>
      <w:pPr>
        <w:ind w:left="6792" w:hanging="180"/>
      </w:pPr>
    </w:lvl>
  </w:abstractNum>
  <w:abstractNum w:abstractNumId="47" w15:restartNumberingAfterBreak="0">
    <w:nsid w:val="6A936532"/>
    <w:multiLevelType w:val="hybridMultilevel"/>
    <w:tmpl w:val="FF088DE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6B7707F6"/>
    <w:multiLevelType w:val="hybridMultilevel"/>
    <w:tmpl w:val="C2EA3D1C"/>
    <w:lvl w:ilvl="0" w:tplc="E826AEA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9" w15:restartNumberingAfterBreak="0">
    <w:nsid w:val="6BB007A2"/>
    <w:multiLevelType w:val="hybridMultilevel"/>
    <w:tmpl w:val="9E00086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70" w:hanging="360"/>
      </w:pPr>
    </w:lvl>
    <w:lvl w:ilvl="2" w:tplc="7FF08A2C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A64050C2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719F39D4"/>
    <w:multiLevelType w:val="hybridMultilevel"/>
    <w:tmpl w:val="233ADC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2027544"/>
    <w:multiLevelType w:val="hybridMultilevel"/>
    <w:tmpl w:val="10D659CE"/>
    <w:lvl w:ilvl="0" w:tplc="C7A0C21A">
      <w:start w:val="1"/>
      <w:numFmt w:val="lowerLetter"/>
      <w:lvlText w:val="%1."/>
      <w:lvlJc w:val="left"/>
      <w:pPr>
        <w:ind w:left="319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915" w:hanging="360"/>
      </w:pPr>
    </w:lvl>
    <w:lvl w:ilvl="2" w:tplc="0409001B" w:tentative="1">
      <w:start w:val="1"/>
      <w:numFmt w:val="lowerRoman"/>
      <w:lvlText w:val="%3."/>
      <w:lvlJc w:val="right"/>
      <w:pPr>
        <w:ind w:left="4635" w:hanging="180"/>
      </w:pPr>
    </w:lvl>
    <w:lvl w:ilvl="3" w:tplc="0409000F" w:tentative="1">
      <w:start w:val="1"/>
      <w:numFmt w:val="decimal"/>
      <w:lvlText w:val="%4."/>
      <w:lvlJc w:val="left"/>
      <w:pPr>
        <w:ind w:left="5355" w:hanging="360"/>
      </w:pPr>
    </w:lvl>
    <w:lvl w:ilvl="4" w:tplc="04090019" w:tentative="1">
      <w:start w:val="1"/>
      <w:numFmt w:val="lowerLetter"/>
      <w:lvlText w:val="%5."/>
      <w:lvlJc w:val="left"/>
      <w:pPr>
        <w:ind w:left="6075" w:hanging="360"/>
      </w:pPr>
    </w:lvl>
    <w:lvl w:ilvl="5" w:tplc="0409001B" w:tentative="1">
      <w:start w:val="1"/>
      <w:numFmt w:val="lowerRoman"/>
      <w:lvlText w:val="%6."/>
      <w:lvlJc w:val="right"/>
      <w:pPr>
        <w:ind w:left="6795" w:hanging="180"/>
      </w:pPr>
    </w:lvl>
    <w:lvl w:ilvl="6" w:tplc="0409000F" w:tentative="1">
      <w:start w:val="1"/>
      <w:numFmt w:val="decimal"/>
      <w:lvlText w:val="%7."/>
      <w:lvlJc w:val="left"/>
      <w:pPr>
        <w:ind w:left="7515" w:hanging="360"/>
      </w:pPr>
    </w:lvl>
    <w:lvl w:ilvl="7" w:tplc="04090019" w:tentative="1">
      <w:start w:val="1"/>
      <w:numFmt w:val="lowerLetter"/>
      <w:lvlText w:val="%8."/>
      <w:lvlJc w:val="left"/>
      <w:pPr>
        <w:ind w:left="8235" w:hanging="360"/>
      </w:pPr>
    </w:lvl>
    <w:lvl w:ilvl="8" w:tplc="0409001B" w:tentative="1">
      <w:start w:val="1"/>
      <w:numFmt w:val="lowerRoman"/>
      <w:lvlText w:val="%9."/>
      <w:lvlJc w:val="right"/>
      <w:pPr>
        <w:ind w:left="8955" w:hanging="180"/>
      </w:pPr>
    </w:lvl>
  </w:abstractNum>
  <w:abstractNum w:abstractNumId="52" w15:restartNumberingAfterBreak="0">
    <w:nsid w:val="73403A57"/>
    <w:multiLevelType w:val="hybridMultilevel"/>
    <w:tmpl w:val="9B5CAE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741B07D9"/>
    <w:multiLevelType w:val="hybridMultilevel"/>
    <w:tmpl w:val="4AC4D434"/>
    <w:lvl w:ilvl="0" w:tplc="B18A6954">
      <w:start w:val="1"/>
      <w:numFmt w:val="lowerLetter"/>
      <w:lvlText w:val="%1."/>
      <w:lvlJc w:val="left"/>
      <w:pPr>
        <w:ind w:left="3960" w:hanging="360"/>
      </w:pPr>
      <w:rPr>
        <w:rFonts w:ascii="Arial" w:hAnsi="Arial" w:cs="Arial" w:hint="default"/>
        <w:color w:val="010205"/>
        <w:sz w:val="18"/>
      </w:rPr>
    </w:lvl>
    <w:lvl w:ilvl="1" w:tplc="04090019" w:tentative="1">
      <w:start w:val="1"/>
      <w:numFmt w:val="lowerLetter"/>
      <w:lvlText w:val="%2."/>
      <w:lvlJc w:val="left"/>
      <w:pPr>
        <w:ind w:left="4680" w:hanging="360"/>
      </w:pPr>
    </w:lvl>
    <w:lvl w:ilvl="2" w:tplc="0409001B" w:tentative="1">
      <w:start w:val="1"/>
      <w:numFmt w:val="lowerRoman"/>
      <w:lvlText w:val="%3."/>
      <w:lvlJc w:val="right"/>
      <w:pPr>
        <w:ind w:left="5400" w:hanging="180"/>
      </w:pPr>
    </w:lvl>
    <w:lvl w:ilvl="3" w:tplc="0409000F" w:tentative="1">
      <w:start w:val="1"/>
      <w:numFmt w:val="decimal"/>
      <w:lvlText w:val="%4."/>
      <w:lvlJc w:val="left"/>
      <w:pPr>
        <w:ind w:left="6120" w:hanging="360"/>
      </w:pPr>
    </w:lvl>
    <w:lvl w:ilvl="4" w:tplc="04090019" w:tentative="1">
      <w:start w:val="1"/>
      <w:numFmt w:val="lowerLetter"/>
      <w:lvlText w:val="%5."/>
      <w:lvlJc w:val="left"/>
      <w:pPr>
        <w:ind w:left="6840" w:hanging="360"/>
      </w:pPr>
    </w:lvl>
    <w:lvl w:ilvl="5" w:tplc="0409001B" w:tentative="1">
      <w:start w:val="1"/>
      <w:numFmt w:val="lowerRoman"/>
      <w:lvlText w:val="%6."/>
      <w:lvlJc w:val="right"/>
      <w:pPr>
        <w:ind w:left="7560" w:hanging="180"/>
      </w:pPr>
    </w:lvl>
    <w:lvl w:ilvl="6" w:tplc="0409000F" w:tentative="1">
      <w:start w:val="1"/>
      <w:numFmt w:val="decimal"/>
      <w:lvlText w:val="%7."/>
      <w:lvlJc w:val="left"/>
      <w:pPr>
        <w:ind w:left="8280" w:hanging="360"/>
      </w:pPr>
    </w:lvl>
    <w:lvl w:ilvl="7" w:tplc="04090019" w:tentative="1">
      <w:start w:val="1"/>
      <w:numFmt w:val="lowerLetter"/>
      <w:lvlText w:val="%8."/>
      <w:lvlJc w:val="left"/>
      <w:pPr>
        <w:ind w:left="9000" w:hanging="360"/>
      </w:pPr>
    </w:lvl>
    <w:lvl w:ilvl="8" w:tplc="0409001B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54" w15:restartNumberingAfterBreak="0">
    <w:nsid w:val="74C61F19"/>
    <w:multiLevelType w:val="hybridMultilevel"/>
    <w:tmpl w:val="77F8FF8C"/>
    <w:lvl w:ilvl="0" w:tplc="400C6EC8">
      <w:start w:val="1"/>
      <w:numFmt w:val="lowerLetter"/>
      <w:lvlText w:val="%1."/>
      <w:lvlJc w:val="left"/>
      <w:pPr>
        <w:ind w:left="2203" w:hanging="360"/>
      </w:pPr>
      <w:rPr>
        <w:rFonts w:ascii="Times New Roman" w:hAnsi="Times New Roman" w:cs="Times New Roman" w:hint="default"/>
        <w:color w:val="010205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55" w15:restartNumberingAfterBreak="0">
    <w:nsid w:val="771B1AA0"/>
    <w:multiLevelType w:val="hybridMultilevel"/>
    <w:tmpl w:val="2154EE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7CEE03AC"/>
    <w:multiLevelType w:val="hybridMultilevel"/>
    <w:tmpl w:val="DACA1384"/>
    <w:lvl w:ilvl="0" w:tplc="393041C6">
      <w:start w:val="1"/>
      <w:numFmt w:val="lowerLetter"/>
      <w:lvlText w:val="%1."/>
      <w:lvlJc w:val="left"/>
      <w:pPr>
        <w:ind w:left="1636" w:hanging="360"/>
      </w:pPr>
      <w:rPr>
        <w:rFonts w:ascii="Arial" w:hAnsi="Arial" w:cs="Arial" w:hint="default"/>
        <w:color w:val="010205"/>
        <w:sz w:val="18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57" w15:restartNumberingAfterBreak="0">
    <w:nsid w:val="7CF75461"/>
    <w:multiLevelType w:val="hybridMultilevel"/>
    <w:tmpl w:val="FE78CD8C"/>
    <w:lvl w:ilvl="0" w:tplc="6C4C2DF2">
      <w:start w:val="1"/>
      <w:numFmt w:val="decimal"/>
      <w:lvlText w:val="%1."/>
      <w:lvlJc w:val="left"/>
      <w:pPr>
        <w:ind w:left="77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95" w:hanging="360"/>
      </w:pPr>
    </w:lvl>
    <w:lvl w:ilvl="2" w:tplc="0409001B" w:tentative="1">
      <w:start w:val="1"/>
      <w:numFmt w:val="lowerRoman"/>
      <w:lvlText w:val="%3."/>
      <w:lvlJc w:val="right"/>
      <w:pPr>
        <w:ind w:left="2215" w:hanging="180"/>
      </w:pPr>
    </w:lvl>
    <w:lvl w:ilvl="3" w:tplc="0409000F" w:tentative="1">
      <w:start w:val="1"/>
      <w:numFmt w:val="decimal"/>
      <w:lvlText w:val="%4."/>
      <w:lvlJc w:val="left"/>
      <w:pPr>
        <w:ind w:left="2935" w:hanging="360"/>
      </w:pPr>
    </w:lvl>
    <w:lvl w:ilvl="4" w:tplc="04090019" w:tentative="1">
      <w:start w:val="1"/>
      <w:numFmt w:val="lowerLetter"/>
      <w:lvlText w:val="%5."/>
      <w:lvlJc w:val="left"/>
      <w:pPr>
        <w:ind w:left="3655" w:hanging="360"/>
      </w:pPr>
    </w:lvl>
    <w:lvl w:ilvl="5" w:tplc="0409001B" w:tentative="1">
      <w:start w:val="1"/>
      <w:numFmt w:val="lowerRoman"/>
      <w:lvlText w:val="%6."/>
      <w:lvlJc w:val="right"/>
      <w:pPr>
        <w:ind w:left="4375" w:hanging="180"/>
      </w:pPr>
    </w:lvl>
    <w:lvl w:ilvl="6" w:tplc="0409000F" w:tentative="1">
      <w:start w:val="1"/>
      <w:numFmt w:val="decimal"/>
      <w:lvlText w:val="%7."/>
      <w:lvlJc w:val="left"/>
      <w:pPr>
        <w:ind w:left="5095" w:hanging="360"/>
      </w:pPr>
    </w:lvl>
    <w:lvl w:ilvl="7" w:tplc="04090019" w:tentative="1">
      <w:start w:val="1"/>
      <w:numFmt w:val="lowerLetter"/>
      <w:lvlText w:val="%8."/>
      <w:lvlJc w:val="left"/>
      <w:pPr>
        <w:ind w:left="5815" w:hanging="360"/>
      </w:pPr>
    </w:lvl>
    <w:lvl w:ilvl="8" w:tplc="0409001B" w:tentative="1">
      <w:start w:val="1"/>
      <w:numFmt w:val="lowerRoman"/>
      <w:lvlText w:val="%9."/>
      <w:lvlJc w:val="right"/>
      <w:pPr>
        <w:ind w:left="6535" w:hanging="180"/>
      </w:pPr>
    </w:lvl>
  </w:abstractNum>
  <w:num w:numId="1">
    <w:abstractNumId w:val="49"/>
  </w:num>
  <w:num w:numId="2">
    <w:abstractNumId w:val="43"/>
  </w:num>
  <w:num w:numId="3">
    <w:abstractNumId w:val="1"/>
  </w:num>
  <w:num w:numId="4">
    <w:abstractNumId w:val="16"/>
  </w:num>
  <w:num w:numId="5">
    <w:abstractNumId w:val="19"/>
  </w:num>
  <w:num w:numId="6">
    <w:abstractNumId w:val="25"/>
  </w:num>
  <w:num w:numId="7">
    <w:abstractNumId w:val="14"/>
  </w:num>
  <w:num w:numId="8">
    <w:abstractNumId w:val="5"/>
  </w:num>
  <w:num w:numId="9">
    <w:abstractNumId w:val="0"/>
  </w:num>
  <w:num w:numId="10">
    <w:abstractNumId w:val="38"/>
  </w:num>
  <w:num w:numId="11">
    <w:abstractNumId w:val="50"/>
  </w:num>
  <w:num w:numId="12">
    <w:abstractNumId w:val="55"/>
  </w:num>
  <w:num w:numId="13">
    <w:abstractNumId w:val="21"/>
  </w:num>
  <w:num w:numId="14">
    <w:abstractNumId w:val="12"/>
  </w:num>
  <w:num w:numId="15">
    <w:abstractNumId w:val="42"/>
  </w:num>
  <w:num w:numId="16">
    <w:abstractNumId w:val="9"/>
  </w:num>
  <w:num w:numId="17">
    <w:abstractNumId w:val="13"/>
  </w:num>
  <w:num w:numId="18">
    <w:abstractNumId w:val="37"/>
  </w:num>
  <w:num w:numId="19">
    <w:abstractNumId w:val="23"/>
  </w:num>
  <w:num w:numId="20">
    <w:abstractNumId w:val="41"/>
  </w:num>
  <w:num w:numId="21">
    <w:abstractNumId w:val="35"/>
  </w:num>
  <w:num w:numId="22">
    <w:abstractNumId w:val="22"/>
  </w:num>
  <w:num w:numId="23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57"/>
  </w:num>
  <w:num w:numId="25">
    <w:abstractNumId w:val="27"/>
  </w:num>
  <w:num w:numId="26">
    <w:abstractNumId w:val="44"/>
  </w:num>
  <w:num w:numId="27">
    <w:abstractNumId w:val="33"/>
  </w:num>
  <w:num w:numId="28">
    <w:abstractNumId w:val="40"/>
  </w:num>
  <w:num w:numId="29">
    <w:abstractNumId w:val="24"/>
  </w:num>
  <w:num w:numId="30">
    <w:abstractNumId w:val="15"/>
  </w:num>
  <w:num w:numId="31">
    <w:abstractNumId w:val="8"/>
  </w:num>
  <w:num w:numId="32">
    <w:abstractNumId w:val="36"/>
  </w:num>
  <w:num w:numId="33">
    <w:abstractNumId w:val="52"/>
  </w:num>
  <w:num w:numId="34">
    <w:abstractNumId w:val="20"/>
  </w:num>
  <w:num w:numId="35">
    <w:abstractNumId w:val="3"/>
  </w:num>
  <w:num w:numId="36">
    <w:abstractNumId w:val="31"/>
  </w:num>
  <w:num w:numId="37">
    <w:abstractNumId w:val="46"/>
  </w:num>
  <w:num w:numId="38">
    <w:abstractNumId w:val="48"/>
  </w:num>
  <w:num w:numId="39">
    <w:abstractNumId w:val="29"/>
  </w:num>
  <w:num w:numId="40">
    <w:abstractNumId w:val="4"/>
  </w:num>
  <w:num w:numId="41">
    <w:abstractNumId w:val="10"/>
  </w:num>
  <w:num w:numId="42">
    <w:abstractNumId w:val="34"/>
  </w:num>
  <w:num w:numId="43">
    <w:abstractNumId w:val="30"/>
  </w:num>
  <w:num w:numId="44">
    <w:abstractNumId w:val="54"/>
  </w:num>
  <w:num w:numId="45">
    <w:abstractNumId w:val="6"/>
  </w:num>
  <w:num w:numId="46">
    <w:abstractNumId w:val="47"/>
  </w:num>
  <w:num w:numId="47">
    <w:abstractNumId w:val="39"/>
  </w:num>
  <w:num w:numId="48">
    <w:abstractNumId w:val="45"/>
  </w:num>
  <w:num w:numId="49">
    <w:abstractNumId w:val="7"/>
  </w:num>
  <w:num w:numId="50">
    <w:abstractNumId w:val="2"/>
  </w:num>
  <w:num w:numId="51">
    <w:abstractNumId w:val="28"/>
  </w:num>
  <w:num w:numId="52">
    <w:abstractNumId w:val="17"/>
  </w:num>
  <w:num w:numId="53">
    <w:abstractNumId w:val="18"/>
  </w:num>
  <w:num w:numId="54">
    <w:abstractNumId w:val="51"/>
  </w:num>
  <w:num w:numId="55">
    <w:abstractNumId w:val="53"/>
  </w:num>
  <w:num w:numId="56">
    <w:abstractNumId w:val="32"/>
  </w:num>
  <w:num w:numId="57">
    <w:abstractNumId w:val="56"/>
  </w:num>
  <w:num w:numId="58">
    <w:abstractNumId w:val="26"/>
  </w:num>
  <w:numIdMacAtCleanup w:val="5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hideSpellingErrors/>
  <w:hideGrammaticalErrors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023C4"/>
    <w:rsid w:val="00000420"/>
    <w:rsid w:val="00001A6F"/>
    <w:rsid w:val="00002FE2"/>
    <w:rsid w:val="000037DA"/>
    <w:rsid w:val="00012EE2"/>
    <w:rsid w:val="00014213"/>
    <w:rsid w:val="00015F42"/>
    <w:rsid w:val="00020563"/>
    <w:rsid w:val="000232F6"/>
    <w:rsid w:val="0002389E"/>
    <w:rsid w:val="0002616A"/>
    <w:rsid w:val="000304E2"/>
    <w:rsid w:val="00031E6C"/>
    <w:rsid w:val="00032601"/>
    <w:rsid w:val="000345DD"/>
    <w:rsid w:val="00044F9D"/>
    <w:rsid w:val="00045DCE"/>
    <w:rsid w:val="00050EBD"/>
    <w:rsid w:val="00052E14"/>
    <w:rsid w:val="00073214"/>
    <w:rsid w:val="00081840"/>
    <w:rsid w:val="000835DF"/>
    <w:rsid w:val="0008559B"/>
    <w:rsid w:val="000920FE"/>
    <w:rsid w:val="000950C1"/>
    <w:rsid w:val="00097814"/>
    <w:rsid w:val="000A40D5"/>
    <w:rsid w:val="000B10B7"/>
    <w:rsid w:val="000B348F"/>
    <w:rsid w:val="000B4E5E"/>
    <w:rsid w:val="000B5DBB"/>
    <w:rsid w:val="000B66E7"/>
    <w:rsid w:val="000B7562"/>
    <w:rsid w:val="000C1A9B"/>
    <w:rsid w:val="000C3E3C"/>
    <w:rsid w:val="000C51F1"/>
    <w:rsid w:val="000D0DA3"/>
    <w:rsid w:val="000D149C"/>
    <w:rsid w:val="000D6E11"/>
    <w:rsid w:val="000D7BC5"/>
    <w:rsid w:val="000E0110"/>
    <w:rsid w:val="000E1F05"/>
    <w:rsid w:val="000E3861"/>
    <w:rsid w:val="000E3EAA"/>
    <w:rsid w:val="000E497E"/>
    <w:rsid w:val="000E5F40"/>
    <w:rsid w:val="000E65FC"/>
    <w:rsid w:val="000F0C23"/>
    <w:rsid w:val="000F4C9F"/>
    <w:rsid w:val="000F56DE"/>
    <w:rsid w:val="000F730D"/>
    <w:rsid w:val="001016B8"/>
    <w:rsid w:val="00101960"/>
    <w:rsid w:val="00102D04"/>
    <w:rsid w:val="001034DF"/>
    <w:rsid w:val="001044F2"/>
    <w:rsid w:val="00105BC8"/>
    <w:rsid w:val="00107B71"/>
    <w:rsid w:val="001123D1"/>
    <w:rsid w:val="00113CDA"/>
    <w:rsid w:val="001159C0"/>
    <w:rsid w:val="00116398"/>
    <w:rsid w:val="00120F32"/>
    <w:rsid w:val="001263E6"/>
    <w:rsid w:val="00130069"/>
    <w:rsid w:val="001327D3"/>
    <w:rsid w:val="00132831"/>
    <w:rsid w:val="0013473E"/>
    <w:rsid w:val="0013693B"/>
    <w:rsid w:val="00151CCA"/>
    <w:rsid w:val="0015434B"/>
    <w:rsid w:val="00156A0F"/>
    <w:rsid w:val="00171832"/>
    <w:rsid w:val="001739A8"/>
    <w:rsid w:val="0017545A"/>
    <w:rsid w:val="00175967"/>
    <w:rsid w:val="001824DA"/>
    <w:rsid w:val="00183EDC"/>
    <w:rsid w:val="00186356"/>
    <w:rsid w:val="00187143"/>
    <w:rsid w:val="001907DC"/>
    <w:rsid w:val="0019459E"/>
    <w:rsid w:val="00197CB6"/>
    <w:rsid w:val="00197E29"/>
    <w:rsid w:val="001B2663"/>
    <w:rsid w:val="001B2FF0"/>
    <w:rsid w:val="001B5529"/>
    <w:rsid w:val="001C77DA"/>
    <w:rsid w:val="001D7B91"/>
    <w:rsid w:val="001F0AB3"/>
    <w:rsid w:val="001F150F"/>
    <w:rsid w:val="00200AA4"/>
    <w:rsid w:val="00203748"/>
    <w:rsid w:val="002050B1"/>
    <w:rsid w:val="00205FCD"/>
    <w:rsid w:val="00206083"/>
    <w:rsid w:val="00206CCC"/>
    <w:rsid w:val="0022361A"/>
    <w:rsid w:val="00226689"/>
    <w:rsid w:val="00230703"/>
    <w:rsid w:val="00232518"/>
    <w:rsid w:val="00233CD0"/>
    <w:rsid w:val="002345EF"/>
    <w:rsid w:val="00236826"/>
    <w:rsid w:val="002373B6"/>
    <w:rsid w:val="00240315"/>
    <w:rsid w:val="002414FF"/>
    <w:rsid w:val="002439C3"/>
    <w:rsid w:val="00243BED"/>
    <w:rsid w:val="00243E0D"/>
    <w:rsid w:val="00243EFD"/>
    <w:rsid w:val="002445B0"/>
    <w:rsid w:val="002452AA"/>
    <w:rsid w:val="002515BC"/>
    <w:rsid w:val="00251CF5"/>
    <w:rsid w:val="0025559C"/>
    <w:rsid w:val="002556C2"/>
    <w:rsid w:val="00260A72"/>
    <w:rsid w:val="00260E6E"/>
    <w:rsid w:val="00263489"/>
    <w:rsid w:val="00263CBB"/>
    <w:rsid w:val="00263D67"/>
    <w:rsid w:val="002659FF"/>
    <w:rsid w:val="0026604E"/>
    <w:rsid w:val="002740A7"/>
    <w:rsid w:val="00283075"/>
    <w:rsid w:val="00284E1A"/>
    <w:rsid w:val="00285AF9"/>
    <w:rsid w:val="00287176"/>
    <w:rsid w:val="0029599E"/>
    <w:rsid w:val="002A2828"/>
    <w:rsid w:val="002A628A"/>
    <w:rsid w:val="002C16B1"/>
    <w:rsid w:val="002C6780"/>
    <w:rsid w:val="002D0D0C"/>
    <w:rsid w:val="002D0DAA"/>
    <w:rsid w:val="002D1F45"/>
    <w:rsid w:val="002D5926"/>
    <w:rsid w:val="002D785C"/>
    <w:rsid w:val="002E0016"/>
    <w:rsid w:val="002E119F"/>
    <w:rsid w:val="002E6D1C"/>
    <w:rsid w:val="002F0C0C"/>
    <w:rsid w:val="00301CEC"/>
    <w:rsid w:val="00306146"/>
    <w:rsid w:val="00322D84"/>
    <w:rsid w:val="00324A19"/>
    <w:rsid w:val="00325F3D"/>
    <w:rsid w:val="0033099E"/>
    <w:rsid w:val="003410A0"/>
    <w:rsid w:val="003423FE"/>
    <w:rsid w:val="00347F54"/>
    <w:rsid w:val="00353A35"/>
    <w:rsid w:val="003568B9"/>
    <w:rsid w:val="00357007"/>
    <w:rsid w:val="00363424"/>
    <w:rsid w:val="0036642A"/>
    <w:rsid w:val="003761BB"/>
    <w:rsid w:val="00377A19"/>
    <w:rsid w:val="00380182"/>
    <w:rsid w:val="00381FE4"/>
    <w:rsid w:val="00384088"/>
    <w:rsid w:val="00385CA4"/>
    <w:rsid w:val="0038718A"/>
    <w:rsid w:val="0038779A"/>
    <w:rsid w:val="0039140E"/>
    <w:rsid w:val="003929F0"/>
    <w:rsid w:val="00397773"/>
    <w:rsid w:val="003A02E8"/>
    <w:rsid w:val="003A47DA"/>
    <w:rsid w:val="003B4B17"/>
    <w:rsid w:val="003B6536"/>
    <w:rsid w:val="003B70F2"/>
    <w:rsid w:val="003B7D7A"/>
    <w:rsid w:val="003C0574"/>
    <w:rsid w:val="003C0DDC"/>
    <w:rsid w:val="003D1364"/>
    <w:rsid w:val="003D185E"/>
    <w:rsid w:val="003D70E5"/>
    <w:rsid w:val="003E169E"/>
    <w:rsid w:val="003E6C41"/>
    <w:rsid w:val="003F2298"/>
    <w:rsid w:val="003F3E5C"/>
    <w:rsid w:val="00404AA3"/>
    <w:rsid w:val="00406A22"/>
    <w:rsid w:val="00410257"/>
    <w:rsid w:val="0041525B"/>
    <w:rsid w:val="004214F6"/>
    <w:rsid w:val="00421C00"/>
    <w:rsid w:val="004256D3"/>
    <w:rsid w:val="004322F2"/>
    <w:rsid w:val="004327E7"/>
    <w:rsid w:val="00441A61"/>
    <w:rsid w:val="00442BD5"/>
    <w:rsid w:val="00445210"/>
    <w:rsid w:val="00453592"/>
    <w:rsid w:val="00463913"/>
    <w:rsid w:val="0046596D"/>
    <w:rsid w:val="00466C84"/>
    <w:rsid w:val="00471101"/>
    <w:rsid w:val="00475519"/>
    <w:rsid w:val="004807E3"/>
    <w:rsid w:val="0048297B"/>
    <w:rsid w:val="00495AB8"/>
    <w:rsid w:val="00495F06"/>
    <w:rsid w:val="004A303F"/>
    <w:rsid w:val="004B1C44"/>
    <w:rsid w:val="004B2850"/>
    <w:rsid w:val="004B6F1F"/>
    <w:rsid w:val="004C0260"/>
    <w:rsid w:val="004C2216"/>
    <w:rsid w:val="004D08FA"/>
    <w:rsid w:val="004D0958"/>
    <w:rsid w:val="004D4D69"/>
    <w:rsid w:val="004E1C4A"/>
    <w:rsid w:val="004E5852"/>
    <w:rsid w:val="004E6386"/>
    <w:rsid w:val="004F1B0A"/>
    <w:rsid w:val="004F3D9D"/>
    <w:rsid w:val="00512BCE"/>
    <w:rsid w:val="00512C8C"/>
    <w:rsid w:val="00513FBE"/>
    <w:rsid w:val="005163B9"/>
    <w:rsid w:val="005205FC"/>
    <w:rsid w:val="00531384"/>
    <w:rsid w:val="00532840"/>
    <w:rsid w:val="00534F3F"/>
    <w:rsid w:val="00546E76"/>
    <w:rsid w:val="00554C96"/>
    <w:rsid w:val="00566651"/>
    <w:rsid w:val="00570824"/>
    <w:rsid w:val="00591C65"/>
    <w:rsid w:val="00596A1E"/>
    <w:rsid w:val="005A3E22"/>
    <w:rsid w:val="005B3C68"/>
    <w:rsid w:val="005B4A3F"/>
    <w:rsid w:val="005B766D"/>
    <w:rsid w:val="005B7761"/>
    <w:rsid w:val="005C70F5"/>
    <w:rsid w:val="005D1B0F"/>
    <w:rsid w:val="005D292C"/>
    <w:rsid w:val="005D5C2E"/>
    <w:rsid w:val="005F14B1"/>
    <w:rsid w:val="005F53C4"/>
    <w:rsid w:val="005F62F4"/>
    <w:rsid w:val="006023C4"/>
    <w:rsid w:val="006044CA"/>
    <w:rsid w:val="00604B8F"/>
    <w:rsid w:val="00606CF8"/>
    <w:rsid w:val="00612EC6"/>
    <w:rsid w:val="0061354B"/>
    <w:rsid w:val="00615731"/>
    <w:rsid w:val="00625C88"/>
    <w:rsid w:val="00625C89"/>
    <w:rsid w:val="00626DC1"/>
    <w:rsid w:val="0063545F"/>
    <w:rsid w:val="006427E6"/>
    <w:rsid w:val="006445D8"/>
    <w:rsid w:val="00650009"/>
    <w:rsid w:val="006505CB"/>
    <w:rsid w:val="0065399F"/>
    <w:rsid w:val="00657F68"/>
    <w:rsid w:val="00661445"/>
    <w:rsid w:val="00667CBA"/>
    <w:rsid w:val="00684A85"/>
    <w:rsid w:val="00684BF8"/>
    <w:rsid w:val="006904F9"/>
    <w:rsid w:val="00690D56"/>
    <w:rsid w:val="0069176C"/>
    <w:rsid w:val="006A278D"/>
    <w:rsid w:val="006A4C2F"/>
    <w:rsid w:val="006B3CD9"/>
    <w:rsid w:val="006C306B"/>
    <w:rsid w:val="006E7654"/>
    <w:rsid w:val="006F045C"/>
    <w:rsid w:val="006F0DD4"/>
    <w:rsid w:val="006F59CF"/>
    <w:rsid w:val="006F64F6"/>
    <w:rsid w:val="00723F49"/>
    <w:rsid w:val="00727138"/>
    <w:rsid w:val="00732518"/>
    <w:rsid w:val="007340C3"/>
    <w:rsid w:val="00742F26"/>
    <w:rsid w:val="00744C96"/>
    <w:rsid w:val="00752780"/>
    <w:rsid w:val="00752F82"/>
    <w:rsid w:val="00753002"/>
    <w:rsid w:val="00754C1F"/>
    <w:rsid w:val="00763D3C"/>
    <w:rsid w:val="007643D7"/>
    <w:rsid w:val="00776FE2"/>
    <w:rsid w:val="0078431E"/>
    <w:rsid w:val="007859EA"/>
    <w:rsid w:val="00786129"/>
    <w:rsid w:val="007911AC"/>
    <w:rsid w:val="007932A6"/>
    <w:rsid w:val="007A0E3F"/>
    <w:rsid w:val="007A304B"/>
    <w:rsid w:val="007B23EB"/>
    <w:rsid w:val="007C53A9"/>
    <w:rsid w:val="007C56B8"/>
    <w:rsid w:val="007D13D1"/>
    <w:rsid w:val="007D4518"/>
    <w:rsid w:val="007D4BA7"/>
    <w:rsid w:val="007D4D4F"/>
    <w:rsid w:val="007D5C72"/>
    <w:rsid w:val="007D7615"/>
    <w:rsid w:val="007E0282"/>
    <w:rsid w:val="007E0696"/>
    <w:rsid w:val="007F15FC"/>
    <w:rsid w:val="007F6855"/>
    <w:rsid w:val="007F7D08"/>
    <w:rsid w:val="00806A1F"/>
    <w:rsid w:val="008106CA"/>
    <w:rsid w:val="00814595"/>
    <w:rsid w:val="0082446E"/>
    <w:rsid w:val="00830E07"/>
    <w:rsid w:val="00830F0E"/>
    <w:rsid w:val="00832BF8"/>
    <w:rsid w:val="0083331C"/>
    <w:rsid w:val="00834119"/>
    <w:rsid w:val="00834326"/>
    <w:rsid w:val="00837548"/>
    <w:rsid w:val="008441AD"/>
    <w:rsid w:val="00844F0C"/>
    <w:rsid w:val="00851BB6"/>
    <w:rsid w:val="00852CE8"/>
    <w:rsid w:val="0085326A"/>
    <w:rsid w:val="00855066"/>
    <w:rsid w:val="0085561B"/>
    <w:rsid w:val="00860403"/>
    <w:rsid w:val="008607CE"/>
    <w:rsid w:val="008709F5"/>
    <w:rsid w:val="0087380C"/>
    <w:rsid w:val="00886402"/>
    <w:rsid w:val="00887539"/>
    <w:rsid w:val="008876D7"/>
    <w:rsid w:val="00894DE2"/>
    <w:rsid w:val="0089700C"/>
    <w:rsid w:val="0089721F"/>
    <w:rsid w:val="008A24FC"/>
    <w:rsid w:val="008A7E7E"/>
    <w:rsid w:val="008B0114"/>
    <w:rsid w:val="008B46D8"/>
    <w:rsid w:val="008C02BE"/>
    <w:rsid w:val="008C1F4F"/>
    <w:rsid w:val="008C5A77"/>
    <w:rsid w:val="008C5E25"/>
    <w:rsid w:val="008D11E6"/>
    <w:rsid w:val="008E1BB9"/>
    <w:rsid w:val="008E7592"/>
    <w:rsid w:val="008F01C3"/>
    <w:rsid w:val="008F3887"/>
    <w:rsid w:val="008F4C02"/>
    <w:rsid w:val="008F4C1D"/>
    <w:rsid w:val="00900ACD"/>
    <w:rsid w:val="009143F1"/>
    <w:rsid w:val="009145C6"/>
    <w:rsid w:val="00917394"/>
    <w:rsid w:val="009264DE"/>
    <w:rsid w:val="00930F7D"/>
    <w:rsid w:val="009368A8"/>
    <w:rsid w:val="009373E3"/>
    <w:rsid w:val="009374D0"/>
    <w:rsid w:val="009421B7"/>
    <w:rsid w:val="0094277A"/>
    <w:rsid w:val="009520DB"/>
    <w:rsid w:val="00964E19"/>
    <w:rsid w:val="00965DE7"/>
    <w:rsid w:val="00971990"/>
    <w:rsid w:val="00980D76"/>
    <w:rsid w:val="00982C1D"/>
    <w:rsid w:val="00984E0B"/>
    <w:rsid w:val="00986DB3"/>
    <w:rsid w:val="00987A24"/>
    <w:rsid w:val="00997D64"/>
    <w:rsid w:val="009A0A8F"/>
    <w:rsid w:val="009A4630"/>
    <w:rsid w:val="009B4065"/>
    <w:rsid w:val="009B40B4"/>
    <w:rsid w:val="009B5D88"/>
    <w:rsid w:val="009B6E0D"/>
    <w:rsid w:val="009B7075"/>
    <w:rsid w:val="009D01C0"/>
    <w:rsid w:val="009D1327"/>
    <w:rsid w:val="009E115E"/>
    <w:rsid w:val="009E2F83"/>
    <w:rsid w:val="009E4093"/>
    <w:rsid w:val="009E4960"/>
    <w:rsid w:val="009F0C5C"/>
    <w:rsid w:val="009F1FB2"/>
    <w:rsid w:val="009F6129"/>
    <w:rsid w:val="00A03072"/>
    <w:rsid w:val="00A0553F"/>
    <w:rsid w:val="00A07A85"/>
    <w:rsid w:val="00A115B2"/>
    <w:rsid w:val="00A11784"/>
    <w:rsid w:val="00A176CE"/>
    <w:rsid w:val="00A22BE4"/>
    <w:rsid w:val="00A25709"/>
    <w:rsid w:val="00A31188"/>
    <w:rsid w:val="00A31BCC"/>
    <w:rsid w:val="00A31FBF"/>
    <w:rsid w:val="00A42D20"/>
    <w:rsid w:val="00A43B2D"/>
    <w:rsid w:val="00A44774"/>
    <w:rsid w:val="00A551A2"/>
    <w:rsid w:val="00A602C6"/>
    <w:rsid w:val="00A617F2"/>
    <w:rsid w:val="00A664C7"/>
    <w:rsid w:val="00A70AFE"/>
    <w:rsid w:val="00A81D5A"/>
    <w:rsid w:val="00A83BA8"/>
    <w:rsid w:val="00A932A1"/>
    <w:rsid w:val="00AA0D14"/>
    <w:rsid w:val="00AA3547"/>
    <w:rsid w:val="00AA4B44"/>
    <w:rsid w:val="00AA6688"/>
    <w:rsid w:val="00AB49E7"/>
    <w:rsid w:val="00AC482C"/>
    <w:rsid w:val="00AC64DB"/>
    <w:rsid w:val="00AC6C68"/>
    <w:rsid w:val="00AC705D"/>
    <w:rsid w:val="00AC7FB1"/>
    <w:rsid w:val="00AD06FA"/>
    <w:rsid w:val="00AD15AE"/>
    <w:rsid w:val="00AD19B1"/>
    <w:rsid w:val="00AE0718"/>
    <w:rsid w:val="00AE1EA7"/>
    <w:rsid w:val="00AE602E"/>
    <w:rsid w:val="00AE70C2"/>
    <w:rsid w:val="00AF2087"/>
    <w:rsid w:val="00AF6FA5"/>
    <w:rsid w:val="00B159ED"/>
    <w:rsid w:val="00B17C0E"/>
    <w:rsid w:val="00B23C0F"/>
    <w:rsid w:val="00B2750F"/>
    <w:rsid w:val="00B351A3"/>
    <w:rsid w:val="00B41BED"/>
    <w:rsid w:val="00B459BE"/>
    <w:rsid w:val="00B46E1A"/>
    <w:rsid w:val="00B47308"/>
    <w:rsid w:val="00B50151"/>
    <w:rsid w:val="00B51CF9"/>
    <w:rsid w:val="00B6074B"/>
    <w:rsid w:val="00B60D0B"/>
    <w:rsid w:val="00B61822"/>
    <w:rsid w:val="00B645F4"/>
    <w:rsid w:val="00B76F1B"/>
    <w:rsid w:val="00B80237"/>
    <w:rsid w:val="00B822FA"/>
    <w:rsid w:val="00B86422"/>
    <w:rsid w:val="00B93FB3"/>
    <w:rsid w:val="00B9444A"/>
    <w:rsid w:val="00B94864"/>
    <w:rsid w:val="00BA0A17"/>
    <w:rsid w:val="00BA2E8B"/>
    <w:rsid w:val="00BA4560"/>
    <w:rsid w:val="00BA5124"/>
    <w:rsid w:val="00BA6171"/>
    <w:rsid w:val="00BA68BC"/>
    <w:rsid w:val="00BB06C4"/>
    <w:rsid w:val="00BB2356"/>
    <w:rsid w:val="00BB2A89"/>
    <w:rsid w:val="00BB3B41"/>
    <w:rsid w:val="00BD0A71"/>
    <w:rsid w:val="00BD138B"/>
    <w:rsid w:val="00BD18A0"/>
    <w:rsid w:val="00BD2E7A"/>
    <w:rsid w:val="00BD34E1"/>
    <w:rsid w:val="00BD5944"/>
    <w:rsid w:val="00BE0342"/>
    <w:rsid w:val="00BE2899"/>
    <w:rsid w:val="00BE5251"/>
    <w:rsid w:val="00BE7772"/>
    <w:rsid w:val="00BF06A8"/>
    <w:rsid w:val="00BF1787"/>
    <w:rsid w:val="00BF1E4F"/>
    <w:rsid w:val="00BF2130"/>
    <w:rsid w:val="00BF372E"/>
    <w:rsid w:val="00BF3D8D"/>
    <w:rsid w:val="00BF65E4"/>
    <w:rsid w:val="00BF6F81"/>
    <w:rsid w:val="00BF7095"/>
    <w:rsid w:val="00BF744A"/>
    <w:rsid w:val="00C016CC"/>
    <w:rsid w:val="00C03238"/>
    <w:rsid w:val="00C0347E"/>
    <w:rsid w:val="00C14F6D"/>
    <w:rsid w:val="00C15C4B"/>
    <w:rsid w:val="00C166D8"/>
    <w:rsid w:val="00C239DF"/>
    <w:rsid w:val="00C245E4"/>
    <w:rsid w:val="00C34064"/>
    <w:rsid w:val="00C44DE9"/>
    <w:rsid w:val="00C453FF"/>
    <w:rsid w:val="00C5065D"/>
    <w:rsid w:val="00C5079F"/>
    <w:rsid w:val="00C54B9D"/>
    <w:rsid w:val="00C54C1F"/>
    <w:rsid w:val="00C61BC7"/>
    <w:rsid w:val="00C61CC4"/>
    <w:rsid w:val="00C64B39"/>
    <w:rsid w:val="00C64D2C"/>
    <w:rsid w:val="00C64FDC"/>
    <w:rsid w:val="00C6662A"/>
    <w:rsid w:val="00C732DA"/>
    <w:rsid w:val="00C7445F"/>
    <w:rsid w:val="00C74A19"/>
    <w:rsid w:val="00C75FD7"/>
    <w:rsid w:val="00C77B69"/>
    <w:rsid w:val="00C83F7B"/>
    <w:rsid w:val="00C878B8"/>
    <w:rsid w:val="00C90974"/>
    <w:rsid w:val="00C912AD"/>
    <w:rsid w:val="00C920DE"/>
    <w:rsid w:val="00CA0AD9"/>
    <w:rsid w:val="00CB0C34"/>
    <w:rsid w:val="00CB1180"/>
    <w:rsid w:val="00CC3342"/>
    <w:rsid w:val="00CC41DB"/>
    <w:rsid w:val="00CC42C8"/>
    <w:rsid w:val="00CC7B13"/>
    <w:rsid w:val="00CD459F"/>
    <w:rsid w:val="00CE5030"/>
    <w:rsid w:val="00CE63D4"/>
    <w:rsid w:val="00CF1F6D"/>
    <w:rsid w:val="00CF31EC"/>
    <w:rsid w:val="00D00053"/>
    <w:rsid w:val="00D01EED"/>
    <w:rsid w:val="00D1056F"/>
    <w:rsid w:val="00D16364"/>
    <w:rsid w:val="00D17069"/>
    <w:rsid w:val="00D2004F"/>
    <w:rsid w:val="00D25E06"/>
    <w:rsid w:val="00D31452"/>
    <w:rsid w:val="00D321C9"/>
    <w:rsid w:val="00D33BCB"/>
    <w:rsid w:val="00D372C8"/>
    <w:rsid w:val="00D43079"/>
    <w:rsid w:val="00D458D1"/>
    <w:rsid w:val="00D46952"/>
    <w:rsid w:val="00D5044E"/>
    <w:rsid w:val="00D5196A"/>
    <w:rsid w:val="00D56081"/>
    <w:rsid w:val="00D567C0"/>
    <w:rsid w:val="00D63237"/>
    <w:rsid w:val="00D65342"/>
    <w:rsid w:val="00D7373B"/>
    <w:rsid w:val="00D74121"/>
    <w:rsid w:val="00D80C88"/>
    <w:rsid w:val="00D8422E"/>
    <w:rsid w:val="00D85DA3"/>
    <w:rsid w:val="00D8754E"/>
    <w:rsid w:val="00D9019C"/>
    <w:rsid w:val="00D9326C"/>
    <w:rsid w:val="00D95F2D"/>
    <w:rsid w:val="00DA7319"/>
    <w:rsid w:val="00DB3C15"/>
    <w:rsid w:val="00DB487C"/>
    <w:rsid w:val="00DB677F"/>
    <w:rsid w:val="00DC2DB8"/>
    <w:rsid w:val="00DC519D"/>
    <w:rsid w:val="00DC5665"/>
    <w:rsid w:val="00DD0FB0"/>
    <w:rsid w:val="00DE455C"/>
    <w:rsid w:val="00DF1D97"/>
    <w:rsid w:val="00DF451E"/>
    <w:rsid w:val="00E06F3A"/>
    <w:rsid w:val="00E22263"/>
    <w:rsid w:val="00E305FC"/>
    <w:rsid w:val="00E3192C"/>
    <w:rsid w:val="00E322EC"/>
    <w:rsid w:val="00E36111"/>
    <w:rsid w:val="00E408C4"/>
    <w:rsid w:val="00E43FF8"/>
    <w:rsid w:val="00E448AC"/>
    <w:rsid w:val="00E44F6C"/>
    <w:rsid w:val="00E47D0E"/>
    <w:rsid w:val="00E50296"/>
    <w:rsid w:val="00E717BF"/>
    <w:rsid w:val="00E720BB"/>
    <w:rsid w:val="00E74E72"/>
    <w:rsid w:val="00E775D2"/>
    <w:rsid w:val="00E8015E"/>
    <w:rsid w:val="00E865D6"/>
    <w:rsid w:val="00E877D4"/>
    <w:rsid w:val="00E901F2"/>
    <w:rsid w:val="00E91564"/>
    <w:rsid w:val="00E94ADE"/>
    <w:rsid w:val="00E94CB9"/>
    <w:rsid w:val="00E96F89"/>
    <w:rsid w:val="00EB4D11"/>
    <w:rsid w:val="00EC0BFF"/>
    <w:rsid w:val="00EC2A88"/>
    <w:rsid w:val="00EC3498"/>
    <w:rsid w:val="00EC6693"/>
    <w:rsid w:val="00ED1985"/>
    <w:rsid w:val="00ED5944"/>
    <w:rsid w:val="00EE06A1"/>
    <w:rsid w:val="00EE0F78"/>
    <w:rsid w:val="00EE318D"/>
    <w:rsid w:val="00EE3D0D"/>
    <w:rsid w:val="00EE623A"/>
    <w:rsid w:val="00EF3E94"/>
    <w:rsid w:val="00EF6550"/>
    <w:rsid w:val="00F11B93"/>
    <w:rsid w:val="00F121BC"/>
    <w:rsid w:val="00F127CC"/>
    <w:rsid w:val="00F1577E"/>
    <w:rsid w:val="00F27E8B"/>
    <w:rsid w:val="00F31ECB"/>
    <w:rsid w:val="00F334ED"/>
    <w:rsid w:val="00F34B87"/>
    <w:rsid w:val="00F3644C"/>
    <w:rsid w:val="00F402AF"/>
    <w:rsid w:val="00F44543"/>
    <w:rsid w:val="00F50FB9"/>
    <w:rsid w:val="00F51C3E"/>
    <w:rsid w:val="00F56170"/>
    <w:rsid w:val="00F56EB4"/>
    <w:rsid w:val="00F60C05"/>
    <w:rsid w:val="00F62553"/>
    <w:rsid w:val="00F63D5B"/>
    <w:rsid w:val="00F63E49"/>
    <w:rsid w:val="00F64BED"/>
    <w:rsid w:val="00F66C46"/>
    <w:rsid w:val="00F67068"/>
    <w:rsid w:val="00F67649"/>
    <w:rsid w:val="00F73DFA"/>
    <w:rsid w:val="00F7400D"/>
    <w:rsid w:val="00F765F1"/>
    <w:rsid w:val="00F77750"/>
    <w:rsid w:val="00F83412"/>
    <w:rsid w:val="00F83C17"/>
    <w:rsid w:val="00F92691"/>
    <w:rsid w:val="00F938BC"/>
    <w:rsid w:val="00F93F6D"/>
    <w:rsid w:val="00F9507A"/>
    <w:rsid w:val="00F97BA3"/>
    <w:rsid w:val="00FA0838"/>
    <w:rsid w:val="00FA7838"/>
    <w:rsid w:val="00FB0240"/>
    <w:rsid w:val="00FB13C5"/>
    <w:rsid w:val="00FC5EA2"/>
    <w:rsid w:val="00FD0686"/>
    <w:rsid w:val="00FE09D2"/>
    <w:rsid w:val="00FE6EE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77EBFD1"/>
  <w15:docId w15:val="{FBB41DDB-BA81-4E3A-A194-452FF02DA0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Times New Roma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F31EC"/>
    <w:pPr>
      <w:spacing w:after="160" w:line="259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B351A3"/>
    <w:pPr>
      <w:keepNext/>
      <w:keepLines/>
      <w:spacing w:before="400" w:after="40" w:line="240" w:lineRule="auto"/>
      <w:outlineLvl w:val="0"/>
    </w:pPr>
    <w:rPr>
      <w:rFonts w:ascii="Calibri Light" w:hAnsi="Calibri Light"/>
      <w:color w:val="1F4E79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351A3"/>
    <w:pPr>
      <w:keepNext/>
      <w:keepLines/>
      <w:spacing w:before="40" w:after="0" w:line="240" w:lineRule="auto"/>
      <w:outlineLvl w:val="1"/>
    </w:pPr>
    <w:rPr>
      <w:rFonts w:ascii="Calibri Light" w:hAnsi="Calibri Light"/>
      <w:color w:val="2E74B5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F31EC"/>
    <w:pPr>
      <w:keepNext/>
      <w:keepLines/>
      <w:spacing w:before="40" w:after="0" w:line="240" w:lineRule="auto"/>
      <w:outlineLvl w:val="2"/>
    </w:pPr>
    <w:rPr>
      <w:rFonts w:ascii="Calibri Light" w:hAnsi="Calibri Light"/>
      <w:color w:val="2E74B5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F31EC"/>
    <w:pPr>
      <w:keepNext/>
      <w:keepLines/>
      <w:spacing w:before="40" w:after="0"/>
      <w:outlineLvl w:val="3"/>
    </w:pPr>
    <w:rPr>
      <w:rFonts w:ascii="Calibri Light" w:hAnsi="Calibri Light"/>
      <w:color w:val="2E74B5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F31EC"/>
    <w:pPr>
      <w:keepNext/>
      <w:keepLines/>
      <w:spacing w:before="40" w:after="0"/>
      <w:outlineLvl w:val="4"/>
    </w:pPr>
    <w:rPr>
      <w:rFonts w:ascii="Calibri Light" w:hAnsi="Calibri Light"/>
      <w:caps/>
      <w:color w:val="2E74B5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F31EC"/>
    <w:pPr>
      <w:keepNext/>
      <w:keepLines/>
      <w:spacing w:before="40" w:after="0"/>
      <w:outlineLvl w:val="5"/>
    </w:pPr>
    <w:rPr>
      <w:rFonts w:ascii="Calibri Light" w:hAnsi="Calibri Light"/>
      <w:i/>
      <w:iCs/>
      <w:caps/>
      <w:color w:val="1F4E79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F31EC"/>
    <w:pPr>
      <w:keepNext/>
      <w:keepLines/>
      <w:spacing w:before="40" w:after="0"/>
      <w:outlineLvl w:val="6"/>
    </w:pPr>
    <w:rPr>
      <w:rFonts w:ascii="Calibri Light" w:hAnsi="Calibri Light"/>
      <w:b/>
      <w:bCs/>
      <w:color w:val="1F4E79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F31EC"/>
    <w:pPr>
      <w:keepNext/>
      <w:keepLines/>
      <w:spacing w:before="40" w:after="0"/>
      <w:outlineLvl w:val="7"/>
    </w:pPr>
    <w:rPr>
      <w:rFonts w:ascii="Calibri Light" w:hAnsi="Calibri Light"/>
      <w:b/>
      <w:bCs/>
      <w:i/>
      <w:iCs/>
      <w:color w:val="1F4E79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F31EC"/>
    <w:pPr>
      <w:keepNext/>
      <w:keepLines/>
      <w:spacing w:before="40" w:after="0"/>
      <w:outlineLvl w:val="8"/>
    </w:pPr>
    <w:rPr>
      <w:rFonts w:ascii="Calibri Light" w:hAnsi="Calibri Light"/>
      <w:i/>
      <w:iCs/>
      <w:color w:val="1F4E79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B351A3"/>
    <w:rPr>
      <w:rFonts w:ascii="Calibri Light" w:hAnsi="Calibri Light"/>
      <w:color w:val="1F4E79"/>
      <w:sz w:val="36"/>
      <w:szCs w:val="36"/>
    </w:rPr>
  </w:style>
  <w:style w:type="character" w:customStyle="1" w:styleId="Heading2Char">
    <w:name w:val="Heading 2 Char"/>
    <w:link w:val="Heading2"/>
    <w:uiPriority w:val="9"/>
    <w:rsid w:val="00B351A3"/>
    <w:rPr>
      <w:rFonts w:ascii="Calibri Light" w:hAnsi="Calibri Light"/>
      <w:color w:val="2E74B5"/>
      <w:sz w:val="32"/>
      <w:szCs w:val="32"/>
    </w:rPr>
  </w:style>
  <w:style w:type="character" w:customStyle="1" w:styleId="Heading3Char">
    <w:name w:val="Heading 3 Char"/>
    <w:link w:val="Heading3"/>
    <w:uiPriority w:val="9"/>
    <w:semiHidden/>
    <w:rsid w:val="00CF31EC"/>
    <w:rPr>
      <w:rFonts w:ascii="Calibri Light" w:eastAsia="Times New Roman" w:hAnsi="Calibri Light" w:cs="Times New Roman"/>
      <w:color w:val="2E74B5"/>
      <w:sz w:val="28"/>
      <w:szCs w:val="28"/>
    </w:rPr>
  </w:style>
  <w:style w:type="character" w:customStyle="1" w:styleId="Heading4Char">
    <w:name w:val="Heading 4 Char"/>
    <w:link w:val="Heading4"/>
    <w:uiPriority w:val="9"/>
    <w:semiHidden/>
    <w:rsid w:val="00CF31EC"/>
    <w:rPr>
      <w:rFonts w:ascii="Calibri Light" w:eastAsia="Times New Roman" w:hAnsi="Calibri Light" w:cs="Times New Roman"/>
      <w:color w:val="2E74B5"/>
      <w:sz w:val="24"/>
      <w:szCs w:val="24"/>
    </w:rPr>
  </w:style>
  <w:style w:type="character" w:customStyle="1" w:styleId="Heading5Char">
    <w:name w:val="Heading 5 Char"/>
    <w:link w:val="Heading5"/>
    <w:uiPriority w:val="9"/>
    <w:semiHidden/>
    <w:rsid w:val="00CF31EC"/>
    <w:rPr>
      <w:rFonts w:ascii="Calibri Light" w:eastAsia="Times New Roman" w:hAnsi="Calibri Light" w:cs="Times New Roman"/>
      <w:caps/>
      <w:color w:val="2E74B5"/>
    </w:rPr>
  </w:style>
  <w:style w:type="character" w:customStyle="1" w:styleId="Heading6Char">
    <w:name w:val="Heading 6 Char"/>
    <w:link w:val="Heading6"/>
    <w:uiPriority w:val="9"/>
    <w:semiHidden/>
    <w:rsid w:val="00CF31EC"/>
    <w:rPr>
      <w:rFonts w:ascii="Calibri Light" w:eastAsia="Times New Roman" w:hAnsi="Calibri Light" w:cs="Times New Roman"/>
      <w:i/>
      <w:iCs/>
      <w:caps/>
      <w:color w:val="1F4E79"/>
    </w:rPr>
  </w:style>
  <w:style w:type="character" w:customStyle="1" w:styleId="Heading7Char">
    <w:name w:val="Heading 7 Char"/>
    <w:link w:val="Heading7"/>
    <w:uiPriority w:val="9"/>
    <w:semiHidden/>
    <w:rsid w:val="00CF31EC"/>
    <w:rPr>
      <w:rFonts w:ascii="Calibri Light" w:eastAsia="Times New Roman" w:hAnsi="Calibri Light" w:cs="Times New Roman"/>
      <w:b/>
      <w:bCs/>
      <w:color w:val="1F4E79"/>
    </w:rPr>
  </w:style>
  <w:style w:type="character" w:customStyle="1" w:styleId="Heading8Char">
    <w:name w:val="Heading 8 Char"/>
    <w:link w:val="Heading8"/>
    <w:uiPriority w:val="9"/>
    <w:semiHidden/>
    <w:rsid w:val="00CF31EC"/>
    <w:rPr>
      <w:rFonts w:ascii="Calibri Light" w:eastAsia="Times New Roman" w:hAnsi="Calibri Light" w:cs="Times New Roman"/>
      <w:b/>
      <w:bCs/>
      <w:i/>
      <w:iCs/>
      <w:color w:val="1F4E79"/>
    </w:rPr>
  </w:style>
  <w:style w:type="character" w:customStyle="1" w:styleId="Heading9Char">
    <w:name w:val="Heading 9 Char"/>
    <w:link w:val="Heading9"/>
    <w:uiPriority w:val="9"/>
    <w:semiHidden/>
    <w:rsid w:val="00CF31EC"/>
    <w:rPr>
      <w:rFonts w:ascii="Calibri Light" w:eastAsia="Times New Roman" w:hAnsi="Calibri Light" w:cs="Times New Roman"/>
      <w:i/>
      <w:iCs/>
      <w:color w:val="1F4E79"/>
    </w:rPr>
  </w:style>
  <w:style w:type="paragraph" w:styleId="Caption">
    <w:name w:val="caption"/>
    <w:basedOn w:val="Normal"/>
    <w:next w:val="Normal"/>
    <w:uiPriority w:val="35"/>
    <w:unhideWhenUsed/>
    <w:qFormat/>
    <w:rsid w:val="00CF31EC"/>
    <w:pPr>
      <w:spacing w:line="240" w:lineRule="auto"/>
    </w:pPr>
    <w:rPr>
      <w:b/>
      <w:bCs/>
      <w:smallCaps/>
      <w:color w:val="44546A"/>
    </w:rPr>
  </w:style>
  <w:style w:type="paragraph" w:styleId="Title">
    <w:name w:val="Title"/>
    <w:basedOn w:val="Normal"/>
    <w:next w:val="Normal"/>
    <w:link w:val="TitleChar"/>
    <w:uiPriority w:val="10"/>
    <w:qFormat/>
    <w:rsid w:val="00CF31EC"/>
    <w:pPr>
      <w:spacing w:after="0" w:line="204" w:lineRule="auto"/>
      <w:contextualSpacing/>
    </w:pPr>
    <w:rPr>
      <w:rFonts w:ascii="Calibri Light" w:hAnsi="Calibri Light"/>
      <w:caps/>
      <w:color w:val="44546A"/>
      <w:spacing w:val="-15"/>
      <w:sz w:val="72"/>
      <w:szCs w:val="72"/>
    </w:rPr>
  </w:style>
  <w:style w:type="character" w:customStyle="1" w:styleId="TitleChar">
    <w:name w:val="Title Char"/>
    <w:link w:val="Title"/>
    <w:uiPriority w:val="10"/>
    <w:rsid w:val="00CF31EC"/>
    <w:rPr>
      <w:rFonts w:ascii="Calibri Light" w:eastAsia="Times New Roman" w:hAnsi="Calibri Light" w:cs="Times New Roman"/>
      <w:caps/>
      <w:color w:val="44546A"/>
      <w:spacing w:val="-15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CF31EC"/>
    <w:pPr>
      <w:numPr>
        <w:ilvl w:val="1"/>
      </w:numPr>
      <w:spacing w:after="240" w:line="240" w:lineRule="auto"/>
    </w:pPr>
    <w:rPr>
      <w:rFonts w:ascii="Calibri Light" w:hAnsi="Calibri Light"/>
      <w:color w:val="5B9BD5"/>
      <w:sz w:val="28"/>
      <w:szCs w:val="28"/>
    </w:rPr>
  </w:style>
  <w:style w:type="character" w:customStyle="1" w:styleId="SubtitleChar">
    <w:name w:val="Subtitle Char"/>
    <w:link w:val="Subtitle"/>
    <w:uiPriority w:val="11"/>
    <w:rsid w:val="00CF31EC"/>
    <w:rPr>
      <w:rFonts w:ascii="Calibri Light" w:eastAsia="Times New Roman" w:hAnsi="Calibri Light" w:cs="Times New Roman"/>
      <w:color w:val="5B9BD5"/>
      <w:sz w:val="28"/>
      <w:szCs w:val="28"/>
    </w:rPr>
  </w:style>
  <w:style w:type="character" w:styleId="Strong">
    <w:name w:val="Strong"/>
    <w:uiPriority w:val="22"/>
    <w:qFormat/>
    <w:rsid w:val="00CF31EC"/>
    <w:rPr>
      <w:b/>
      <w:bCs/>
    </w:rPr>
  </w:style>
  <w:style w:type="character" w:styleId="Emphasis">
    <w:name w:val="Emphasis"/>
    <w:uiPriority w:val="20"/>
    <w:qFormat/>
    <w:rsid w:val="00CF31EC"/>
    <w:rPr>
      <w:i/>
      <w:iCs/>
    </w:rPr>
  </w:style>
  <w:style w:type="paragraph" w:styleId="NoSpacing">
    <w:name w:val="No Spacing"/>
    <w:uiPriority w:val="1"/>
    <w:qFormat/>
    <w:rsid w:val="00CF31EC"/>
    <w:rPr>
      <w:sz w:val="22"/>
      <w:szCs w:val="22"/>
    </w:rPr>
  </w:style>
  <w:style w:type="paragraph" w:styleId="Quote">
    <w:name w:val="Quote"/>
    <w:basedOn w:val="Normal"/>
    <w:next w:val="Normal"/>
    <w:link w:val="QuoteChar"/>
    <w:uiPriority w:val="29"/>
    <w:qFormat/>
    <w:rsid w:val="00CF31EC"/>
    <w:pPr>
      <w:spacing w:before="120" w:after="120"/>
      <w:ind w:left="720"/>
    </w:pPr>
    <w:rPr>
      <w:color w:val="44546A"/>
      <w:sz w:val="24"/>
      <w:szCs w:val="24"/>
    </w:rPr>
  </w:style>
  <w:style w:type="character" w:customStyle="1" w:styleId="QuoteChar">
    <w:name w:val="Quote Char"/>
    <w:link w:val="Quote"/>
    <w:uiPriority w:val="29"/>
    <w:rsid w:val="00CF31EC"/>
    <w:rPr>
      <w:color w:val="44546A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F31EC"/>
    <w:pPr>
      <w:spacing w:before="100" w:beforeAutospacing="1" w:after="240" w:line="240" w:lineRule="auto"/>
      <w:ind w:left="720"/>
      <w:jc w:val="center"/>
    </w:pPr>
    <w:rPr>
      <w:rFonts w:ascii="Calibri Light" w:hAnsi="Calibri Light"/>
      <w:color w:val="44546A"/>
      <w:spacing w:val="-6"/>
      <w:sz w:val="32"/>
      <w:szCs w:val="32"/>
    </w:rPr>
  </w:style>
  <w:style w:type="character" w:customStyle="1" w:styleId="IntenseQuoteChar">
    <w:name w:val="Intense Quote Char"/>
    <w:link w:val="IntenseQuote"/>
    <w:uiPriority w:val="30"/>
    <w:rsid w:val="00CF31EC"/>
    <w:rPr>
      <w:rFonts w:ascii="Calibri Light" w:eastAsia="Times New Roman" w:hAnsi="Calibri Light" w:cs="Times New Roman"/>
      <w:color w:val="44546A"/>
      <w:spacing w:val="-6"/>
      <w:sz w:val="32"/>
      <w:szCs w:val="32"/>
    </w:rPr>
  </w:style>
  <w:style w:type="character" w:styleId="SubtleEmphasis">
    <w:name w:val="Subtle Emphasis"/>
    <w:uiPriority w:val="19"/>
    <w:qFormat/>
    <w:rsid w:val="00CF31EC"/>
    <w:rPr>
      <w:i/>
      <w:iCs/>
      <w:color w:val="595959"/>
    </w:rPr>
  </w:style>
  <w:style w:type="character" w:styleId="IntenseEmphasis">
    <w:name w:val="Intense Emphasis"/>
    <w:uiPriority w:val="21"/>
    <w:qFormat/>
    <w:rsid w:val="00CF31EC"/>
    <w:rPr>
      <w:b/>
      <w:bCs/>
      <w:i/>
      <w:iCs/>
    </w:rPr>
  </w:style>
  <w:style w:type="character" w:styleId="SubtleReference">
    <w:name w:val="Subtle Reference"/>
    <w:uiPriority w:val="31"/>
    <w:qFormat/>
    <w:rsid w:val="00CF31EC"/>
    <w:rPr>
      <w:smallCaps/>
      <w:color w:val="595959"/>
      <w:u w:val="none" w:color="7F7F7F"/>
      <w:bdr w:val="none" w:sz="0" w:space="0" w:color="auto"/>
    </w:rPr>
  </w:style>
  <w:style w:type="character" w:styleId="IntenseReference">
    <w:name w:val="Intense Reference"/>
    <w:uiPriority w:val="32"/>
    <w:qFormat/>
    <w:rsid w:val="00CF31EC"/>
    <w:rPr>
      <w:b/>
      <w:bCs/>
      <w:smallCaps/>
      <w:color w:val="44546A"/>
      <w:u w:val="single"/>
    </w:rPr>
  </w:style>
  <w:style w:type="character" w:styleId="BookTitle">
    <w:name w:val="Book Title"/>
    <w:uiPriority w:val="33"/>
    <w:qFormat/>
    <w:rsid w:val="00CF31EC"/>
    <w:rPr>
      <w:b/>
      <w:bCs/>
      <w:smallCaps/>
      <w:spacing w:val="1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F31EC"/>
    <w:pPr>
      <w:outlineLvl w:val="9"/>
    </w:pPr>
  </w:style>
  <w:style w:type="paragraph" w:styleId="ListParagraph">
    <w:name w:val="List Paragraph"/>
    <w:basedOn w:val="Normal"/>
    <w:uiPriority w:val="34"/>
    <w:qFormat/>
    <w:rsid w:val="00CE63D4"/>
    <w:pPr>
      <w:ind w:left="720"/>
      <w:contextualSpacing/>
    </w:pPr>
  </w:style>
  <w:style w:type="character" w:styleId="Hyperlink">
    <w:name w:val="Hyperlink"/>
    <w:uiPriority w:val="99"/>
    <w:unhideWhenUsed/>
    <w:rsid w:val="00A31BCC"/>
    <w:rPr>
      <w:color w:val="0563C1"/>
      <w:u w:val="single"/>
    </w:rPr>
  </w:style>
  <w:style w:type="table" w:styleId="TableGrid">
    <w:name w:val="Table Grid"/>
    <w:basedOn w:val="TableNormal"/>
    <w:uiPriority w:val="39"/>
    <w:rsid w:val="00F11B9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uiPriority w:val="99"/>
    <w:semiHidden/>
    <w:rsid w:val="009E115E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7B23EB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7B23EB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7B23EB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7B23EB"/>
    <w:rPr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3DF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73DFA"/>
    <w:rPr>
      <w:rFonts w:ascii="Segoe UI" w:hAnsi="Segoe UI" w:cs="Segoe UI"/>
      <w:sz w:val="18"/>
      <w:szCs w:val="18"/>
    </w:rPr>
  </w:style>
  <w:style w:type="paragraph" w:styleId="TOC1">
    <w:name w:val="toc 1"/>
    <w:basedOn w:val="Normal"/>
    <w:next w:val="Normal"/>
    <w:autoRedefine/>
    <w:uiPriority w:val="39"/>
    <w:unhideWhenUsed/>
    <w:rsid w:val="00B51CF9"/>
    <w:pPr>
      <w:tabs>
        <w:tab w:val="right" w:leader="dot" w:pos="7927"/>
      </w:tabs>
      <w:spacing w:after="0" w:line="480" w:lineRule="auto"/>
    </w:pPr>
    <w:rPr>
      <w:rFonts w:ascii="Times New Roman" w:hAnsi="Times New Roman"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F63E49"/>
    <w:pPr>
      <w:spacing w:after="0" w:line="360" w:lineRule="auto"/>
      <w:ind w:left="567"/>
    </w:pPr>
    <w:rPr>
      <w:rFonts w:ascii="Times New Roman" w:hAnsi="Times New Roman"/>
      <w:sz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7911AC"/>
    <w:rPr>
      <w:rFonts w:ascii="Times New Roman" w:hAnsi="Times New Roman"/>
      <w:sz w:val="24"/>
    </w:rPr>
  </w:style>
  <w:style w:type="paragraph" w:styleId="NormalWeb">
    <w:name w:val="Normal (Web)"/>
    <w:basedOn w:val="Normal"/>
    <w:uiPriority w:val="99"/>
    <w:semiHidden/>
    <w:unhideWhenUsed/>
    <w:rsid w:val="006F64F6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D8754E"/>
  </w:style>
  <w:style w:type="character" w:styleId="FollowedHyperlink">
    <w:name w:val="FollowedHyperlink"/>
    <w:basedOn w:val="DefaultParagraphFont"/>
    <w:uiPriority w:val="99"/>
    <w:semiHidden/>
    <w:unhideWhenUsed/>
    <w:rsid w:val="00441A61"/>
    <w:rPr>
      <w:color w:val="954F72"/>
      <w:u w:val="single"/>
    </w:rPr>
  </w:style>
  <w:style w:type="paragraph" w:customStyle="1" w:styleId="xl65">
    <w:name w:val="xl65"/>
    <w:basedOn w:val="Normal"/>
    <w:rsid w:val="00441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hAnsi="Times New Roman"/>
      <w:sz w:val="24"/>
      <w:szCs w:val="24"/>
    </w:rPr>
  </w:style>
  <w:style w:type="paragraph" w:customStyle="1" w:styleId="xl66">
    <w:name w:val="xl66"/>
    <w:basedOn w:val="Normal"/>
    <w:rsid w:val="00441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hAnsi="Times New Roman"/>
      <w:sz w:val="24"/>
      <w:szCs w:val="24"/>
    </w:rPr>
  </w:style>
  <w:style w:type="paragraph" w:customStyle="1" w:styleId="xl67">
    <w:name w:val="xl67"/>
    <w:basedOn w:val="Normal"/>
    <w:rsid w:val="00441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hAnsi="Times New Roman"/>
      <w:b/>
      <w:bCs/>
      <w:sz w:val="24"/>
      <w:szCs w:val="24"/>
    </w:rPr>
  </w:style>
  <w:style w:type="paragraph" w:customStyle="1" w:styleId="xl68">
    <w:name w:val="xl68"/>
    <w:basedOn w:val="Normal"/>
    <w:rsid w:val="00441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hAnsi="Times New Roman"/>
      <w:b/>
      <w:bCs/>
      <w:sz w:val="24"/>
      <w:szCs w:val="24"/>
    </w:rPr>
  </w:style>
  <w:style w:type="paragraph" w:customStyle="1" w:styleId="xl69">
    <w:name w:val="xl69"/>
    <w:basedOn w:val="Normal"/>
    <w:rsid w:val="00441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sz w:val="24"/>
      <w:szCs w:val="24"/>
    </w:rPr>
  </w:style>
  <w:style w:type="paragraph" w:customStyle="1" w:styleId="xl70">
    <w:name w:val="xl70"/>
    <w:basedOn w:val="Normal"/>
    <w:rsid w:val="00441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b/>
      <w:bCs/>
      <w:sz w:val="24"/>
      <w:szCs w:val="24"/>
    </w:rPr>
  </w:style>
  <w:style w:type="paragraph" w:customStyle="1" w:styleId="xl71">
    <w:name w:val="xl71"/>
    <w:basedOn w:val="Normal"/>
    <w:rsid w:val="00441A61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E7E6E6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b/>
      <w:bCs/>
      <w:sz w:val="24"/>
      <w:szCs w:val="24"/>
    </w:rPr>
  </w:style>
  <w:style w:type="paragraph" w:customStyle="1" w:styleId="xl72">
    <w:name w:val="xl72"/>
    <w:basedOn w:val="Normal"/>
    <w:rsid w:val="00441A61"/>
    <w:pPr>
      <w:pBdr>
        <w:top w:val="single" w:sz="4" w:space="0" w:color="auto"/>
        <w:right w:val="single" w:sz="4" w:space="0" w:color="auto"/>
      </w:pBdr>
      <w:shd w:val="clear" w:color="000000" w:fill="E7E6E6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b/>
      <w:bCs/>
      <w:sz w:val="24"/>
      <w:szCs w:val="24"/>
    </w:rPr>
  </w:style>
  <w:style w:type="paragraph" w:customStyle="1" w:styleId="xl73">
    <w:name w:val="xl73"/>
    <w:basedOn w:val="Normal"/>
    <w:rsid w:val="00441A61"/>
    <w:pPr>
      <w:pBdr>
        <w:bottom w:val="single" w:sz="4" w:space="0" w:color="auto"/>
        <w:right w:val="single" w:sz="4" w:space="0" w:color="auto"/>
      </w:pBdr>
      <w:shd w:val="clear" w:color="000000" w:fill="E7E6E6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b/>
      <w:bCs/>
      <w:sz w:val="24"/>
      <w:szCs w:val="24"/>
    </w:rPr>
  </w:style>
  <w:style w:type="paragraph" w:customStyle="1" w:styleId="xl74">
    <w:name w:val="xl74"/>
    <w:basedOn w:val="Normal"/>
    <w:rsid w:val="00441A61"/>
    <w:pPr>
      <w:pBdr>
        <w:top w:val="single" w:sz="4" w:space="0" w:color="auto"/>
        <w:left w:val="single" w:sz="4" w:space="0" w:color="auto"/>
      </w:pBdr>
      <w:shd w:val="clear" w:color="000000" w:fill="E7E6E6"/>
      <w:spacing w:before="100" w:beforeAutospacing="1" w:after="100" w:afterAutospacing="1" w:line="240" w:lineRule="auto"/>
      <w:jc w:val="center"/>
    </w:pPr>
    <w:rPr>
      <w:rFonts w:ascii="Times New Roman" w:hAnsi="Times New Roman"/>
      <w:b/>
      <w:bCs/>
      <w:sz w:val="24"/>
      <w:szCs w:val="24"/>
    </w:rPr>
  </w:style>
  <w:style w:type="paragraph" w:customStyle="1" w:styleId="xl75">
    <w:name w:val="xl75"/>
    <w:basedOn w:val="Normal"/>
    <w:rsid w:val="00441A61"/>
    <w:pPr>
      <w:pBdr>
        <w:top w:val="single" w:sz="4" w:space="0" w:color="auto"/>
        <w:right w:val="single" w:sz="4" w:space="0" w:color="auto"/>
      </w:pBdr>
      <w:shd w:val="clear" w:color="000000" w:fill="E7E6E6"/>
      <w:spacing w:before="100" w:beforeAutospacing="1" w:after="100" w:afterAutospacing="1" w:line="240" w:lineRule="auto"/>
      <w:jc w:val="center"/>
    </w:pPr>
    <w:rPr>
      <w:rFonts w:ascii="Times New Roman" w:hAnsi="Times New Roman"/>
      <w:b/>
      <w:bCs/>
      <w:sz w:val="24"/>
      <w:szCs w:val="24"/>
    </w:rPr>
  </w:style>
  <w:style w:type="paragraph" w:customStyle="1" w:styleId="xl76">
    <w:name w:val="xl76"/>
    <w:basedOn w:val="Normal"/>
    <w:rsid w:val="00441A61"/>
    <w:pPr>
      <w:pBdr>
        <w:top w:val="single" w:sz="4" w:space="0" w:color="auto"/>
        <w:left w:val="single" w:sz="4" w:space="0" w:color="auto"/>
        <w:right w:val="single" w:sz="4" w:space="0" w:color="auto"/>
      </w:pBdr>
      <w:shd w:val="clear" w:color="000000" w:fill="E7E6E6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b/>
      <w:bCs/>
      <w:sz w:val="24"/>
      <w:szCs w:val="24"/>
    </w:rPr>
  </w:style>
  <w:style w:type="paragraph" w:customStyle="1" w:styleId="xl77">
    <w:name w:val="xl77"/>
    <w:basedOn w:val="Normal"/>
    <w:rsid w:val="00441A61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E7E6E6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b/>
      <w:bCs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912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90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18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163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95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093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236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498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40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43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3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004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11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7915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924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330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11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19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9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25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22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E886C7-09FA-461D-999F-CC3DBD5910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55</Pages>
  <Words>13115</Words>
  <Characters>74761</Characters>
  <Application>Microsoft Office Word</Application>
  <DocSecurity>0</DocSecurity>
  <Lines>623</Lines>
  <Paragraphs>1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701</CharactersWithSpaces>
  <SharedDoc>false</SharedDoc>
  <HLinks>
    <vt:vector size="114" baseType="variant">
      <vt:variant>
        <vt:i4>1441852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98928249</vt:lpwstr>
      </vt:variant>
      <vt:variant>
        <vt:i4>1507388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98928248</vt:lpwstr>
      </vt:variant>
      <vt:variant>
        <vt:i4>1572924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98928247</vt:lpwstr>
      </vt:variant>
      <vt:variant>
        <vt:i4>1638460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98928246</vt:lpwstr>
      </vt:variant>
      <vt:variant>
        <vt:i4>1703996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98928245</vt:lpwstr>
      </vt:variant>
      <vt:variant>
        <vt:i4>1769532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98928244</vt:lpwstr>
      </vt:variant>
      <vt:variant>
        <vt:i4>1835068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98928243</vt:lpwstr>
      </vt:variant>
      <vt:variant>
        <vt:i4>1900604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98928242</vt:lpwstr>
      </vt:variant>
      <vt:variant>
        <vt:i4>1966140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98928241</vt:lpwstr>
      </vt:variant>
      <vt:variant>
        <vt:i4>2031676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98928240</vt:lpwstr>
      </vt:variant>
      <vt:variant>
        <vt:i4>1441851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98928239</vt:lpwstr>
      </vt:variant>
      <vt:variant>
        <vt:i4>150738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98928238</vt:lpwstr>
      </vt:variant>
      <vt:variant>
        <vt:i4>1572923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98928237</vt:lpwstr>
      </vt:variant>
      <vt:variant>
        <vt:i4>1638459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98928236</vt:lpwstr>
      </vt:variant>
      <vt:variant>
        <vt:i4>170399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98928235</vt:lpwstr>
      </vt:variant>
      <vt:variant>
        <vt:i4>1769531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98928234</vt:lpwstr>
      </vt:variant>
      <vt:variant>
        <vt:i4>183506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98928233</vt:lpwstr>
      </vt:variant>
      <vt:variant>
        <vt:i4>190060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98928232</vt:lpwstr>
      </vt:variant>
      <vt:variant>
        <vt:i4>1966139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9892823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2</cp:revision>
  <cp:lastPrinted>2023-01-11T02:49:00Z</cp:lastPrinted>
  <dcterms:created xsi:type="dcterms:W3CDTF">2023-02-08T14:41:00Z</dcterms:created>
  <dcterms:modified xsi:type="dcterms:W3CDTF">2023-02-08T14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3cb79e4-1e78-32aa-9340-d51f9ced9705</vt:lpwstr>
  </property>
  <property fmtid="{D5CDD505-2E9C-101B-9397-08002B2CF9AE}" pid="24" name="Mendeley Citation Style_1">
    <vt:lpwstr>http://www.zotero.org/styles/apa</vt:lpwstr>
  </property>
</Properties>
</file>